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367328"/>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77C3FA28" w14:textId="5462EA62" w:rsidR="00461F2C"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367328" w:history="1">
            <w:r w:rsidR="00461F2C" w:rsidRPr="005E726D">
              <w:rPr>
                <w:rStyle w:val="Hyperlink"/>
                <w:noProof/>
              </w:rPr>
              <w:t>Comparative survey of existing fixed-parameter tractable Vertex Cover algorithms and their implementation</w:t>
            </w:r>
            <w:r w:rsidR="00461F2C">
              <w:rPr>
                <w:noProof/>
                <w:webHidden/>
              </w:rPr>
              <w:tab/>
            </w:r>
            <w:r w:rsidR="00461F2C">
              <w:rPr>
                <w:noProof/>
                <w:webHidden/>
              </w:rPr>
              <w:fldChar w:fldCharType="begin"/>
            </w:r>
            <w:r w:rsidR="00461F2C">
              <w:rPr>
                <w:noProof/>
                <w:webHidden/>
              </w:rPr>
              <w:instrText xml:space="preserve"> PAGEREF _Toc7367328 \h </w:instrText>
            </w:r>
            <w:r w:rsidR="00461F2C">
              <w:rPr>
                <w:noProof/>
                <w:webHidden/>
              </w:rPr>
            </w:r>
            <w:r w:rsidR="00461F2C">
              <w:rPr>
                <w:noProof/>
                <w:webHidden/>
              </w:rPr>
              <w:fldChar w:fldCharType="separate"/>
            </w:r>
            <w:r w:rsidR="00461F2C">
              <w:rPr>
                <w:noProof/>
                <w:webHidden/>
              </w:rPr>
              <w:t>i</w:t>
            </w:r>
            <w:r w:rsidR="00461F2C">
              <w:rPr>
                <w:noProof/>
                <w:webHidden/>
              </w:rPr>
              <w:fldChar w:fldCharType="end"/>
            </w:r>
          </w:hyperlink>
        </w:p>
        <w:p w14:paraId="3460B982" w14:textId="2DB90F1D"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29" w:history="1">
            <w:r w:rsidR="00461F2C" w:rsidRPr="005E726D">
              <w:rPr>
                <w:rStyle w:val="Hyperlink"/>
                <w:noProof/>
              </w:rPr>
              <w:t>Chapter 1: Introduction</w:t>
            </w:r>
            <w:r w:rsidR="00461F2C">
              <w:rPr>
                <w:noProof/>
                <w:webHidden/>
              </w:rPr>
              <w:tab/>
            </w:r>
            <w:r w:rsidR="00461F2C">
              <w:rPr>
                <w:noProof/>
                <w:webHidden/>
              </w:rPr>
              <w:fldChar w:fldCharType="begin"/>
            </w:r>
            <w:r w:rsidR="00461F2C">
              <w:rPr>
                <w:noProof/>
                <w:webHidden/>
              </w:rPr>
              <w:instrText xml:space="preserve"> PAGEREF _Toc7367329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7DB97622" w14:textId="149AC972" w:rsidR="00461F2C" w:rsidRDefault="004A3171">
          <w:pPr>
            <w:pStyle w:val="TOC2"/>
            <w:tabs>
              <w:tab w:val="right" w:leader="dot" w:pos="9016"/>
            </w:tabs>
            <w:rPr>
              <w:rFonts w:asciiTheme="minorHAnsi" w:hAnsiTheme="minorHAnsi"/>
              <w:noProof/>
              <w:sz w:val="22"/>
              <w:szCs w:val="22"/>
            </w:rPr>
          </w:pPr>
          <w:hyperlink w:anchor="_Toc7367330" w:history="1">
            <w:r w:rsidR="00461F2C" w:rsidRPr="005E726D">
              <w:rPr>
                <w:rStyle w:val="Hyperlink"/>
                <w:noProof/>
              </w:rPr>
              <w:t>Preliminaries</w:t>
            </w:r>
            <w:r w:rsidR="00461F2C">
              <w:rPr>
                <w:noProof/>
                <w:webHidden/>
              </w:rPr>
              <w:tab/>
            </w:r>
            <w:r w:rsidR="00461F2C">
              <w:rPr>
                <w:noProof/>
                <w:webHidden/>
              </w:rPr>
              <w:fldChar w:fldCharType="begin"/>
            </w:r>
            <w:r w:rsidR="00461F2C">
              <w:rPr>
                <w:noProof/>
                <w:webHidden/>
              </w:rPr>
              <w:instrText xml:space="preserve"> PAGEREF _Toc7367330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4EF5E23F" w14:textId="5D0FFEAD"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31" w:history="1">
            <w:r w:rsidR="00461F2C" w:rsidRPr="005E726D">
              <w:rPr>
                <w:rStyle w:val="Hyperlink"/>
                <w:noProof/>
              </w:rPr>
              <w:t>Chapter 2: Literature review</w:t>
            </w:r>
            <w:r w:rsidR="00461F2C">
              <w:rPr>
                <w:noProof/>
                <w:webHidden/>
              </w:rPr>
              <w:tab/>
            </w:r>
            <w:r w:rsidR="00461F2C">
              <w:rPr>
                <w:noProof/>
                <w:webHidden/>
              </w:rPr>
              <w:fldChar w:fldCharType="begin"/>
            </w:r>
            <w:r w:rsidR="00461F2C">
              <w:rPr>
                <w:noProof/>
                <w:webHidden/>
              </w:rPr>
              <w:instrText xml:space="preserve"> PAGEREF _Toc7367331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49F57A4E" w14:textId="511BC827" w:rsidR="00461F2C" w:rsidRDefault="004A3171">
          <w:pPr>
            <w:pStyle w:val="TOC2"/>
            <w:tabs>
              <w:tab w:val="right" w:leader="dot" w:pos="9016"/>
            </w:tabs>
            <w:rPr>
              <w:rFonts w:asciiTheme="minorHAnsi" w:hAnsiTheme="minorHAnsi"/>
              <w:noProof/>
              <w:sz w:val="22"/>
              <w:szCs w:val="22"/>
            </w:rPr>
          </w:pPr>
          <w:hyperlink w:anchor="_Toc7367332" w:history="1">
            <w:r w:rsidR="00461F2C" w:rsidRPr="005E726D">
              <w:rPr>
                <w:rStyle w:val="Hyperlink"/>
                <w:noProof/>
              </w:rPr>
              <w:t>Kernel reductions for Vertex Cover</w:t>
            </w:r>
            <w:r w:rsidR="00461F2C">
              <w:rPr>
                <w:noProof/>
                <w:webHidden/>
              </w:rPr>
              <w:tab/>
            </w:r>
            <w:r w:rsidR="00461F2C">
              <w:rPr>
                <w:noProof/>
                <w:webHidden/>
              </w:rPr>
              <w:fldChar w:fldCharType="begin"/>
            </w:r>
            <w:r w:rsidR="00461F2C">
              <w:rPr>
                <w:noProof/>
                <w:webHidden/>
              </w:rPr>
              <w:instrText xml:space="preserve"> PAGEREF _Toc7367332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6961DFFE" w14:textId="65063E98" w:rsidR="00461F2C" w:rsidRDefault="004A3171">
          <w:pPr>
            <w:pStyle w:val="TOC2"/>
            <w:tabs>
              <w:tab w:val="right" w:leader="dot" w:pos="9016"/>
            </w:tabs>
            <w:rPr>
              <w:rFonts w:asciiTheme="minorHAnsi" w:hAnsiTheme="minorHAnsi"/>
              <w:noProof/>
              <w:sz w:val="22"/>
              <w:szCs w:val="22"/>
            </w:rPr>
          </w:pPr>
          <w:hyperlink w:anchor="_Toc7367333" w:history="1">
            <w:r w:rsidR="00461F2C" w:rsidRPr="005E726D">
              <w:rPr>
                <w:rStyle w:val="Hyperlink"/>
                <w:noProof/>
              </w:rPr>
              <w:t>Linear Programming</w:t>
            </w:r>
            <w:r w:rsidR="00461F2C">
              <w:rPr>
                <w:noProof/>
                <w:webHidden/>
              </w:rPr>
              <w:tab/>
            </w:r>
            <w:r w:rsidR="00461F2C">
              <w:rPr>
                <w:noProof/>
                <w:webHidden/>
              </w:rPr>
              <w:fldChar w:fldCharType="begin"/>
            </w:r>
            <w:r w:rsidR="00461F2C">
              <w:rPr>
                <w:noProof/>
                <w:webHidden/>
              </w:rPr>
              <w:instrText xml:space="preserve"> PAGEREF _Toc7367333 \h </w:instrText>
            </w:r>
            <w:r w:rsidR="00461F2C">
              <w:rPr>
                <w:noProof/>
                <w:webHidden/>
              </w:rPr>
            </w:r>
            <w:r w:rsidR="00461F2C">
              <w:rPr>
                <w:noProof/>
                <w:webHidden/>
              </w:rPr>
              <w:fldChar w:fldCharType="separate"/>
            </w:r>
            <w:r w:rsidR="00461F2C">
              <w:rPr>
                <w:noProof/>
                <w:webHidden/>
              </w:rPr>
              <w:t>5</w:t>
            </w:r>
            <w:r w:rsidR="00461F2C">
              <w:rPr>
                <w:noProof/>
                <w:webHidden/>
              </w:rPr>
              <w:fldChar w:fldCharType="end"/>
            </w:r>
          </w:hyperlink>
        </w:p>
        <w:p w14:paraId="6ADB156C" w14:textId="70F28695" w:rsidR="00461F2C" w:rsidRDefault="004A3171">
          <w:pPr>
            <w:pStyle w:val="TOC2"/>
            <w:tabs>
              <w:tab w:val="right" w:leader="dot" w:pos="9016"/>
            </w:tabs>
            <w:rPr>
              <w:rFonts w:asciiTheme="minorHAnsi" w:hAnsiTheme="minorHAnsi"/>
              <w:noProof/>
              <w:sz w:val="22"/>
              <w:szCs w:val="22"/>
            </w:rPr>
          </w:pPr>
          <w:hyperlink w:anchor="_Toc7367334" w:history="1">
            <w:r w:rsidR="00461F2C" w:rsidRPr="005E726D">
              <w:rPr>
                <w:rStyle w:val="Hyperlink"/>
                <w:noProof/>
              </w:rPr>
              <w:t>Crown decomposition</w:t>
            </w:r>
            <w:r w:rsidR="00461F2C">
              <w:rPr>
                <w:noProof/>
                <w:webHidden/>
              </w:rPr>
              <w:tab/>
            </w:r>
            <w:r w:rsidR="00461F2C">
              <w:rPr>
                <w:noProof/>
                <w:webHidden/>
              </w:rPr>
              <w:fldChar w:fldCharType="begin"/>
            </w:r>
            <w:r w:rsidR="00461F2C">
              <w:rPr>
                <w:noProof/>
                <w:webHidden/>
              </w:rPr>
              <w:instrText xml:space="preserve"> PAGEREF _Toc7367334 \h </w:instrText>
            </w:r>
            <w:r w:rsidR="00461F2C">
              <w:rPr>
                <w:noProof/>
                <w:webHidden/>
              </w:rPr>
            </w:r>
            <w:r w:rsidR="00461F2C">
              <w:rPr>
                <w:noProof/>
                <w:webHidden/>
              </w:rPr>
              <w:fldChar w:fldCharType="separate"/>
            </w:r>
            <w:r w:rsidR="00461F2C">
              <w:rPr>
                <w:noProof/>
                <w:webHidden/>
              </w:rPr>
              <w:t>6</w:t>
            </w:r>
            <w:r w:rsidR="00461F2C">
              <w:rPr>
                <w:noProof/>
                <w:webHidden/>
              </w:rPr>
              <w:fldChar w:fldCharType="end"/>
            </w:r>
          </w:hyperlink>
        </w:p>
        <w:p w14:paraId="71D1BDA1" w14:textId="1D8228AC" w:rsidR="00461F2C" w:rsidRDefault="004A3171">
          <w:pPr>
            <w:pStyle w:val="TOC2"/>
            <w:tabs>
              <w:tab w:val="right" w:leader="dot" w:pos="9016"/>
            </w:tabs>
            <w:rPr>
              <w:rFonts w:asciiTheme="minorHAnsi" w:hAnsiTheme="minorHAnsi"/>
              <w:noProof/>
              <w:sz w:val="22"/>
              <w:szCs w:val="22"/>
            </w:rPr>
          </w:pPr>
          <w:hyperlink w:anchor="_Toc7367335" w:history="1">
            <w:r w:rsidR="00461F2C" w:rsidRPr="005E726D">
              <w:rPr>
                <w:rStyle w:val="Hyperlink"/>
                <w:noProof/>
              </w:rPr>
              <w:t>Branching</w:t>
            </w:r>
            <w:r w:rsidR="00461F2C">
              <w:rPr>
                <w:noProof/>
                <w:webHidden/>
              </w:rPr>
              <w:tab/>
            </w:r>
            <w:r w:rsidR="00461F2C">
              <w:rPr>
                <w:noProof/>
                <w:webHidden/>
              </w:rPr>
              <w:fldChar w:fldCharType="begin"/>
            </w:r>
            <w:r w:rsidR="00461F2C">
              <w:rPr>
                <w:noProof/>
                <w:webHidden/>
              </w:rPr>
              <w:instrText xml:space="preserve"> PAGEREF _Toc7367335 \h </w:instrText>
            </w:r>
            <w:r w:rsidR="00461F2C">
              <w:rPr>
                <w:noProof/>
                <w:webHidden/>
              </w:rPr>
            </w:r>
            <w:r w:rsidR="00461F2C">
              <w:rPr>
                <w:noProof/>
                <w:webHidden/>
              </w:rPr>
              <w:fldChar w:fldCharType="separate"/>
            </w:r>
            <w:r w:rsidR="00461F2C">
              <w:rPr>
                <w:noProof/>
                <w:webHidden/>
              </w:rPr>
              <w:t>7</w:t>
            </w:r>
            <w:r w:rsidR="00461F2C">
              <w:rPr>
                <w:noProof/>
                <w:webHidden/>
              </w:rPr>
              <w:fldChar w:fldCharType="end"/>
            </w:r>
          </w:hyperlink>
        </w:p>
        <w:p w14:paraId="1664AAD3" w14:textId="3A755DA9" w:rsidR="00461F2C" w:rsidRDefault="004A3171">
          <w:pPr>
            <w:pStyle w:val="TOC2"/>
            <w:tabs>
              <w:tab w:val="right" w:leader="dot" w:pos="9016"/>
            </w:tabs>
            <w:rPr>
              <w:rFonts w:asciiTheme="minorHAnsi" w:hAnsiTheme="minorHAnsi"/>
              <w:noProof/>
              <w:sz w:val="22"/>
              <w:szCs w:val="22"/>
            </w:rPr>
          </w:pPr>
          <w:hyperlink w:anchor="_Toc7367336" w:history="1">
            <w:r w:rsidR="00461F2C" w:rsidRPr="005E726D">
              <w:rPr>
                <w:rStyle w:val="Hyperlink"/>
                <w:noProof/>
              </w:rPr>
              <w:t>Vertex Cover Above LP</w:t>
            </w:r>
            <w:r w:rsidR="00461F2C">
              <w:rPr>
                <w:noProof/>
                <w:webHidden/>
              </w:rPr>
              <w:tab/>
            </w:r>
            <w:r w:rsidR="00461F2C">
              <w:rPr>
                <w:noProof/>
                <w:webHidden/>
              </w:rPr>
              <w:fldChar w:fldCharType="begin"/>
            </w:r>
            <w:r w:rsidR="00461F2C">
              <w:rPr>
                <w:noProof/>
                <w:webHidden/>
              </w:rPr>
              <w:instrText xml:space="preserve"> PAGEREF _Toc7367336 \h </w:instrText>
            </w:r>
            <w:r w:rsidR="00461F2C">
              <w:rPr>
                <w:noProof/>
                <w:webHidden/>
              </w:rPr>
            </w:r>
            <w:r w:rsidR="00461F2C">
              <w:rPr>
                <w:noProof/>
                <w:webHidden/>
              </w:rPr>
              <w:fldChar w:fldCharType="separate"/>
            </w:r>
            <w:r w:rsidR="00461F2C">
              <w:rPr>
                <w:noProof/>
                <w:webHidden/>
              </w:rPr>
              <w:t>8</w:t>
            </w:r>
            <w:r w:rsidR="00461F2C">
              <w:rPr>
                <w:noProof/>
                <w:webHidden/>
              </w:rPr>
              <w:fldChar w:fldCharType="end"/>
            </w:r>
          </w:hyperlink>
        </w:p>
        <w:p w14:paraId="2EFA1255" w14:textId="6540657D" w:rsidR="00461F2C" w:rsidRDefault="004A3171">
          <w:pPr>
            <w:pStyle w:val="TOC2"/>
            <w:tabs>
              <w:tab w:val="right" w:leader="dot" w:pos="9016"/>
            </w:tabs>
            <w:rPr>
              <w:rFonts w:asciiTheme="minorHAnsi" w:hAnsiTheme="minorHAnsi"/>
              <w:noProof/>
              <w:sz w:val="22"/>
              <w:szCs w:val="22"/>
            </w:rPr>
          </w:pPr>
          <w:hyperlink w:anchor="_Toc7367337" w:history="1">
            <w:r w:rsidR="00461F2C" w:rsidRPr="005E726D">
              <w:rPr>
                <w:rStyle w:val="Hyperlink"/>
                <w:noProof/>
              </w:rPr>
              <w:t>Interleaving</w:t>
            </w:r>
            <w:r w:rsidR="00461F2C">
              <w:rPr>
                <w:noProof/>
                <w:webHidden/>
              </w:rPr>
              <w:tab/>
            </w:r>
            <w:r w:rsidR="00461F2C">
              <w:rPr>
                <w:noProof/>
                <w:webHidden/>
              </w:rPr>
              <w:fldChar w:fldCharType="begin"/>
            </w:r>
            <w:r w:rsidR="00461F2C">
              <w:rPr>
                <w:noProof/>
                <w:webHidden/>
              </w:rPr>
              <w:instrText xml:space="preserve"> PAGEREF _Toc7367337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4A9E0AC3" w14:textId="585C2913"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38" w:history="1">
            <w:r w:rsidR="00461F2C" w:rsidRPr="005E726D">
              <w:rPr>
                <w:rStyle w:val="Hyperlink"/>
                <w:noProof/>
              </w:rPr>
              <w:t>Chapter 3: Requirements and analysis</w:t>
            </w:r>
            <w:r w:rsidR="00461F2C">
              <w:rPr>
                <w:noProof/>
                <w:webHidden/>
              </w:rPr>
              <w:tab/>
            </w:r>
            <w:r w:rsidR="00461F2C">
              <w:rPr>
                <w:noProof/>
                <w:webHidden/>
              </w:rPr>
              <w:fldChar w:fldCharType="begin"/>
            </w:r>
            <w:r w:rsidR="00461F2C">
              <w:rPr>
                <w:noProof/>
                <w:webHidden/>
              </w:rPr>
              <w:instrText xml:space="preserve"> PAGEREF _Toc7367338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2C0FCA69" w14:textId="0C95D0AC"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39" w:history="1">
            <w:r w:rsidR="00461F2C" w:rsidRPr="005E726D">
              <w:rPr>
                <w:rStyle w:val="Hyperlink"/>
                <w:noProof/>
              </w:rPr>
              <w:t>Chapter 4: Design</w:t>
            </w:r>
            <w:r w:rsidR="00461F2C">
              <w:rPr>
                <w:noProof/>
                <w:webHidden/>
              </w:rPr>
              <w:tab/>
            </w:r>
            <w:r w:rsidR="00461F2C">
              <w:rPr>
                <w:noProof/>
                <w:webHidden/>
              </w:rPr>
              <w:fldChar w:fldCharType="begin"/>
            </w:r>
            <w:r w:rsidR="00461F2C">
              <w:rPr>
                <w:noProof/>
                <w:webHidden/>
              </w:rPr>
              <w:instrText xml:space="preserve"> PAGEREF _Toc7367339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74D4E360" w14:textId="240C11E5"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40" w:history="1">
            <w:r w:rsidR="00461F2C" w:rsidRPr="005E726D">
              <w:rPr>
                <w:rStyle w:val="Hyperlink"/>
                <w:noProof/>
              </w:rPr>
              <w:t>Chapter 5: Implementation and testing</w:t>
            </w:r>
            <w:r w:rsidR="00461F2C">
              <w:rPr>
                <w:noProof/>
                <w:webHidden/>
              </w:rPr>
              <w:tab/>
            </w:r>
            <w:r w:rsidR="00461F2C">
              <w:rPr>
                <w:noProof/>
                <w:webHidden/>
              </w:rPr>
              <w:fldChar w:fldCharType="begin"/>
            </w:r>
            <w:r w:rsidR="00461F2C">
              <w:rPr>
                <w:noProof/>
                <w:webHidden/>
              </w:rPr>
              <w:instrText xml:space="preserve"> PAGEREF _Toc7367340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2623D3C9" w14:textId="19863B5E" w:rsidR="00461F2C" w:rsidRDefault="004A3171">
          <w:pPr>
            <w:pStyle w:val="TOC2"/>
            <w:tabs>
              <w:tab w:val="right" w:leader="dot" w:pos="9016"/>
            </w:tabs>
            <w:rPr>
              <w:rFonts w:asciiTheme="minorHAnsi" w:hAnsiTheme="minorHAnsi"/>
              <w:noProof/>
              <w:sz w:val="22"/>
              <w:szCs w:val="22"/>
            </w:rPr>
          </w:pPr>
          <w:hyperlink w:anchor="_Toc7367341" w:history="1">
            <w:r w:rsidR="00461F2C" w:rsidRPr="005E726D">
              <w:rPr>
                <w:rStyle w:val="Hyperlink"/>
                <w:noProof/>
              </w:rPr>
              <w:t>Implementation</w:t>
            </w:r>
            <w:r w:rsidR="00461F2C">
              <w:rPr>
                <w:noProof/>
                <w:webHidden/>
              </w:rPr>
              <w:tab/>
            </w:r>
            <w:r w:rsidR="00461F2C">
              <w:rPr>
                <w:noProof/>
                <w:webHidden/>
              </w:rPr>
              <w:fldChar w:fldCharType="begin"/>
            </w:r>
            <w:r w:rsidR="00461F2C">
              <w:rPr>
                <w:noProof/>
                <w:webHidden/>
              </w:rPr>
              <w:instrText xml:space="preserve"> PAGEREF _Toc7367341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47808DE0" w14:textId="3D291AAC" w:rsidR="00461F2C" w:rsidRDefault="004A3171">
          <w:pPr>
            <w:pStyle w:val="TOC2"/>
            <w:tabs>
              <w:tab w:val="right" w:leader="dot" w:pos="9016"/>
            </w:tabs>
            <w:rPr>
              <w:rFonts w:asciiTheme="minorHAnsi" w:hAnsiTheme="minorHAnsi"/>
              <w:noProof/>
              <w:sz w:val="22"/>
              <w:szCs w:val="22"/>
            </w:rPr>
          </w:pPr>
          <w:hyperlink w:anchor="_Toc7367342" w:history="1">
            <w:r w:rsidR="00461F2C" w:rsidRPr="005E726D">
              <w:rPr>
                <w:rStyle w:val="Hyperlink"/>
                <w:noProof/>
              </w:rPr>
              <w:t>Testing</w:t>
            </w:r>
            <w:r w:rsidR="00461F2C">
              <w:rPr>
                <w:noProof/>
                <w:webHidden/>
              </w:rPr>
              <w:tab/>
            </w:r>
            <w:r w:rsidR="00461F2C">
              <w:rPr>
                <w:noProof/>
                <w:webHidden/>
              </w:rPr>
              <w:fldChar w:fldCharType="begin"/>
            </w:r>
            <w:r w:rsidR="00461F2C">
              <w:rPr>
                <w:noProof/>
                <w:webHidden/>
              </w:rPr>
              <w:instrText xml:space="preserve"> PAGEREF _Toc7367342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29CFABA2" w14:textId="2EEC13E0" w:rsidR="00461F2C" w:rsidRDefault="004A3171">
          <w:pPr>
            <w:pStyle w:val="TOC2"/>
            <w:tabs>
              <w:tab w:val="right" w:leader="dot" w:pos="9016"/>
            </w:tabs>
            <w:rPr>
              <w:rFonts w:asciiTheme="minorHAnsi" w:hAnsiTheme="minorHAnsi"/>
              <w:noProof/>
              <w:sz w:val="22"/>
              <w:szCs w:val="22"/>
            </w:rPr>
          </w:pPr>
          <w:hyperlink w:anchor="_Toc7367343" w:history="1">
            <w:r w:rsidR="00461F2C" w:rsidRPr="005E726D">
              <w:rPr>
                <w:rStyle w:val="Hyperlink"/>
                <w:noProof/>
              </w:rPr>
              <w:t>Initial version</w:t>
            </w:r>
            <w:r w:rsidR="00461F2C">
              <w:rPr>
                <w:noProof/>
                <w:webHidden/>
              </w:rPr>
              <w:tab/>
            </w:r>
            <w:r w:rsidR="00461F2C">
              <w:rPr>
                <w:noProof/>
                <w:webHidden/>
              </w:rPr>
              <w:fldChar w:fldCharType="begin"/>
            </w:r>
            <w:r w:rsidR="00461F2C">
              <w:rPr>
                <w:noProof/>
                <w:webHidden/>
              </w:rPr>
              <w:instrText xml:space="preserve"> PAGEREF _Toc7367343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1EF836DA" w14:textId="7A6F89DE" w:rsidR="00461F2C" w:rsidRDefault="004A3171">
          <w:pPr>
            <w:pStyle w:val="TOC2"/>
            <w:tabs>
              <w:tab w:val="right" w:leader="dot" w:pos="9016"/>
            </w:tabs>
            <w:rPr>
              <w:rFonts w:asciiTheme="minorHAnsi" w:hAnsiTheme="minorHAnsi"/>
              <w:noProof/>
              <w:sz w:val="22"/>
              <w:szCs w:val="22"/>
            </w:rPr>
          </w:pPr>
          <w:hyperlink w:anchor="_Toc7367344" w:history="1">
            <w:r w:rsidR="00461F2C" w:rsidRPr="005E726D">
              <w:rPr>
                <w:rStyle w:val="Hyperlink"/>
                <w:noProof/>
              </w:rPr>
              <w:t>Improvements</w:t>
            </w:r>
            <w:r w:rsidR="00461F2C">
              <w:rPr>
                <w:noProof/>
                <w:webHidden/>
              </w:rPr>
              <w:tab/>
            </w:r>
            <w:r w:rsidR="00461F2C">
              <w:rPr>
                <w:noProof/>
                <w:webHidden/>
              </w:rPr>
              <w:fldChar w:fldCharType="begin"/>
            </w:r>
            <w:r w:rsidR="00461F2C">
              <w:rPr>
                <w:noProof/>
                <w:webHidden/>
              </w:rPr>
              <w:instrText xml:space="preserve"> PAGEREF _Toc7367344 \h </w:instrText>
            </w:r>
            <w:r w:rsidR="00461F2C">
              <w:rPr>
                <w:noProof/>
                <w:webHidden/>
              </w:rPr>
            </w:r>
            <w:r w:rsidR="00461F2C">
              <w:rPr>
                <w:noProof/>
                <w:webHidden/>
              </w:rPr>
              <w:fldChar w:fldCharType="separate"/>
            </w:r>
            <w:r w:rsidR="00461F2C">
              <w:rPr>
                <w:noProof/>
                <w:webHidden/>
              </w:rPr>
              <w:t>15</w:t>
            </w:r>
            <w:r w:rsidR="00461F2C">
              <w:rPr>
                <w:noProof/>
                <w:webHidden/>
              </w:rPr>
              <w:fldChar w:fldCharType="end"/>
            </w:r>
          </w:hyperlink>
        </w:p>
        <w:p w14:paraId="335D0A3C" w14:textId="13F558B7" w:rsidR="00461F2C" w:rsidRDefault="004A3171">
          <w:pPr>
            <w:pStyle w:val="TOC1"/>
            <w:tabs>
              <w:tab w:val="right" w:leader="dot" w:pos="9016"/>
            </w:tabs>
            <w:rPr>
              <w:rFonts w:asciiTheme="minorHAnsi" w:hAnsiTheme="minorHAnsi" w:cstheme="minorBidi"/>
              <w:noProof/>
              <w:sz w:val="22"/>
              <w:szCs w:val="22"/>
              <w:lang w:val="en-GB" w:eastAsia="zh-CN"/>
            </w:rPr>
          </w:pPr>
          <w:hyperlink w:anchor="_Toc7367345" w:history="1">
            <w:r w:rsidR="00461F2C" w:rsidRPr="005E726D">
              <w:rPr>
                <w:rStyle w:val="Hyperlink"/>
                <w:noProof/>
              </w:rPr>
              <w:t>Chapter 6: Conclusions and project plan</w:t>
            </w:r>
            <w:r w:rsidR="00461F2C">
              <w:rPr>
                <w:noProof/>
                <w:webHidden/>
              </w:rPr>
              <w:tab/>
            </w:r>
            <w:r w:rsidR="00461F2C">
              <w:rPr>
                <w:noProof/>
                <w:webHidden/>
              </w:rPr>
              <w:fldChar w:fldCharType="begin"/>
            </w:r>
            <w:r w:rsidR="00461F2C">
              <w:rPr>
                <w:noProof/>
                <w:webHidden/>
              </w:rPr>
              <w:instrText xml:space="preserve"> PAGEREF _Toc7367345 \h </w:instrText>
            </w:r>
            <w:r w:rsidR="00461F2C">
              <w:rPr>
                <w:noProof/>
                <w:webHidden/>
              </w:rPr>
            </w:r>
            <w:r w:rsidR="00461F2C">
              <w:rPr>
                <w:noProof/>
                <w:webHidden/>
              </w:rPr>
              <w:fldChar w:fldCharType="separate"/>
            </w:r>
            <w:r w:rsidR="00461F2C">
              <w:rPr>
                <w:noProof/>
                <w:webHidden/>
              </w:rPr>
              <w:t>17</w:t>
            </w:r>
            <w:r w:rsidR="00461F2C">
              <w:rPr>
                <w:noProof/>
                <w:webHidden/>
              </w:rPr>
              <w:fldChar w:fldCharType="end"/>
            </w:r>
          </w:hyperlink>
        </w:p>
        <w:p w14:paraId="135E6CC0" w14:textId="36110349" w:rsidR="00461F2C" w:rsidRDefault="004A3171">
          <w:pPr>
            <w:pStyle w:val="TOC2"/>
            <w:tabs>
              <w:tab w:val="right" w:leader="dot" w:pos="9016"/>
            </w:tabs>
            <w:rPr>
              <w:rFonts w:asciiTheme="minorHAnsi" w:hAnsiTheme="minorHAnsi"/>
              <w:noProof/>
              <w:sz w:val="22"/>
              <w:szCs w:val="22"/>
            </w:rPr>
          </w:pPr>
          <w:hyperlink w:anchor="_Toc7367346" w:history="1">
            <w:r w:rsidR="00461F2C" w:rsidRPr="005E726D">
              <w:rPr>
                <w:rStyle w:val="Hyperlink"/>
                <w:noProof/>
              </w:rPr>
              <w:t>References</w:t>
            </w:r>
            <w:r w:rsidR="00461F2C">
              <w:rPr>
                <w:noProof/>
                <w:webHidden/>
              </w:rPr>
              <w:tab/>
            </w:r>
            <w:r w:rsidR="00461F2C">
              <w:rPr>
                <w:noProof/>
                <w:webHidden/>
              </w:rPr>
              <w:fldChar w:fldCharType="begin"/>
            </w:r>
            <w:r w:rsidR="00461F2C">
              <w:rPr>
                <w:noProof/>
                <w:webHidden/>
              </w:rPr>
              <w:instrText xml:space="preserve"> PAGEREF _Toc7367346 \h </w:instrText>
            </w:r>
            <w:r w:rsidR="00461F2C">
              <w:rPr>
                <w:noProof/>
                <w:webHidden/>
              </w:rPr>
            </w:r>
            <w:r w:rsidR="00461F2C">
              <w:rPr>
                <w:noProof/>
                <w:webHidden/>
              </w:rPr>
              <w:fldChar w:fldCharType="separate"/>
            </w:r>
            <w:r w:rsidR="00461F2C">
              <w:rPr>
                <w:noProof/>
                <w:webHidden/>
              </w:rPr>
              <w:t>19</w:t>
            </w:r>
            <w:r w:rsidR="00461F2C">
              <w:rPr>
                <w:noProof/>
                <w:webHidden/>
              </w:rPr>
              <w:fldChar w:fldCharType="end"/>
            </w:r>
          </w:hyperlink>
        </w:p>
        <w:p w14:paraId="0AD6A13A" w14:textId="344C8CD8"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367329"/>
      <w:r>
        <w:lastRenderedPageBreak/>
        <w:t xml:space="preserve">Chapter 1: </w:t>
      </w:r>
      <w:r w:rsidR="00B24474" w:rsidRPr="00B24474">
        <w:t>Introduction</w:t>
      </w:r>
      <w:bookmarkEnd w:id="2"/>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proofErr w:type="gramStart"/>
      <w:r w:rsidR="00DC3539">
        <w:t>are presented</w:t>
      </w:r>
      <w:proofErr w:type="gramEnd"/>
      <w:r w:rsidR="00DC3539">
        <w:t xml:space="preserve">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w:t>
      </w:r>
      <w:proofErr w:type="gramStart"/>
      <w:r w:rsidR="00DC3539">
        <w:t>is shown</w:t>
      </w:r>
      <w:proofErr w:type="gramEnd"/>
      <w:r w:rsidR="00110604">
        <w:t xml:space="preserve"> (Requirements and analysis</w:t>
      </w:r>
      <w:r w:rsidR="00811324">
        <w:t xml:space="preserve"> &amp; Design</w:t>
      </w:r>
      <w:r w:rsidR="00110604">
        <w:t>).</w:t>
      </w:r>
      <w:r w:rsidR="00811324">
        <w:t xml:space="preserve"> In Implementation and Testing, program </w:t>
      </w:r>
      <w:proofErr w:type="gramStart"/>
      <w:r w:rsidR="00811324">
        <w:t>is explained</w:t>
      </w:r>
      <w:proofErr w:type="gramEnd"/>
      <w:r w:rsidR="00811324">
        <w:t xml:space="preserve">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00811324">
        <w:t xml:space="preserve">. Certain python and </w:t>
      </w:r>
      <w:proofErr w:type="spellStart"/>
      <w:r w:rsidR="00811324">
        <w:t>iGraph</w:t>
      </w:r>
      <w:proofErr w:type="spellEnd"/>
      <w:r w:rsidR="00811324">
        <w:t xml:space="preserve"> specific implementation details </w:t>
      </w:r>
      <w:proofErr w:type="gramStart"/>
      <w:r w:rsidR="00811324">
        <w:t>are presented</w:t>
      </w:r>
      <w:proofErr w:type="gramEnd"/>
      <w:r w:rsidR="00811324">
        <w:t>.</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367330"/>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AA2872">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367331"/>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 xml:space="preserve">Daniel Lokshtanov,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AA2872">
      <w:pPr>
        <w:pStyle w:val="Heading3"/>
      </w:pPr>
      <w:proofErr w:type="spellStart"/>
      <w:r w:rsidRPr="00B24474">
        <w:t>Kernelization</w:t>
      </w:r>
      <w:proofErr w:type="spellEnd"/>
      <w:r w:rsidRPr="00B24474">
        <w:t xml:space="preserve"> </w:t>
      </w:r>
    </w:p>
    <w:p w14:paraId="259A4B70" w14:textId="1D2107E0"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proofErr w:type="spellStart"/>
      <w:r w:rsidR="006C2054">
        <w:t>K</w:t>
      </w:r>
      <w:r w:rsidRPr="00EC67BD">
        <w:t>ernelization</w:t>
      </w:r>
      <w:proofErr w:type="spellEnd"/>
      <w:r w:rsidRPr="00EC67BD">
        <w:t xml:space="preserve">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w:t>
      </w:r>
      <w:proofErr w:type="spellStart"/>
      <w:r w:rsidRPr="00B24474">
        <w:t>preprocessing</w:t>
      </w:r>
      <w:proofErr w:type="spellEnd"/>
      <w:r w:rsidRPr="00B24474">
        <w:t xml:space="preserve">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 xml:space="preserve">A </w:t>
      </w:r>
      <w:proofErr w:type="spellStart"/>
      <w:r w:rsidRPr="00B24474">
        <w:rPr>
          <w:b/>
          <w:bCs/>
        </w:rPr>
        <w:t>kernelization</w:t>
      </w:r>
      <w:proofErr w:type="spellEnd"/>
      <w:r w:rsidRPr="00B24474">
        <w:rPr>
          <w:b/>
          <w:bCs/>
        </w:rPr>
        <w:t xml:space="preserve">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367332"/>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dele</w:t>
      </w:r>
      <w:proofErr w:type="spellStart"/>
      <w:r w:rsidRPr="00B24474">
        <w:t>te</w:t>
      </w:r>
      <w:proofErr w:type="spellEnd"/>
      <w:r w:rsidRPr="00B24474">
        <w:t xml:space="preserv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w:t>
      </w:r>
      <w:proofErr w:type="spellStart"/>
      <w:r w:rsidR="00B24474" w:rsidRPr="00B24474">
        <w:t>Kernelization</w:t>
      </w:r>
      <w:proofErr w:type="spellEnd"/>
      <w:r w:rsidR="00B24474" w:rsidRPr="00B24474">
        <w:t xml:space="preserve">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367333"/>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9" w:name="_Toc7367334"/>
      <w:bookmarkStart w:id="10" w:name="_GoBack"/>
      <w:bookmarkEnd w:id="10"/>
      <w:r w:rsidRPr="00B24474">
        <w:t>Crown decomposition</w:t>
      </w:r>
      <w:bookmarkEnd w:id="9"/>
    </w:p>
    <w:p w14:paraId="2F1E33BD" w14:textId="77777777" w:rsidR="00B24474" w:rsidRPr="00B24474" w:rsidRDefault="00B24474" w:rsidP="00AA2872">
      <w:pPr>
        <w:rPr>
          <w:rFonts w:ascii="Times New Roman" w:hAnsi="Times New Roman" w:cs="Times New Roman"/>
        </w:rPr>
      </w:pPr>
      <w:r w:rsidRPr="00B24474">
        <w:t xml:space="preserve">Crown decomposition is a general kernelization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AA2872"/>
    <w:p w14:paraId="34C22E6E" w14:textId="46FEAD1D"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AA2872"/>
    <w:p w14:paraId="658DBACE" w14:textId="38703EF7" w:rsidR="00B24474" w:rsidRPr="00B24474" w:rsidRDefault="006142DB" w:rsidP="009F394B">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w:proofErr w:type="gramStart"/>
      <w:r w:rsidR="009F394B">
        <w:t xml:space="preserve">crown </w:t>
      </w:r>
      <w:proofErr w:type="gramEnd"/>
      <m:oMath>
        <m:r>
          <w:rPr>
            <w:rFonts w:ascii="Cambria Math" w:hAnsi="Cambria Math"/>
          </w:rPr>
          <m:t>C</m:t>
        </m:r>
      </m:oMath>
      <w:r w:rsidR="009F394B">
        <w:t xml:space="preserve">, head </w:t>
      </w:r>
      <m:oMath>
        <m:r>
          <w:rPr>
            <w:rFonts w:ascii="Cambria Math" w:hAnsi="Cambria Math"/>
          </w:rPr>
          <m:t>H</m:t>
        </m:r>
      </m:oMath>
      <w:r w:rsidR="00B24474" w:rsidRPr="00B24474">
        <w:t xml:space="preserve"> and</w:t>
      </w:r>
      <w:r w:rsidR="009F394B">
        <w:t xml:space="preserve"> the rest</w:t>
      </w:r>
      <w:r w:rsidR="00B24474" w:rsidRPr="00B24474">
        <w:t xml:space="preserve"> </w:t>
      </w:r>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43BF43BF" w:rsid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1"/>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commentRangeEnd w:id="11"/>
      <w:r w:rsidR="002A0D52">
        <w:rPr>
          <w:rStyle w:val="CommentReference"/>
        </w:rPr>
        <w:commentReference w:id="11"/>
      </w:r>
    </w:p>
    <w:p w14:paraId="1B96C451" w14:textId="3ABBC8F5" w:rsidR="009F394B" w:rsidRPr="00B24474" w:rsidRDefault="009F394B" w:rsidP="009F394B"/>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5C4C5650" w:rsidR="00B24474" w:rsidRPr="00B24474" w:rsidRDefault="00B24474" w:rsidP="009F394B">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76ED095D" w14:textId="77777777" w:rsidR="009F394B" w:rsidRDefault="00B24474" w:rsidP="00AA2872">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r w:rsidR="009F394B">
        <w:t xml:space="preserve">  </w:t>
      </w:r>
    </w:p>
    <w:p w14:paraId="3C493D5A" w14:textId="77777777" w:rsidR="009F394B" w:rsidRDefault="009F394B" w:rsidP="009F394B">
      <w:pPr>
        <w:keepNext/>
      </w:pPr>
      <w:r>
        <w:rPr>
          <w:noProof/>
        </w:rPr>
        <w:drawing>
          <wp:inline distT="0" distB="0" distL="0" distR="0" wp14:anchorId="54D3C887" wp14:editId="7BDCB32A">
            <wp:extent cx="5731510" cy="45015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wn_decom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01515"/>
                    </a:xfrm>
                    <a:prstGeom prst="rect">
                      <a:avLst/>
                    </a:prstGeom>
                  </pic:spPr>
                </pic:pic>
              </a:graphicData>
            </a:graphic>
          </wp:inline>
        </w:drawing>
      </w:r>
    </w:p>
    <w:p w14:paraId="13BBF527" w14:textId="7C029DC9" w:rsidR="00B24474" w:rsidRPr="00B24474" w:rsidRDefault="009F394B" w:rsidP="00763A6A">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illustration of crown </w:t>
      </w:r>
      <w:r w:rsidR="00763A6A">
        <w:t>structure</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6C3B686B" w:rsidR="00B24474" w:rsidRDefault="00B24474" w:rsidP="009F394B">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3E21C130" w14:textId="77777777" w:rsidR="00763A6A" w:rsidRDefault="00763A6A" w:rsidP="009F394B"/>
    <w:p w14:paraId="3711CB9C" w14:textId="18AB725A" w:rsidR="00763A6A" w:rsidRDefault="00763A6A" w:rsidP="00763A6A">
      <w:r>
        <w:t xml:space="preserve">Next, two theorems are explained which are needed later to obtain crown decomposition in a graph. </w:t>
      </w:r>
    </w:p>
    <w:p w14:paraId="7A0C41EC" w14:textId="77777777" w:rsidR="00763A6A" w:rsidRPr="006B3381" w:rsidRDefault="00763A6A" w:rsidP="00763A6A">
      <w:pPr>
        <w:pStyle w:val="Heading3"/>
      </w:pPr>
      <w:proofErr w:type="spellStart"/>
      <w:r w:rsidRPr="006B3381">
        <w:t>Kőnig’s</w:t>
      </w:r>
      <w:proofErr w:type="spellEnd"/>
      <w:r w:rsidRPr="006B3381">
        <w:t xml:space="preserve"> theorem</w:t>
      </w:r>
    </w:p>
    <w:p w14:paraId="4349EE33" w14:textId="569C37FC" w:rsidR="00763A6A" w:rsidRDefault="00763A6A" w:rsidP="00763A6A">
      <w:proofErr w:type="spellStart"/>
      <w:r w:rsidRPr="006B3381">
        <w:t>K</w:t>
      </w:r>
      <w:r w:rsidRPr="006B3381">
        <w:rPr>
          <w:rFonts w:cs="Arial"/>
          <w:color w:val="222222"/>
          <w:shd w:val="clear" w:color="auto" w:fill="FFFFFF"/>
        </w:rPr>
        <w:t>ő</w:t>
      </w:r>
      <w:r w:rsidRPr="006B3381">
        <w:t>nig’s</w:t>
      </w:r>
      <w:proofErr w:type="spellEnd"/>
      <w:r w:rsidRPr="006B3381">
        <w:t xml:space="preserve"> theorem states that, in bipartite graph, size of minimum vertex cover equals size of maximum matching  </w:t>
      </w:r>
      <w:r>
        <w:fldChar w:fldCharType="begin" w:fldLock="1"/>
      </w:r>
      <w:r w:rsidR="00344802">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0]","plainTextFormattedCitation":"[10]","previouslyFormattedCitation":"[10]"},"properties":{"noteIndex":0},"schema":"https://github.com/citation-style-language/schema/raw/master/csl-citation.json"}</w:instrText>
      </w:r>
      <w:r>
        <w:fldChar w:fldCharType="separate"/>
      </w:r>
      <w:r w:rsidR="00EC70FC" w:rsidRPr="00EC70FC">
        <w:rPr>
          <w:noProof/>
        </w:rPr>
        <w:t>[10]</w:t>
      </w:r>
      <w:r>
        <w:fldChar w:fldCharType="end"/>
      </w:r>
    </w:p>
    <w:p w14:paraId="0643F0EC" w14:textId="47DB5EB8" w:rsidR="00763A6A" w:rsidRPr="009C4C01" w:rsidRDefault="00763A6A" w:rsidP="00763A6A">
      <w:r>
        <w:t xml:space="preserve">Construction of such a cover described is polynomial </w:t>
      </w:r>
      <w:r>
        <w:fldChar w:fldCharType="begin" w:fldLock="1"/>
      </w:r>
      <w:r w:rsidR="00344802">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1, pp. 74–75]","plainTextFormattedCitation":"[11, pp. 74–75]","previouslyFormattedCitation":"[11, pp. 74–75]"},"properties":{"noteIndex":0},"schema":"https://github.com/citation-style-language/schema/raw/master/csl-citation.json"}</w:instrText>
      </w:r>
      <w:r>
        <w:fldChar w:fldCharType="separate"/>
      </w:r>
      <w:r w:rsidR="00EC70FC" w:rsidRPr="00EC70FC">
        <w:rPr>
          <w:noProof/>
        </w:rPr>
        <w:t>[11, pp. 74–75]</w:t>
      </w:r>
      <w:r>
        <w:fldChar w:fldCharType="end"/>
      </w:r>
      <w:r>
        <w:t>.</w:t>
      </w:r>
    </w:p>
    <w:p w14:paraId="10766685" w14:textId="77777777" w:rsidR="00763A6A" w:rsidRDefault="00763A6A" w:rsidP="00763A6A">
      <w:pPr>
        <w:pStyle w:val="Heading3"/>
      </w:pPr>
      <w:r>
        <w:t>Hopcroft-Karp algorithm</w:t>
      </w:r>
    </w:p>
    <w:p w14:paraId="2947AEF8" w14:textId="5EFDE647" w:rsidR="00763A6A" w:rsidRDefault="00763A6A" w:rsidP="00763A6A">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344802">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2]","plainTextFormattedCitation":"[12]","previouslyFormattedCitation":"[12]"},"properties":{"noteIndex":0},"schema":"https://github.com/citation-style-language/schema/raw/master/csl-citation.json"}</w:instrText>
      </w:r>
      <w:r>
        <w:fldChar w:fldCharType="separate"/>
      </w:r>
      <w:r w:rsidR="00EC70FC" w:rsidRPr="00EC70FC">
        <w:rPr>
          <w:noProof/>
        </w:rPr>
        <w:t>[12]</w:t>
      </w:r>
      <w:r>
        <w:fldChar w:fldCharType="end"/>
      </w:r>
      <w:r>
        <w:t xml:space="preserve"> </w:t>
      </w:r>
    </w:p>
    <w:p w14:paraId="3E1031D7" w14:textId="77777777" w:rsidR="00763A6A" w:rsidRDefault="00763A6A" w:rsidP="00763A6A">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0E54E577" w14:textId="77777777" w:rsidR="00763A6A" w:rsidRDefault="00763A6A" w:rsidP="00763A6A">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t xml:space="preserve">continues until exhaustion or alternating path </w:t>
      </w:r>
      <w:proofErr w:type="gramStart"/>
      <w:r>
        <w:t>is found</w:t>
      </w:r>
      <w:proofErr w:type="gramEnd"/>
      <w:r>
        <w:t xml:space="preserve">. That way, for each layer </w:t>
      </w:r>
      <w:proofErr w:type="gramStart"/>
      <w:r>
        <w:t xml:space="preserve">of </w:t>
      </w:r>
      <w:proofErr w:type="gramEnd"/>
      <m:oMath>
        <m:r>
          <w:rPr>
            <w:rFonts w:ascii="Cambria Math" w:hAnsi="Cambria Math"/>
          </w:rPr>
          <m:t>BFS</m:t>
        </m:r>
      </m:oMath>
      <w:r>
        <w:t xml:space="preserve">, </w:t>
      </w:r>
      <w:r>
        <w:rPr>
          <w:i/>
          <w:iCs/>
        </w:rPr>
        <w:t>maximal</w:t>
      </w:r>
      <w:r>
        <w:t xml:space="preserve"> set of vertex-disjoint augmenting paths is found. Taking symmetric difference of current matching and union of those paths will increase the size of the matching by the number of augmenting paths found.</w:t>
      </w:r>
    </w:p>
    <w:p w14:paraId="66784927" w14:textId="77777777" w:rsidR="00A87F31" w:rsidRDefault="00A87F31" w:rsidP="00AA2872">
      <w:pPr>
        <w:pStyle w:val="Heading3"/>
      </w:pPr>
      <w:r>
        <w:t>Crown lemma</w:t>
      </w:r>
    </w:p>
    <w:p w14:paraId="2F9B3A4E" w14:textId="35E4E3A5" w:rsidR="00A87F31" w:rsidRDefault="00A87F31" w:rsidP="00AA2872">
      <w:r>
        <w:tab/>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7777777" w:rsidR="00A87F31" w:rsidRDefault="00A87F31" w:rsidP="00AA2872">
      <w:r>
        <w:t>The algorithm in pseudocode:</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w:t>
      </w:r>
      <w:commentRangeStart w:id="12"/>
      <w:r w:rsidR="00790A85">
        <w:rPr>
          <w:rStyle w:val="fontstyle01"/>
          <w:rFonts w:ascii="Garamond" w:hAnsi="Garamond"/>
          <w:i w:val="0"/>
          <w:iCs w:val="0"/>
          <w:sz w:val="24"/>
          <w:szCs w:val="24"/>
        </w:rPr>
        <w:t>theorem</w:t>
      </w:r>
      <w:commentRangeEnd w:id="12"/>
      <w:r w:rsidR="00AC1A1A">
        <w:rPr>
          <w:rStyle w:val="CommentReference"/>
        </w:rPr>
        <w:commentReference w:id="12"/>
      </w:r>
      <w:r w:rsidR="00790A85">
        <w:rPr>
          <w:rStyle w:val="fontstyle01"/>
          <w:rFonts w:ascii="Garamond" w:hAnsi="Garamond"/>
          <w:i w:val="0"/>
          <w:iCs w:val="0"/>
          <w:sz w:val="24"/>
          <w:szCs w:val="24"/>
        </w:rPr>
        <w:t>)</w:t>
      </w:r>
    </w:p>
    <w:p w14:paraId="58667857" w14:textId="3B1F0D0A" w:rsidR="007B094B" w:rsidRPr="007B094B" w:rsidRDefault="007B094B" w:rsidP="007B094B">
      <w:pPr>
        <w:pStyle w:val="ListParagraph"/>
        <w:numPr>
          <w:ilvl w:val="0"/>
          <w:numId w:val="8"/>
        </w:numPr>
        <w:rPr>
          <w:iCs/>
        </w:rPr>
      </w:pPr>
      <w:r>
        <w:rPr>
          <w:rStyle w:val="fontstyle01"/>
          <w:rFonts w:ascii="Garamond" w:hAnsi="Garamond"/>
          <w:i w:val="0"/>
          <w:color w:val="auto"/>
          <w:sz w:val="24"/>
          <w:szCs w:val="24"/>
        </w:rPr>
        <w:t xml:space="preserve">We can show that </w:t>
      </w:r>
      <m:oMath>
        <m:r>
          <w:rPr>
            <w:rStyle w:val="fontstyle01"/>
            <w:rFonts w:ascii="Cambria Math" w:hAnsi="Cambria Math"/>
            <w:color w:val="auto"/>
            <w:sz w:val="24"/>
            <w:szCs w:val="24"/>
          </w:rPr>
          <m:t>X</m:t>
        </m:r>
        <m:r>
          <m:rPr>
            <m:sty m:val="p"/>
          </m:rPr>
          <w:rPr>
            <w:rStyle w:val="fontstyle01"/>
            <w:rFonts w:ascii="Cambria Math" w:hAnsi="Cambria Math"/>
            <w:color w:val="auto"/>
            <w:sz w:val="24"/>
            <w:szCs w:val="24"/>
          </w:rPr>
          <m:t xml:space="preserve"> </m:t>
        </m:r>
        <m:r>
          <w:rPr>
            <w:rStyle w:val="fontstyle01"/>
            <w:rFonts w:ascii="Cambria Math" w:hAnsi="Cambria Math"/>
            <w:color w:val="auto"/>
            <w:sz w:val="24"/>
            <w:szCs w:val="24"/>
          </w:rPr>
          <m:t>∪</m:t>
        </m:r>
        <m:sSub>
          <m:sSubPr>
            <m:ctrlPr>
              <w:rPr>
                <w:rStyle w:val="fontstyle01"/>
                <w:rFonts w:ascii="Cambria Math" w:hAnsi="Cambria Math"/>
                <w:i w:val="0"/>
                <w:iCs w:val="0"/>
                <w:color w:val="auto"/>
                <w:sz w:val="24"/>
                <w:szCs w:val="24"/>
              </w:rPr>
            </m:ctrlPr>
          </m:sSubPr>
          <m:e>
            <m:r>
              <m:rPr>
                <m:sty m:val="p"/>
              </m:rPr>
              <w:rPr>
                <w:rStyle w:val="fontstyle01"/>
                <w:rFonts w:ascii="Cambria Math" w:hAnsi="Cambria Math"/>
                <w:color w:val="auto"/>
                <w:sz w:val="24"/>
                <w:szCs w:val="24"/>
              </w:rPr>
              <m:t>V</m:t>
            </m:r>
          </m:e>
          <m:sub>
            <m:r>
              <w:rPr>
                <w:rStyle w:val="fontstyle01"/>
                <w:rFonts w:ascii="Cambria Math" w:hAnsi="Cambria Math"/>
                <w:color w:val="auto"/>
                <w:sz w:val="24"/>
                <w:szCs w:val="24"/>
              </w:rPr>
              <m:t>m</m:t>
            </m:r>
            <m:r>
              <m:rPr>
                <m:sty m:val="p"/>
              </m:rPr>
              <w:rPr>
                <w:rStyle w:val="fontstyle01"/>
                <w:rFonts w:ascii="Cambria Math" w:hAnsi="Cambria Math"/>
                <w:color w:val="auto"/>
                <w:sz w:val="24"/>
                <w:szCs w:val="24"/>
              </w:rPr>
              <m:t xml:space="preserve"> </m:t>
            </m:r>
          </m:sub>
        </m:sSub>
        <m:r>
          <w:rPr>
            <w:rStyle w:val="fontstyle01"/>
            <w:rFonts w:ascii="Cambria Math" w:hAnsi="Cambria Math"/>
            <w:color w:val="auto"/>
            <w:sz w:val="24"/>
            <w:szCs w:val="24"/>
          </w:rPr>
          <m:t>≠</m:t>
        </m:r>
        <m:r>
          <m:rPr>
            <m:sty m:val="p"/>
          </m:rPr>
          <w:rPr>
            <w:rStyle w:val="fontstyle01"/>
            <w:rFonts w:ascii="Cambria Math" w:hAnsi="Cambria Math"/>
            <w:color w:val="auto"/>
            <w:sz w:val="24"/>
            <w:szCs w:val="24"/>
          </w:rPr>
          <m:t>∅</m:t>
        </m:r>
      </m:oMath>
      <w:r>
        <w:rPr>
          <w:rStyle w:val="fontstyle01"/>
          <w:rFonts w:ascii="Garamond" w:hAnsi="Garamond"/>
          <w:i w:val="0"/>
          <w:iCs w:val="0"/>
          <w:color w:val="auto"/>
          <w:sz w:val="24"/>
          <w:szCs w:val="24"/>
        </w:rPr>
        <w:t xml:space="preserve"> </w:t>
      </w:r>
      <w:r>
        <w:rPr>
          <w:rStyle w:val="fontstyle01"/>
          <w:rFonts w:ascii="Garamond" w:hAnsi="Garamond"/>
          <w:i w:val="0"/>
          <w:iCs w:val="0"/>
          <w:color w:val="auto"/>
          <w:sz w:val="24"/>
          <w:szCs w:val="24"/>
        </w:rPr>
        <w:fldChar w:fldCharType="begin" w:fldLock="1"/>
      </w:r>
      <w:r w:rsidR="00EC70FC">
        <w:rPr>
          <w:rStyle w:val="fontstyle01"/>
          <w:rFonts w:ascii="Garamond" w:hAnsi="Garamond"/>
          <w:i w:val="0"/>
          <w:iCs w:val="0"/>
          <w:color w:val="auto"/>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8","uris":["http://www.mendeley.com/documents/?uuid=27b61fc3-da57-384e-b11c-6f1aecbb2613"]}],"mendeley":{"formattedCitation":"[3, p. 28]","plainTextFormattedCitation":"[3, p. 28]","previouslyFormattedCitation":"[3, p. 28]"},"properties":{"noteIndex":0},"schema":"https://github.com/citation-style-language/schema/raw/master/csl-citation.json"}</w:instrText>
      </w:r>
      <w:r>
        <w:rPr>
          <w:rStyle w:val="fontstyle01"/>
          <w:rFonts w:ascii="Garamond" w:hAnsi="Garamond"/>
          <w:i w:val="0"/>
          <w:iCs w:val="0"/>
          <w:color w:val="auto"/>
          <w:sz w:val="24"/>
          <w:szCs w:val="24"/>
        </w:rPr>
        <w:fldChar w:fldCharType="separate"/>
      </w:r>
      <w:r w:rsidRPr="007B094B">
        <w:rPr>
          <w:rStyle w:val="fontstyle01"/>
          <w:rFonts w:ascii="Garamond" w:hAnsi="Garamond"/>
          <w:i w:val="0"/>
          <w:iCs w:val="0"/>
          <w:noProof/>
          <w:color w:val="auto"/>
          <w:sz w:val="24"/>
          <w:szCs w:val="24"/>
        </w:rPr>
        <w:t>[3, p. 28]</w:t>
      </w:r>
      <w:r>
        <w:rPr>
          <w:rStyle w:val="fontstyle01"/>
          <w:rFonts w:ascii="Garamond" w:hAnsi="Garamond"/>
          <w:i w:val="0"/>
          <w:iCs w:val="0"/>
          <w:color w:val="auto"/>
          <w:sz w:val="24"/>
          <w:szCs w:val="24"/>
        </w:rPr>
        <w:fldChar w:fldCharType="end"/>
      </w:r>
      <w:r>
        <w:rPr>
          <w:rStyle w:val="fontstyle01"/>
          <w:rFonts w:ascii="Garamond" w:hAnsi="Garamond"/>
          <w:i w:val="0"/>
          <w:iCs w:val="0"/>
          <w:color w:val="auto"/>
          <w:sz w:val="24"/>
          <w:szCs w:val="24"/>
        </w:rPr>
        <w:t xml:space="preserve">. </w:t>
      </w:r>
      <w:r w:rsidRPr="007B094B">
        <w:t xml:space="preserve">Let </w:t>
      </w:r>
      <m:oMath>
        <m:r>
          <w:rPr>
            <w:rFonts w:ascii="Cambria Math" w:hAnsi="Cambria Math"/>
          </w:rPr>
          <m:t>M</m:t>
        </m:r>
        <m:r>
          <w:rPr>
            <w:rFonts w:ascii="Cambria Math" w:hAnsi="Cambria Math" w:cs="Cambria Math"/>
          </w:rPr>
          <m:t>''</m:t>
        </m:r>
      </m:oMath>
      <w:r w:rsidRPr="007B094B">
        <w:rPr>
          <w:i/>
          <w:iCs/>
        </w:rPr>
        <w:t xml:space="preserve"> </w:t>
      </w:r>
      <w:r w:rsidRPr="007B094B">
        <w:t xml:space="preserve">denote the subset of </w:t>
      </w:r>
      <m:oMath>
        <m:r>
          <w:rPr>
            <w:rFonts w:ascii="Cambria Math" w:hAnsi="Cambria Math"/>
          </w:rPr>
          <m:t>M</m:t>
        </m:r>
        <m:r>
          <w:rPr>
            <w:rFonts w:ascii="Cambria Math" w:hAnsi="Cambria Math"/>
          </w:rPr>
          <m:t>'</m:t>
        </m:r>
      </m:oMath>
      <w:r w:rsidRPr="007B094B">
        <w:rPr>
          <w:i/>
          <w:iCs/>
        </w:rPr>
        <w:t xml:space="preserve"> </w:t>
      </w:r>
      <w:r w:rsidRPr="007B094B">
        <w:t xml:space="preserve">such that every edge from </w:t>
      </w:r>
      <m:oMath>
        <m:r>
          <w:rPr>
            <w:rFonts w:ascii="Cambria Math" w:hAnsi="Cambria Math"/>
          </w:rPr>
          <m:t>M</m:t>
        </m:r>
        <m:r>
          <w:rPr>
            <w:rFonts w:ascii="Cambria Math" w:hAnsi="Cambria Math" w:cs="Cambria Math"/>
          </w:rPr>
          <m:t>''</m:t>
        </m:r>
      </m:oMath>
      <w:r w:rsidRPr="007B094B">
        <w:rPr>
          <w:i/>
          <w:iCs/>
        </w:rPr>
        <w:t xml:space="preserve"> </w:t>
      </w:r>
      <w:r w:rsidRPr="007B094B">
        <w:t>has</w:t>
      </w:r>
      <w:r>
        <w:t xml:space="preserve"> </w:t>
      </w:r>
      <w:r w:rsidRPr="007B094B">
        <w:br/>
        <w:t xml:space="preserve">exactly one endpoint in </w:t>
      </w:r>
      <m:oMath>
        <m:r>
          <w:rPr>
            <w:rFonts w:ascii="Cambria Math" w:hAnsi="Cambria Math"/>
          </w:rPr>
          <m:t xml:space="preserve">X ∩ </m:t>
        </m:r>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 xml:space="preserve">and let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denote the set of endpoints of</w:t>
      </w:r>
      <w:r w:rsidRPr="007B094B">
        <w:br/>
        <w:t xml:space="preserve">edges </w:t>
      </w:r>
      <w:proofErr w:type="gramStart"/>
      <w:r w:rsidRPr="007B094B">
        <w:t xml:space="preserve">in </w:t>
      </w:r>
      <w:proofErr w:type="gramEnd"/>
      <m:oMath>
        <m:r>
          <w:rPr>
            <w:rFonts w:ascii="Cambria Math" w:hAnsi="Cambria Math"/>
          </w:rPr>
          <m:t>M</m:t>
        </m:r>
        <m:r>
          <w:rPr>
            <w:rFonts w:ascii="Cambria Math" w:hAnsi="Cambria Math" w:cs="Cambria Math"/>
          </w:rPr>
          <m:t>*</m:t>
        </m:r>
      </m:oMath>
      <w:r w:rsidRPr="007B094B">
        <w:t xml:space="preserve">. </w:t>
      </w:r>
      <w:r>
        <w:t>We define head</w:t>
      </w:r>
      <w:proofErr w:type="gramStart"/>
      <w:r>
        <w:t xml:space="preserve">: </w:t>
      </w:r>
      <w:proofErr w:type="gramEnd"/>
      <m:oMath>
        <m:r>
          <w:rPr>
            <w:rFonts w:ascii="Cambria Math" w:hAnsi="Cambria Math"/>
          </w:rPr>
          <m:t xml:space="preserve">H = X ∩ </m:t>
        </m:r>
        <m:sSub>
          <m:sSubPr>
            <m:ctrlPr>
              <w:rPr>
                <w:rFonts w:ascii="Cambria Math" w:hAnsi="Cambria Math"/>
                <w:i/>
              </w:rPr>
            </m:ctrlPr>
          </m:sSubPr>
          <m:e>
            <m:r>
              <w:rPr>
                <w:rFonts w:ascii="Cambria Math" w:hAnsi="Cambria Math"/>
              </w:rPr>
              <m:t>V</m:t>
            </m:r>
          </m:e>
          <m:sub>
            <m:r>
              <w:rPr>
                <w:rFonts w:ascii="Cambria Math" w:hAnsi="Cambria Math"/>
              </w:rPr>
              <m:t>m</m:t>
            </m:r>
            <m:r>
              <w:rPr>
                <w:rFonts w:ascii="Cambria Math" w:hAnsi="Cambria Math"/>
              </w:rPr>
              <m:t>''</m:t>
            </m:r>
          </m:sub>
        </m:sSub>
      </m:oMath>
      <w:r>
        <w:t xml:space="preserve">, </w:t>
      </w:r>
      <w:r w:rsidRPr="007B094B">
        <w:t xml:space="preserve">crown </w:t>
      </w:r>
      <m:oMath>
        <m:r>
          <w:rPr>
            <w:rFonts w:ascii="Cambria Math" w:hAnsi="Cambria Math"/>
          </w:rPr>
          <m:t xml:space="preserve">C =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 I</m:t>
        </m:r>
      </m:oMath>
      <w:r w:rsidRPr="007B094B">
        <w:t>,</w:t>
      </w:r>
      <w:r w:rsidRPr="007B094B">
        <w:br/>
        <w:t xml:space="preserve">and the remaining part </w:t>
      </w:r>
      <m:oMath>
        <m:r>
          <w:rPr>
            <w:rFonts w:ascii="Cambria Math" w:hAnsi="Cambria Math"/>
          </w:rPr>
          <m:t xml:space="preserve">R = V (G) \ (C </m:t>
        </m:r>
        <m:r>
          <w:rPr>
            <w:rFonts w:ascii="Cambria Math" w:hAnsi="Cambria Math" w:cs="Cambria Math"/>
          </w:rPr>
          <m:t>∪</m:t>
        </m:r>
        <m:r>
          <w:rPr>
            <w:rFonts w:ascii="Cambria Math" w:hAnsi="Cambria Math"/>
          </w:rPr>
          <m:t xml:space="preserve"> H) = V (G) \ </m:t>
        </m:r>
        <m:sSub>
          <m:sSubPr>
            <m:ctrlPr>
              <w:rPr>
                <w:rFonts w:ascii="Cambria Math" w:hAnsi="Cambria Math"/>
                <w:i/>
              </w:rPr>
            </m:ctrlPr>
          </m:sSubPr>
          <m:e>
            <m:r>
              <w:rPr>
                <w:rFonts w:ascii="Cambria Math" w:hAnsi="Cambria Math"/>
              </w:rPr>
              <m:t>V</m:t>
            </m:r>
          </m:e>
          <m:sub>
            <m:r>
              <w:rPr>
                <w:rFonts w:ascii="Cambria Math" w:hAnsi="Cambria Math"/>
              </w:rPr>
              <m:t>m''</m:t>
            </m:r>
          </m:sub>
        </m:sSub>
      </m:oMath>
      <w:r w:rsidRPr="007B094B">
        <w:t>.</w:t>
      </w:r>
      <w:r>
        <w:t xml:space="preserve"> </w:t>
      </w:r>
    </w:p>
    <w:p w14:paraId="0F7C1B16" w14:textId="411ADBF2" w:rsidR="00A87F31" w:rsidRDefault="00A87F31" w:rsidP="00AA2872"/>
    <w:p w14:paraId="3E749E71" w14:textId="77777777" w:rsidR="00A87F31" w:rsidRDefault="00A87F31" w:rsidP="00AA2872"/>
    <w:p w14:paraId="2BD79448" w14:textId="6F01732C" w:rsidR="00B24474" w:rsidRPr="00B24474" w:rsidRDefault="00B24474" w:rsidP="00AA2872">
      <w:pPr>
        <w:pStyle w:val="Heading2"/>
        <w:rPr>
          <w:rFonts w:ascii="Times New Roman" w:hAnsi="Times New Roman" w:cs="Times New Roman"/>
          <w:b/>
          <w:bCs/>
          <w:sz w:val="36"/>
          <w:szCs w:val="36"/>
        </w:rPr>
      </w:pPr>
      <w:bookmarkStart w:id="13" w:name="_Toc7367335"/>
      <w:commentRangeStart w:id="14"/>
      <w:r w:rsidRPr="00B24474">
        <w:t>Branching</w:t>
      </w:r>
      <w:commentRangeEnd w:id="14"/>
      <w:r w:rsidR="005A7AD4">
        <w:rPr>
          <w:rStyle w:val="CommentReference"/>
          <w:rFonts w:ascii="Garamond" w:hAnsi="Garamond"/>
        </w:rPr>
        <w:commentReference w:id="14"/>
      </w:r>
      <w:bookmarkEnd w:id="13"/>
      <w:r w:rsidR="00960C86">
        <w:t xml:space="preserve"> and bounding</w:t>
      </w:r>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w:t>
      </w:r>
      <w:proofErr w:type="spellStart"/>
      <w:r w:rsidR="00B24474" w:rsidRPr="00B24474">
        <w:t>subproblems</w:t>
      </w:r>
      <w:proofErr w:type="spellEnd"/>
      <w:r w:rsidR="00B24474" w:rsidRPr="00B24474">
        <w:t xml:space="preserve"> - one where given vertex is included in VC and on where it is not. Then the same operation </w:t>
      </w:r>
      <w:proofErr w:type="gramStart"/>
      <w:r w:rsidR="005A7AD4">
        <w:t>is made</w:t>
      </w:r>
      <w:proofErr w:type="gramEnd"/>
      <w:r w:rsidR="005A7AD4">
        <w:t xml:space="preserve"> recursively </w:t>
      </w:r>
      <w:r w:rsidR="00B24474" w:rsidRPr="00B24474">
        <w:t xml:space="preserve">on just created </w:t>
      </w:r>
      <w:proofErr w:type="spellStart"/>
      <w:r w:rsidR="00B24474" w:rsidRPr="00B24474">
        <w:t>subproblems</w:t>
      </w:r>
      <w:proofErr w:type="spellEnd"/>
      <w:r w:rsidR="00B24474" w:rsidRPr="00B24474">
        <w:t xml:space="preserve">.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w:t>
      </w:r>
      <w:proofErr w:type="gramStart"/>
      <w:r>
        <w:t>can be bound</w:t>
      </w:r>
      <w:proofErr w:type="gramEnd"/>
      <w:r>
        <w:t xml:space="preserve"> by calculating a minimum bound for a given branch and comparing it to the parameter. If minimum bound is bigger than the parameter, branch </w:t>
      </w:r>
      <w:proofErr w:type="gramStart"/>
      <w:r>
        <w:t xml:space="preserve">is rejected, </w:t>
      </w:r>
      <w:r w:rsidR="00D93479">
        <w:t>and pursued further otherwise</w:t>
      </w:r>
      <w:proofErr w:type="gramEnd"/>
      <w:r w:rsidR="00D93479">
        <w:t xml:space="preserv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5" w:name="_Toc7367336"/>
      <w:r w:rsidRPr="00B24474">
        <w:t xml:space="preserve">Vertex Cover </w:t>
      </w:r>
      <w:proofErr w:type="gramStart"/>
      <w:r w:rsidRPr="00B24474">
        <w:t>Above</w:t>
      </w:r>
      <w:proofErr w:type="gramEnd"/>
      <w:r w:rsidRPr="00B24474">
        <w:t xml:space="preserve"> LP</w:t>
      </w:r>
      <w:bookmarkEnd w:id="15"/>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r w:rsidRPr="009F4584">
        <w:t>Lokshtanov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w:t>
      </w:r>
      <w:proofErr w:type="gramStart"/>
      <w:r w:rsidRPr="009F4584">
        <w:t>provide</w:t>
      </w:r>
      <w:proofErr w:type="gramEnd"/>
      <w:r w:rsidRPr="009F4584">
        <w:t xml:space="preserv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48F1D88A" w14:textId="149FA65D" w:rsidR="0064062A" w:rsidRDefault="0064062A" w:rsidP="0064062A">
      <w:pPr>
        <w:pStyle w:val="Heading2"/>
      </w:pPr>
      <w:bookmarkStart w:id="16" w:name="_Toc7367337"/>
      <w:r>
        <w:t>Non-standard vertex-degree based parametrizations of Vertex Cover</w:t>
      </w:r>
    </w:p>
    <w:p w14:paraId="485EDF73" w14:textId="77777777" w:rsidR="00EC70FC" w:rsidRDefault="0064062A" w:rsidP="00EC70FC">
      <w:r>
        <w:tab/>
        <w:t xml:space="preserve">There is an alternative approach to </w:t>
      </w:r>
      <m:oMath>
        <m:r>
          <w:rPr>
            <w:rFonts w:ascii="Cambria Math" w:hAnsi="Cambria Math"/>
          </w:rPr>
          <m:t>V-C</m:t>
        </m:r>
      </m:oMath>
      <w:r>
        <w:t xml:space="preserve"> in case of large </w:t>
      </w:r>
      <w:commentRangeStart w:id="17"/>
      <w:r>
        <w:t>instances</w:t>
      </w:r>
      <w:commentRangeEnd w:id="17"/>
      <w:r w:rsidR="00681A59">
        <w:rPr>
          <w:rStyle w:val="CommentReference"/>
        </w:rPr>
        <w:commentReference w:id="17"/>
      </w:r>
      <w:r w:rsidR="00763A6A">
        <w:t xml:space="preserve">. If </w:t>
      </w:r>
      <w:r w:rsidR="00EC70FC">
        <w:t xml:space="preserve">a graph has </w:t>
      </w:r>
      <m:oMath>
        <m:r>
          <w:rPr>
            <w:rFonts w:ascii="Cambria Math" w:hAnsi="Cambria Math"/>
          </w:rPr>
          <m:t>m</m:t>
        </m:r>
      </m:oMath>
      <w:r w:rsidR="00EC70FC">
        <w:t xml:space="preserve"> edges and all degrees are bound from above </w:t>
      </w:r>
      <w:proofErr w:type="gramStart"/>
      <w:r w:rsidR="00EC70FC">
        <w:t xml:space="preserve">by </w:t>
      </w:r>
      <w:proofErr w:type="gramEnd"/>
      <m:oMath>
        <m:r>
          <w:rPr>
            <w:rFonts w:ascii="Cambria Math" w:hAnsi="Cambria Math"/>
          </w:rPr>
          <m:t>B</m:t>
        </m:r>
      </m:oMath>
      <w:r w:rsidR="00EC70FC">
        <w:t xml:space="preserve">, we know that vertex cover will be at least of cardinality </w:t>
      </w:r>
      <m:oMath>
        <m:r>
          <w:rPr>
            <w:rFonts w:ascii="Cambria Math" w:hAnsi="Cambria Math"/>
          </w:rPr>
          <m:t>m/B</m:t>
        </m:r>
      </m:oMath>
      <w:r w:rsidR="00EC70FC">
        <w:t xml:space="preserve">. Therefore, </w:t>
      </w:r>
      <m:oMath>
        <m:r>
          <w:rPr>
            <w:rFonts w:ascii="Cambria Math" w:hAnsi="Cambria Math"/>
          </w:rPr>
          <m:t>V-C</m:t>
        </m:r>
      </m:oMath>
      <w:r w:rsidR="00EC70FC">
        <w:t xml:space="preserve"> can be parametrized as follows:</w:t>
      </w:r>
    </w:p>
    <w:p w14:paraId="22652452" w14:textId="42253838" w:rsidR="0064062A" w:rsidRPr="00EC70FC" w:rsidRDefault="00EC70FC" w:rsidP="00EC70FC">
      <w:r>
        <w:t xml:space="preserve">For </w:t>
      </w:r>
      <m:oMath>
        <m:r>
          <w:rPr>
            <w:rFonts w:ascii="Cambria Math" w:hAnsi="Cambria Math"/>
          </w:rPr>
          <m:t>G</m:t>
        </m:r>
      </m:oMath>
      <w:r>
        <w:t xml:space="preserve"> where </w:t>
      </w:r>
      <m:oMath>
        <m:r>
          <w:rPr>
            <w:rFonts w:ascii="Cambria Math" w:hAnsi="Cambria Math"/>
          </w:rPr>
          <m:t xml:space="preserve">∀ </m:t>
        </m:r>
        <m:r>
          <w:rPr>
            <w:rFonts w:ascii="Cambria Math" w:hAnsi="Cambria Math"/>
          </w:rPr>
          <m:t>v</m:t>
        </m:r>
        <m:r>
          <w:rPr>
            <w:rFonts w:ascii="Cambria Math" w:hAnsi="Cambria Math"/>
          </w:rPr>
          <m:t>∈</m:t>
        </m:r>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  N</m:t>
        </m:r>
        <m:d>
          <m:dPr>
            <m:ctrlPr>
              <w:rPr>
                <w:rFonts w:ascii="Cambria Math" w:hAnsi="Cambria Math"/>
                <w:i/>
              </w:rPr>
            </m:ctrlPr>
          </m:dPr>
          <m:e>
            <m:r>
              <w:rPr>
                <w:rFonts w:ascii="Cambria Math" w:hAnsi="Cambria Math"/>
              </w:rPr>
              <m:t>v</m:t>
            </m:r>
          </m:e>
        </m:d>
        <m:r>
          <w:rPr>
            <w:rFonts w:ascii="Cambria Math" w:hAnsi="Cambria Math"/>
          </w:rPr>
          <m:t>≤B</m:t>
        </m:r>
      </m:oMath>
      <w:r>
        <w:t xml:space="preserve">, and </w:t>
      </w:r>
      <m:oMath>
        <m:r>
          <w:rPr>
            <w:rFonts w:ascii="Cambria Math" w:hAnsi="Cambria Math"/>
          </w:rPr>
          <m:t>k</m:t>
        </m:r>
      </m:oMath>
      <w:r>
        <w:t xml:space="preserve">, is there a vertex cover with at most </w:t>
      </w:r>
      <m:oMath>
        <m:f>
          <m:fPr>
            <m:ctrlPr>
              <w:rPr>
                <w:rFonts w:ascii="Cambria Math" w:hAnsi="Cambria Math"/>
                <w:i/>
              </w:rPr>
            </m:ctrlPr>
          </m:fPr>
          <m:num>
            <m:r>
              <w:rPr>
                <w:rFonts w:ascii="Cambria Math" w:hAnsi="Cambria Math"/>
              </w:rPr>
              <m:t>m</m:t>
            </m:r>
          </m:num>
          <m:den>
            <m:r>
              <w:rPr>
                <w:rFonts w:ascii="Cambria Math" w:hAnsi="Cambria Math"/>
              </w:rPr>
              <m:t>B</m:t>
            </m:r>
          </m:den>
        </m:f>
        <m:r>
          <w:rPr>
            <w:rFonts w:ascii="Cambria Math" w:hAnsi="Cambria Math"/>
          </w:rPr>
          <m:t xml:space="preserve">+k </m:t>
        </m:r>
      </m:oMath>
      <w:r>
        <w:t>vertices?</w:t>
      </w:r>
      <w:r>
        <w:fldChar w:fldCharType="begin" w:fldLock="1"/>
      </w:r>
      <w:r w:rsidR="00344802">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5]","plainTextFormattedCitation":"[15]","previouslyFormattedCitation":"[15]"},"properties":{"noteIndex":0},"schema":"https://github.com/citation-style-language/schema/raw/master/csl-citation.json"}</w:instrText>
      </w:r>
      <w:r>
        <w:fldChar w:fldCharType="separate"/>
      </w:r>
      <w:r w:rsidRPr="00EC70FC">
        <w:rPr>
          <w:noProof/>
        </w:rPr>
        <w:t>[15]</w:t>
      </w:r>
      <w:r>
        <w:fldChar w:fldCharType="end"/>
      </w:r>
      <w:r>
        <w:t xml:space="preserve">. </w:t>
      </w:r>
      <w:proofErr w:type="spellStart"/>
      <w:r w:rsidRPr="00EC70FC">
        <w:t>Gutin</w:t>
      </w:r>
      <w:proofErr w:type="spellEnd"/>
      <w:r w:rsidRPr="00EC70FC">
        <w:t xml:space="preserve">, </w:t>
      </w:r>
      <w:r>
        <w:t>Kim</w:t>
      </w:r>
      <w:r w:rsidRPr="00EC70FC">
        <w:t xml:space="preserve">, </w:t>
      </w:r>
      <w:proofErr w:type="spellStart"/>
      <w:r>
        <w:t>Lampis</w:t>
      </w:r>
      <w:proofErr w:type="spellEnd"/>
      <w:r>
        <w:t xml:space="preserve"> </w:t>
      </w:r>
      <w:r w:rsidRPr="00EC70FC">
        <w:t xml:space="preserve">and </w:t>
      </w:r>
      <w:proofErr w:type="spellStart"/>
      <w:r>
        <w:t>Mitsou</w:t>
      </w:r>
      <w:proofErr w:type="spellEnd"/>
      <w:r>
        <w:t xml:space="preserve"> in this paper provide number of similar formulations </w:t>
      </w:r>
      <w:proofErr w:type="gramStart"/>
      <w:r>
        <w:t xml:space="preserve">of </w:t>
      </w:r>
      <w:proofErr w:type="gramEnd"/>
      <m:oMath>
        <m:r>
          <w:rPr>
            <w:rFonts w:ascii="Cambria Math" w:hAnsi="Cambria Math"/>
          </w:rPr>
          <m:t>V-C</m:t>
        </m:r>
      </m:oMath>
      <w:r>
        <w:t>, which will not be focused on further in this work.</w:t>
      </w:r>
    </w:p>
    <w:p w14:paraId="68EC9252" w14:textId="1A0D2787" w:rsidR="00084670" w:rsidRDefault="00084670" w:rsidP="00AA2872">
      <w:pPr>
        <w:pStyle w:val="Heading2"/>
      </w:pPr>
      <w:r>
        <w:t>Interleaving</w:t>
      </w:r>
      <w:bookmarkEnd w:id="16"/>
    </w:p>
    <w:p w14:paraId="56B6550A" w14:textId="444E8E6A" w:rsidR="00084670" w:rsidRPr="00084670" w:rsidRDefault="00084670" w:rsidP="00AA2872">
      <w:r>
        <w:t xml:space="preserve">Up until now, kernelizations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344802">
        <w:instrText>ADDIN CSL_CITATION {"citationItems":[{"id":"ITEM-1","itemData":{"DOI":"http://dx.doi.org/10.1016/S0020-0190(00)00004-1","ISSN":"0020-0190","abstract":"A fixed-parameter-tractable algorithm, or FPT algorithm for short, gets an instance (I,k) as its input and has to decide whether (I,k)</w:instrText>
      </w:r>
      <w:r w:rsidR="00344802">
        <w:rPr>
          <w:rFonts w:ascii="Cambria Math" w:hAnsi="Cambria Math" w:cs="Cambria Math"/>
        </w:rPr>
        <w:instrText>∈</w:instrText>
      </w:r>
      <w:r w:rsidR="00344802">
        <w:instrText>L for some parameterized problem L. Many parameterized algorithms work in two stages: reduction to a problem kernel and bounded search tree. Their time complexity is then of the form O(p(|I|)+q(k)ξ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6]","plainTextFormattedCitation":"[16]","previouslyFormattedCitation":"[16]"},"properties":{"noteIndex":0},"schema":"https://github.com/citation-style-language/schema/raw/master/csl-citation.json"}</w:instrText>
      </w:r>
      <w:r>
        <w:fldChar w:fldCharType="separate"/>
      </w:r>
      <w:r w:rsidR="00EC70FC" w:rsidRPr="00EC70FC">
        <w:rPr>
          <w:noProof/>
        </w:rPr>
        <w:t>[16]</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344802">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7]","plainTextFormattedCitation":"[17]","previouslyFormattedCitation":"[17]"},"properties":{"noteIndex":0},"schema":"https://github.com/citation-style-language/schema/raw/master/csl-citation.json"}</w:instrText>
      </w:r>
      <w:r>
        <w:fldChar w:fldCharType="separate"/>
      </w:r>
      <w:r w:rsidR="00EC70FC" w:rsidRPr="00EC70FC">
        <w:rPr>
          <w:noProof/>
        </w:rPr>
        <w:t>[17]</w:t>
      </w:r>
      <w:r>
        <w:fldChar w:fldCharType="end"/>
      </w:r>
      <w:r>
        <w:t>.</w:t>
      </w:r>
    </w:p>
    <w:p w14:paraId="2BE94723" w14:textId="2BD62F2D" w:rsidR="00110604" w:rsidRDefault="003C7078" w:rsidP="00AA2872">
      <w:pPr>
        <w:pStyle w:val="Heading1"/>
      </w:pPr>
      <w:bookmarkStart w:id="18" w:name="_Toc7367338"/>
      <w:r>
        <w:t xml:space="preserve">Chapter 3: </w:t>
      </w:r>
      <w:r w:rsidR="00110604">
        <w:t>Requirements and analysis</w:t>
      </w:r>
      <w:bookmarkEnd w:id="18"/>
    </w:p>
    <w:p w14:paraId="49E1B266" w14:textId="77777777" w:rsidR="00534132" w:rsidRDefault="0055233C" w:rsidP="00AA2872">
      <w:pPr>
        <w:pStyle w:val="Heading3"/>
      </w:pPr>
      <w:commentRangeStart w:id="19"/>
      <w:r>
        <w:t>Further</w:t>
      </w:r>
      <w:r w:rsidR="00534132">
        <w:t xml:space="preserve"> theoretical research</w:t>
      </w:r>
    </w:p>
    <w:p w14:paraId="7285DA3A" w14:textId="2556361A" w:rsidR="00534132" w:rsidRDefault="00534132" w:rsidP="00AA2872">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344802">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8], [19]","plainTextFormattedCitation":"[18], [19]","previouslyFormattedCitation":"[18], [19]"},"properties":{"noteIndex":0},"schema":"https://github.com/citation-style-language/schema/raw/master/csl-citation.json"}</w:instrText>
      </w:r>
      <w:r>
        <w:fldChar w:fldCharType="separate"/>
      </w:r>
      <w:r w:rsidR="00EC70FC" w:rsidRPr="00EC70FC">
        <w:rPr>
          <w:noProof/>
        </w:rPr>
        <w:t>[18], [19]</w:t>
      </w:r>
      <w:r>
        <w:fldChar w:fldCharType="end"/>
      </w:r>
      <w:r>
        <w:t>. I would like to explore whether implementation of more intricate methods is feasible in the timeframe of my project.</w:t>
      </w:r>
    </w:p>
    <w:p w14:paraId="1411E7D9" w14:textId="1CF972E5" w:rsidR="006B1A8C" w:rsidRDefault="00234D3A" w:rsidP="00AA2872">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344802">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7]","plainTextFormattedCitation":"[17]","previouslyFormattedCitation":"[17]"},"properties":{"noteIndex":0},"schema":"https://github.com/citation-style-language/schema/raw/master/csl-citation.json"}</w:instrText>
      </w:r>
      <w:r w:rsidR="005C1353">
        <w:fldChar w:fldCharType="separate"/>
      </w:r>
      <w:r w:rsidR="00EC70FC" w:rsidRPr="00EC70FC">
        <w:rPr>
          <w:noProof/>
        </w:rPr>
        <w:t>[17]</w:t>
      </w:r>
      <w:r w:rsidR="005C1353">
        <w:fldChar w:fldCharType="end"/>
      </w:r>
      <w:r w:rsidR="005C1353">
        <w:t>.</w:t>
      </w:r>
    </w:p>
    <w:p w14:paraId="0DF81E37" w14:textId="77777777" w:rsidR="003A4BBD" w:rsidRDefault="003A4BBD" w:rsidP="00AA2872"/>
    <w:p w14:paraId="17F67857" w14:textId="77777777" w:rsidR="00534132" w:rsidRDefault="00687C6F" w:rsidP="00AA2872">
      <w:pPr>
        <w:pStyle w:val="Heading3"/>
      </w:pPr>
      <w:r>
        <w:t>Implementation of efficient version of FPT algorithm</w:t>
      </w:r>
    </w:p>
    <w:p w14:paraId="6573565B" w14:textId="0A7AF9C6" w:rsidR="00A56C92" w:rsidRDefault="00344802" w:rsidP="00344802">
      <w:r>
        <w:t xml:space="preserve">Several </w:t>
      </w:r>
      <w:r w:rsidR="00687C6F">
        <w:t>libraries to implement the algorithm</w:t>
      </w:r>
      <w:r>
        <w:t xml:space="preserve"> </w:t>
      </w:r>
      <w:proofErr w:type="gramStart"/>
      <w:r>
        <w:t>were considered</w:t>
      </w:r>
      <w:proofErr w:type="gramEnd"/>
      <w:r w:rsidR="00687C6F">
        <w:rPr>
          <w:rStyle w:val="FootnoteReference"/>
        </w:rPr>
        <w:footnoteReference w:id="1"/>
      </w:r>
      <w:r w:rsidR="00687C6F">
        <w:t>. There are advantages to using a pre-written library –</w:t>
      </w:r>
      <w:r>
        <w:t xml:space="preserve"> </w:t>
      </w:r>
      <w:r w:rsidR="00687C6F">
        <w:t xml:space="preserve">focus </w:t>
      </w:r>
      <w:proofErr w:type="gramStart"/>
      <w:r>
        <w:t>is placed</w:t>
      </w:r>
      <w:proofErr w:type="gramEnd"/>
      <w:r>
        <w:t xml:space="preserve"> </w:t>
      </w:r>
      <w:r w:rsidR="00687C6F">
        <w:t>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AA2872">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AA2872">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AA2872">
      <w:r>
        <w:t>Once I have particular kernels and preprocessing rules implemented, I can compare their effectiveness based on which combination works best, which ordering of rules works better, how do they compare on different problem instances.</w:t>
      </w:r>
      <w:commentRangeEnd w:id="19"/>
      <w:r w:rsidR="00344802">
        <w:rPr>
          <w:rStyle w:val="CommentReference"/>
        </w:rPr>
        <w:commentReference w:id="19"/>
      </w:r>
    </w:p>
    <w:p w14:paraId="650AB35D" w14:textId="30296037" w:rsidR="00173634" w:rsidRDefault="00173634" w:rsidP="00AA2872">
      <w:pPr>
        <w:pStyle w:val="Heading1"/>
      </w:pPr>
      <w:bookmarkStart w:id="20" w:name="_Toc7367339"/>
      <w:r>
        <w:t>Chapter 4:</w:t>
      </w:r>
      <w:r w:rsidR="00AB7566">
        <w:t xml:space="preserve"> Design</w:t>
      </w:r>
      <w:bookmarkEnd w:id="20"/>
    </w:p>
    <w:p w14:paraId="6A69A878" w14:textId="618C03C9" w:rsidR="009F5646" w:rsidRDefault="009F5646" w:rsidP="001B6CC7">
      <w:r w:rsidRPr="009F5646">
        <w:t xml:space="preserve">For the implementation of the solver, </w:t>
      </w:r>
      <w:proofErr w:type="spellStart"/>
      <w:r w:rsidR="00A71A26">
        <w:t>iGraph</w:t>
      </w:r>
      <w:proofErr w:type="spellEnd"/>
      <w:r w:rsidRPr="009F5646">
        <w:t xml:space="preserve"> library and Py</w:t>
      </w:r>
      <w:r w:rsidR="00C111F3">
        <w:t>thon programming language</w:t>
      </w:r>
      <w:r w:rsidR="001B6CC7">
        <w:t xml:space="preserve"> are used</w:t>
      </w:r>
      <w:r w:rsidR="00C111F3">
        <w:t xml:space="preserve">. </w:t>
      </w:r>
      <w:r w:rsidR="00C111F3" w:rsidRPr="00C111F3">
        <w:t>Main</w:t>
      </w:r>
      <w:r w:rsidR="00C111F3">
        <w:t xml:space="preserve"> </w:t>
      </w:r>
      <w:r w:rsidRPr="00C111F3">
        <w:t>trade</w:t>
      </w:r>
      <w:r w:rsidRPr="009F5646">
        <w:t xml:space="preserve">-off of using Python instead of C or </w:t>
      </w:r>
      <w:r w:rsidR="00A71A26">
        <w:t>iGraph</w:t>
      </w:r>
      <w:r w:rsidRPr="009F5646">
        <w:t>’s implement</w:t>
      </w:r>
      <w:r>
        <w:t>ation in C is lack of control over memory allocation</w:t>
      </w:r>
      <w:r w:rsidRPr="009F5646">
        <w:t>.</w:t>
      </w:r>
      <w:r>
        <w:t xml:space="preserve"> According to benchmarks</w:t>
      </w:r>
      <w:r w:rsidR="00FB5FD3">
        <w:rPr>
          <w:rStyle w:val="FootnoteReference"/>
        </w:rPr>
        <w:footnoteReference w:id="2"/>
      </w:r>
      <w:r>
        <w:t xml:space="preserve">, </w:t>
      </w:r>
      <w:proofErr w:type="spellStart"/>
      <w:r w:rsidR="00A71A26">
        <w:t>iGraph</w:t>
      </w:r>
      <w:proofErr w:type="spellEnd"/>
      <w:r>
        <w:t xml:space="preserve"> implementation in python does not differ in speed of particular functions over C and R </w:t>
      </w:r>
      <w:proofErr w:type="spellStart"/>
      <w:r w:rsidR="00A71A26">
        <w:t>iGraph</w:t>
      </w:r>
      <w:proofErr w:type="spellEnd"/>
      <w:r>
        <w:t xml:space="preserve"> library.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21" w:name="_Toc7367341"/>
      <w:bookmarkStart w:id="22" w:name="_Toc7367340"/>
      <w:r>
        <w:t>Implementation</w:t>
      </w:r>
      <w:bookmarkEnd w:id="21"/>
    </w:p>
    <w:p w14:paraId="451F4FCF" w14:textId="77777777" w:rsidR="001B6CC7" w:rsidRDefault="001B6CC7" w:rsidP="001B6CC7">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5D45A478" w14:textId="524C1349" w:rsidR="001B6CC7" w:rsidRDefault="001B6CC7" w:rsidP="00CC0D45">
      <w:pPr>
        <w:pStyle w:val="ListParagraph"/>
        <w:numPr>
          <w:ilvl w:val="0"/>
          <w:numId w:val="3"/>
        </w:numPr>
      </w:pPr>
      <w:r>
        <w:t>vc_solver.py –</w:t>
      </w:r>
      <w:r w:rsidR="00CC0D45">
        <w:t xml:space="preserve">main program to solve </w:t>
      </w:r>
      <m:oMath>
        <m:r>
          <w:rPr>
            <w:rFonts w:ascii="Cambria Math" w:hAnsi="Cambria Math"/>
          </w:rPr>
          <m:t>V-C</m:t>
        </m:r>
      </m:oMath>
      <w:r w:rsidR="00CC0D45">
        <w:t xml:space="preserve"> instances. I</w:t>
      </w:r>
      <w:r>
        <w:t xml:space="preserve">t also has performance measures to compare different versions of kernels. Those measures use Python’s performance counter </w:t>
      </w:r>
      <w:r>
        <w:rPr>
          <w:rStyle w:val="FootnoteReference"/>
        </w:rPr>
        <w:footnoteReference w:id="3"/>
      </w:r>
      <w:r>
        <w:t>, which is a default tool for benchmarking in Python modules</w:t>
      </w:r>
      <w:r>
        <w:fldChar w:fldCharType="begin" w:fldLock="1"/>
      </w:r>
      <w:r w:rsidR="00344802">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eviouslyFormattedCitation":"[20, p. 633]"},"properties":{"noteIndex":0},"schema":"https://github.com/citation-style-language/schema/raw/master/csl-citation.json"}</w:instrText>
      </w:r>
      <w:r>
        <w:fldChar w:fldCharType="separate"/>
      </w:r>
      <w:r w:rsidR="00EC70FC" w:rsidRPr="00EC70FC">
        <w:rPr>
          <w:noProof/>
        </w:rPr>
        <w:t>[20,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proofErr w:type="gramStart"/>
      <w:r>
        <w:t>v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which applies those rules that do not require the instance to be parametrized.</w:t>
      </w:r>
    </w:p>
    <w:p w14:paraId="0D6559D5" w14:textId="619D9621" w:rsidR="001B6CC7" w:rsidRDefault="001B6CC7" w:rsidP="001B6CC7">
      <w:pPr>
        <w:pStyle w:val="ListParagraph"/>
        <w:numPr>
          <w:ilvl w:val="0"/>
          <w:numId w:val="3"/>
        </w:numPr>
      </w:pPr>
      <w:r>
        <w:t xml:space="preserve">Crown_decomposition.py – this module provides a crown decomposition kernel </w:t>
      </w:r>
      <w:proofErr w:type="gramStart"/>
      <w:r>
        <w:t xml:space="preserve">for </w:t>
      </w:r>
      <w:proofErr w:type="gramEnd"/>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344802">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21]","plainTextFormattedCitation":"[21]","previouslyFormattedCitation":"[21]"},"properties":{"noteIndex":0},"schema":"https://github.com/citation-style-language/schema/raw/master/csl-citation.json"}</w:instrText>
      </w:r>
      <w:r>
        <w:fldChar w:fldCharType="separate"/>
      </w:r>
      <w:r w:rsidR="00EC70FC" w:rsidRPr="00EC70FC">
        <w:rPr>
          <w:noProof/>
        </w:rPr>
        <w:t>[21]</w:t>
      </w:r>
      <w:r>
        <w:fldChar w:fldCharType="end"/>
      </w:r>
    </w:p>
    <w:p w14:paraId="0433F7AE" w14:textId="77777777" w:rsidR="001B6CC7" w:rsidRDefault="001B6CC7" w:rsidP="001B6CC7">
      <w:pPr>
        <w:pStyle w:val="ListParagraph"/>
        <w:numPr>
          <w:ilvl w:val="0"/>
          <w:numId w:val="3"/>
        </w:numPr>
      </w:pPr>
      <w:r>
        <w:t xml:space="preserve">vc_io.py – module that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58B183A2" w14:textId="77777777" w:rsidR="001B6CC7" w:rsidRDefault="001B6CC7" w:rsidP="001B6CC7">
      <w:pPr>
        <w:pStyle w:val="ListParagraph"/>
        <w:numPr>
          <w:ilvl w:val="0"/>
          <w:numId w:val="3"/>
        </w:numPr>
      </w:pPr>
      <w:r>
        <w:t xml:space="preserve">vc_checker.py – module to check correctness of other modules. </w:t>
      </w:r>
      <w:proofErr w:type="spellStart"/>
      <w:r w:rsidRPr="00FC238C">
        <w:rPr>
          <w:rStyle w:val="codeChar"/>
        </w:rPr>
        <w:t>check_correctness</w:t>
      </w:r>
      <w:proofErr w:type="spellEnd"/>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p>
    <w:p w14:paraId="2D13CB40" w14:textId="3B955AE5" w:rsidR="001B6CC7" w:rsidRDefault="001B6CC7" w:rsidP="001B6CC7">
      <w:pPr>
        <w:pStyle w:val="ListParagraph"/>
        <w:numPr>
          <w:ilvl w:val="0"/>
          <w:numId w:val="3"/>
        </w:numPr>
      </w:pPr>
      <w:r>
        <w:t xml:space="preserve">branchbound.py – main function </w:t>
      </w:r>
      <w:proofErr w:type="spellStart"/>
      <w:r w:rsidRPr="00FC238C">
        <w:rPr>
          <w:rStyle w:val="codeChar"/>
        </w:rP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344802">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2]","plainTextFormattedCitation":"[22]","previouslyFormattedCitation":"[22]"},"properties":{"noteIndex":0},"schema":"https://github.com/citation-style-language/schema/raw/master/csl-citation.json"}</w:instrText>
      </w:r>
      <w:r>
        <w:fldChar w:fldCharType="separate"/>
      </w:r>
      <w:r w:rsidR="00EC70FC" w:rsidRPr="00EC70FC">
        <w:rPr>
          <w:noProof/>
        </w:rPr>
        <w:t>[22]</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proofErr w:type="spellStart"/>
      <w:r w:rsidRPr="009F39E5">
        <w:rPr>
          <w:rStyle w:val="codeChar"/>
        </w:rPr>
        <w:t>generate_random_graphs</w:t>
      </w:r>
      <w:proofErr w:type="spellEnd"/>
      <w:r>
        <w:t xml:space="preserve"> generates graphs and saves them to a folder. Takes 4 arguments of: folder </w:t>
      </w:r>
      <w:r w:rsidR="00256E33">
        <w:t>to save graphs to</w:t>
      </w:r>
      <w:r>
        <w:t xml:space="preserve">, number of instances to create, vertices in each instance, density of a graph </w:t>
      </w:r>
      <w:proofErr w:type="gramStart"/>
      <w:r>
        <w:t>( from</w:t>
      </w:r>
      <w:proofErr w:type="gramEnd"/>
      <w:r>
        <w:t xml:space="preserve">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4A18583" w:rsidR="001B6CC7" w:rsidRDefault="001B6CC7" w:rsidP="00CC0D45">
      <w:pPr>
        <w:ind w:firstLine="360"/>
      </w:pPr>
      <w:r>
        <w:t xml:space="preserve">When </w:t>
      </w:r>
      <w:proofErr w:type="spellStart"/>
      <w:r>
        <w:t>vc_solver</w:t>
      </w:r>
      <w:proofErr w:type="spellEnd"/>
      <w:r>
        <w:t xml:space="preserve"> </w:t>
      </w:r>
      <w:proofErr w:type="gramStart"/>
      <w:r>
        <w:t>is invoked</w:t>
      </w:r>
      <w:proofErr w:type="gramEnd"/>
      <w:r>
        <w:t xml:space="preserve">, it requires one </w:t>
      </w:r>
      <w:r w:rsidR="00CC0D45">
        <w:t xml:space="preserve">positional </w:t>
      </w:r>
      <w:r>
        <w:t xml:space="preserve">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w:t>
      </w:r>
      <w:proofErr w:type="spellStart"/>
      <w:r>
        <w:t>vc_solver</w:t>
      </w:r>
      <w:proofErr w:type="spellEnd"/>
      <w:r>
        <w:t xml:space="preserve">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02110CE" w:rsidR="001B6CC7" w:rsidRDefault="001B6CC7" w:rsidP="00880965">
      <w:pPr>
        <w:pStyle w:val="ListParagraph"/>
        <w:numPr>
          <w:ilvl w:val="1"/>
          <w:numId w:val="3"/>
        </w:numPr>
      </w:pPr>
      <w:r>
        <w:t xml:space="preserve">2 –simple quadratic kernel – </w:t>
      </w:r>
      <w:r w:rsidR="00880965">
        <w:t xml:space="preserve">naïve </w:t>
      </w:r>
      <w:proofErr w:type="spellStart"/>
      <w:r>
        <w:t>preprocessing</w:t>
      </w:r>
      <w:proofErr w:type="spellEnd"/>
      <w:r w:rsidR="00880965">
        <w:t>; each of the reduction</w:t>
      </w:r>
      <w:r>
        <w:t xml:space="preserve"> rules </w:t>
      </w:r>
      <w:r w:rsidR="00880965">
        <w:t xml:space="preserve">is </w:t>
      </w:r>
      <w:r>
        <w:t xml:space="preserve">applied </w:t>
      </w:r>
      <w:r w:rsidR="00880965">
        <w:t xml:space="preserve">to each of the vertices, </w:t>
      </w:r>
      <w:r>
        <w:t xml:space="preserve">in </w:t>
      </w:r>
      <w:r w:rsidR="00880965">
        <w:t xml:space="preserve">total </w:t>
      </w:r>
      <w:r>
        <w:t xml:space="preserve">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w:t>
      </w:r>
      <w:proofErr w:type="spellStart"/>
      <w:r>
        <w:t>preprocessing</w:t>
      </w:r>
      <w:proofErr w:type="spellEnd"/>
      <w:r>
        <w:t xml:space="preserve">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77777777" w:rsidR="001B6CC7" w:rsidRDefault="001B6CC7" w:rsidP="001B6CC7">
      <w:pPr>
        <w:pStyle w:val="ListParagraph"/>
        <w:numPr>
          <w:ilvl w:val="1"/>
          <w:numId w:val="3"/>
        </w:numPr>
      </w:pPr>
      <w:r>
        <w:t xml:space="preserve">5 – local preprocessing;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t>
      </w:r>
      <w:proofErr w:type="gramStart"/>
      <w:r>
        <w:t>was used</w:t>
      </w:r>
      <w:proofErr w:type="gramEnd"/>
      <w:r>
        <w:t xml:space="preserve">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w:t>
      </w:r>
      <w:proofErr w:type="gramStart"/>
      <w:r>
        <w:t>verbosity</w:t>
      </w:r>
      <w:proofErr w:type="gramEnd"/>
      <w:r>
        <w:t xml:space="preserve"> of the program, mainly used for debugging purposes. When set to </w:t>
      </w:r>
      <w:proofErr w:type="gramStart"/>
      <w:r>
        <w:t>0</w:t>
      </w:r>
      <w:proofErr w:type="gramEnd"/>
      <w:r>
        <w:t>,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23" w:name="_MON_1617796441"/>
    <w:bookmarkEnd w:id="23"/>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35" type="#_x0000_t75" style="width:468.3pt;height:12.5pt" o:ole="">
            <v:imagedata r:id="rId12" o:title=""/>
          </v:shape>
          <o:OLEObject Type="Embed" ProgID="Word.OpenDocumentText.12" ShapeID="_x0000_i1335" DrawAspect="Content" ObjectID="_1618139865" r:id="rId13"/>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24" w:name="_MON_1617797185"/>
    <w:bookmarkEnd w:id="24"/>
    <w:p w14:paraId="6FCB1C08" w14:textId="77777777" w:rsidR="001B6CC7" w:rsidRPr="001439F7" w:rsidRDefault="001B6CC7" w:rsidP="001B6CC7">
      <w:pPr>
        <w:ind w:left="720"/>
      </w:pPr>
      <w:r w:rsidRPr="001439F7">
        <w:object w:dxaOrig="9360" w:dyaOrig="246" w14:anchorId="4F410D2B">
          <v:shape id="_x0000_i1336" type="#_x0000_t75" style="width:468.3pt;height:12.5pt" o:ole="">
            <v:imagedata r:id="rId14" o:title=""/>
          </v:shape>
          <o:OLEObject Type="Embed" ProgID="Word.OpenDocumentText.12" ShapeID="_x0000_i1336" DrawAspect="Content" ObjectID="_1618139866" r:id="rId15"/>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 xml:space="preserve">python3 </w:t>
      </w:r>
      <w:proofErr w:type="spellStart"/>
      <w:r>
        <w:t>graph_generator</w:t>
      </w:r>
      <w:proofErr w:type="spellEnd"/>
      <w:r>
        <w:t xml:space="preserve"> [folder] [# of instances] [# of vertices in an </w:t>
      </w:r>
      <w:proofErr w:type="spellStart"/>
      <w:r>
        <w:t>instace</w:t>
      </w:r>
      <w:proofErr w:type="spellEnd"/>
      <w:r>
        <w:t>] [density (0-1)]</w:t>
      </w:r>
    </w:p>
    <w:p w14:paraId="5F9A82FD" w14:textId="77777777" w:rsidR="001B6CC7" w:rsidRDefault="001B6CC7" w:rsidP="001B6CC7">
      <w:pPr>
        <w:pStyle w:val="code"/>
        <w:ind w:left="720"/>
      </w:pPr>
      <w:r>
        <w:t xml:space="preserve">python3 </w:t>
      </w:r>
      <w:proofErr w:type="spellStart"/>
      <w:r>
        <w:t>vc_solver</w:t>
      </w:r>
      <w:proofErr w:type="spellEnd"/>
      <w:r>
        <w:t xml:space="preserve">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 xml:space="preserve">python3 </w:t>
      </w:r>
      <w:proofErr w:type="spellStart"/>
      <w:r w:rsidRPr="00B46056">
        <w:rPr>
          <w:rStyle w:val="codeChar"/>
          <w:sz w:val="20"/>
          <w:szCs w:val="22"/>
        </w:rPr>
        <w:t>vc_solver</w:t>
      </w:r>
      <w:proofErr w:type="spellEnd"/>
      <w:r w:rsidRPr="00B46056">
        <w:rPr>
          <w:rStyle w:val="codeChar"/>
          <w:sz w:val="20"/>
          <w:szCs w:val="22"/>
        </w:rPr>
        <w:t xml:space="preserve"> –h</w:t>
      </w:r>
      <w:r w:rsidRPr="00B46056">
        <w:rPr>
          <w:sz w:val="22"/>
          <w:szCs w:val="22"/>
        </w:rPr>
        <w:t xml:space="preserve"> </w:t>
      </w:r>
      <w:r>
        <w:t>for possible configurations.</w:t>
      </w:r>
    </w:p>
    <w:p w14:paraId="14B0CD12" w14:textId="2B584AC8" w:rsidR="00D76D24" w:rsidRDefault="001B6CC7" w:rsidP="00D76D24">
      <w:pPr>
        <w:pStyle w:val="Heading2"/>
      </w:pPr>
      <w:r>
        <w:t>Pseudocode</w:t>
      </w:r>
    </w:p>
    <w:p w14:paraId="4FFFC7EA" w14:textId="13BFA862" w:rsidR="00CC0D45" w:rsidRDefault="00CC0D45" w:rsidP="00CC0D45">
      <w:r>
        <w:tab/>
        <w:t xml:space="preserve">Main functions of solvers are </w:t>
      </w:r>
      <m:oMath>
        <m:r>
          <w:rPr>
            <w:rFonts w:ascii="Cambria Math" w:hAnsi="Cambria Math"/>
          </w:rPr>
          <m:t>Branch and reduce</m:t>
        </m:r>
      </m:oMath>
      <w:r>
        <w:t xml:space="preserve"> </w:t>
      </w:r>
      <w:proofErr w:type="gramStart"/>
      <w:r>
        <w:t xml:space="preserve">and </w:t>
      </w:r>
      <w:proofErr w:type="gramEnd"/>
      <m:oMath>
        <m:r>
          <w:rPr>
            <w:rFonts w:ascii="Cambria Math" w:hAnsi="Cambria Math"/>
          </w:rPr>
          <m:t>Branch</m:t>
        </m:r>
      </m:oMath>
      <w:r>
        <w:t xml:space="preserve">. Solver first calculates </w:t>
      </w:r>
      <m:oMath>
        <m:r>
          <w:rPr>
            <w:rFonts w:ascii="Cambria Math" w:hAnsi="Cambria Math"/>
          </w:rPr>
          <m:t>lower bound</m:t>
        </m:r>
      </m:oMath>
      <w:r>
        <w:t xml:space="preserve"> for </w:t>
      </w:r>
      <m:oMath>
        <m:r>
          <w:rPr>
            <w:rFonts w:ascii="Cambria Math" w:hAnsi="Cambria Math"/>
          </w:rPr>
          <m:t>V-C</m:t>
        </m:r>
      </m:oMath>
      <w:r>
        <w:t xml:space="preserve"> solution size as the size of maximal matching and sets </w:t>
      </w:r>
      <m:oMath>
        <m:r>
          <w:rPr>
            <w:rFonts w:ascii="Cambria Math" w:hAnsi="Cambria Math"/>
          </w:rPr>
          <m:t>upper bound</m:t>
        </m:r>
      </m:oMath>
      <w:r>
        <w:t xml:space="preserve"> </w:t>
      </w:r>
      <w:proofErr w:type="gramStart"/>
      <w:r>
        <w:t xml:space="preserve">to </w:t>
      </w:r>
      <w:proofErr w:type="gramEnd"/>
      <m:oMath>
        <m:r>
          <w:rPr>
            <w:rFonts w:ascii="Cambria Math" w:hAnsi="Cambria Math"/>
          </w:rPr>
          <m:t>|V|</m:t>
        </m:r>
      </m:oMath>
      <w:r>
        <w:t xml:space="preserve">. Using binary search over </w:t>
      </w:r>
      <m:oMath>
        <m:r>
          <w:rPr>
            <w:rFonts w:ascii="Cambria Math" w:hAnsi="Cambria Math"/>
          </w:rPr>
          <m:t xml:space="preserve">&lt;lower bound, upper bound&gt; </m:t>
        </m:r>
      </m:oMath>
      <w:r>
        <w:t xml:space="preserve">for </w:t>
      </w:r>
      <w:proofErr w:type="gramStart"/>
      <w:r>
        <w:t xml:space="preserve">parameter </w:t>
      </w:r>
      <w:proofErr w:type="gramEnd"/>
      <m:oMath>
        <m:r>
          <w:rPr>
            <w:rFonts w:ascii="Cambria Math" w:hAnsi="Cambria Math"/>
          </w:rPr>
          <m:t>k</m:t>
        </m:r>
      </m:oMath>
      <w:r>
        <w:t xml:space="preserve">, it invokes </w:t>
      </w:r>
      <m:oMath>
        <m:r>
          <w:rPr>
            <w:rFonts w:ascii="Cambria Math" w:hAnsi="Cambria Math"/>
          </w:rPr>
          <m:t>Branch and reduce</m:t>
        </m:r>
      </m:oMath>
      <w:r>
        <w:t xml:space="preserve">. </w:t>
      </w:r>
    </w:p>
    <w:p w14:paraId="3395A9FE" w14:textId="77777777" w:rsidR="00CC0D45" w:rsidRDefault="00CC0D45" w:rsidP="00CC0D45">
      <w:proofErr w:type="gramStart"/>
      <w:r>
        <w:t xml:space="preserve">In </w:t>
      </w:r>
      <w:proofErr w:type="gramEnd"/>
      <m:oMath>
        <m:r>
          <w:rPr>
            <w:rFonts w:ascii="Cambria Math" w:hAnsi="Cambria Math"/>
          </w:rPr>
          <m:t>Branch and reduce</m:t>
        </m:r>
      </m:oMath>
      <w:r>
        <w:t xml:space="preserve">, </w:t>
      </w:r>
      <m:oMath>
        <m:r>
          <w:rPr>
            <w:rFonts w:ascii="Cambria Math" w:hAnsi="Cambria Math"/>
          </w:rPr>
          <m:t>solution</m:t>
        </m:r>
      </m:oMath>
      <w:r>
        <w:t xml:space="preserve"> parameter is partial solution at a given branch in the algorithm.</w:t>
      </w:r>
    </w:p>
    <w:p w14:paraId="3AAB835B" w14:textId="706AE2A3" w:rsidR="00CC0D45" w:rsidRDefault="00CC0D45" w:rsidP="00CC0D45">
      <w:r>
        <w:t xml:space="preserve">Vertices are added to </w:t>
      </w:r>
      <m:oMath>
        <m:r>
          <w:rPr>
            <w:rFonts w:ascii="Cambria Math" w:hAnsi="Cambria Math"/>
          </w:rPr>
          <m:t>solution</m:t>
        </m:r>
      </m:oMath>
      <w:r>
        <w:t xml:space="preserve"> in </w:t>
      </w:r>
      <m:oMath>
        <m:r>
          <w:rPr>
            <w:rFonts w:ascii="Cambria Math" w:hAnsi="Cambria Math"/>
          </w:rPr>
          <m:t>Reduce</m:t>
        </m:r>
      </m:oMath>
      <w:r>
        <w:t xml:space="preserve"> and </w:t>
      </w:r>
      <w:proofErr w:type="gramStart"/>
      <w:r>
        <w:t xml:space="preserve">in </w:t>
      </w:r>
      <w:proofErr w:type="gramEnd"/>
      <m:oMath>
        <m:r>
          <w:rPr>
            <w:rFonts w:ascii="Cambria Math" w:hAnsi="Cambria Math"/>
          </w:rPr>
          <m:t>Branch</m:t>
        </m:r>
      </m:oMath>
      <w:r>
        <w:t xml:space="preserve">, as well as deleted from instance </w:t>
      </w:r>
      <m:oMath>
        <m:r>
          <w:rPr>
            <w:rFonts w:ascii="Cambria Math" w:hAnsi="Cambria Math"/>
          </w:rPr>
          <m:t>G</m:t>
        </m:r>
      </m:oMath>
      <w:r>
        <w:t>.</w:t>
      </w:r>
    </w:p>
    <w:p w14:paraId="4F8567CC" w14:textId="77777777" w:rsidR="00344802" w:rsidRDefault="00344802" w:rsidP="00CC0D45"/>
    <w:p w14:paraId="34791453" w14:textId="77777777" w:rsidR="001B6CC7" w:rsidRDefault="001B6CC7" w:rsidP="001B6CC7">
      <w:pPr>
        <w:pStyle w:val="ListParagraph"/>
        <w:numPr>
          <w:ilvl w:val="0"/>
          <w:numId w:val="14"/>
        </w:numPr>
        <w:pBdr>
          <w:top w:val="single" w:sz="4" w:space="1" w:color="auto"/>
        </w:pBdr>
      </w:pPr>
      <w:r>
        <w:t xml:space="preserve">Function </w:t>
      </w:r>
      <m:oMath>
        <m:r>
          <w:rPr>
            <w:rFonts w:ascii="Cambria Math" w:hAnsi="Cambria Math"/>
          </w:rPr>
          <m:t>Branch and reduce (G,  k,  solution, current_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77777777" w:rsidR="001B6CC7" w:rsidRDefault="001B6CC7" w:rsidP="001B6CC7">
      <w:pPr>
        <w:pStyle w:val="ListParagraph"/>
        <w:numPr>
          <w:ilvl w:val="1"/>
          <w:numId w:val="14"/>
        </w:numPr>
      </w:pPr>
      <w:commentRangeStart w:id="25"/>
      <w:r>
        <w:t xml:space="preserve">If –o flat set above 0 and </w:t>
      </w:r>
      <w:commentRangeEnd w:id="25"/>
      <w:r>
        <w:rPr>
          <w:rStyle w:val="CommentReference"/>
        </w:rPr>
        <w:commentReference w:id="25"/>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c≥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77777777" w:rsidR="001B6CC7" w:rsidRDefault="004A3171"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32D2F127" w14:textId="00D8641C" w:rsidR="001B6CC7" w:rsidRDefault="001B6CC7" w:rsidP="001B6CC7">
      <w:pPr>
        <w:pStyle w:val="ListParagraph"/>
        <w:numPr>
          <w:ilvl w:val="1"/>
          <w:numId w:val="14"/>
        </w:numPr>
      </w:pPr>
      <w:r>
        <w:t xml:space="preserve">Return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t xml:space="preserve">Function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77777777" w:rsidR="001B6CC7" w:rsidRPr="00331758" w:rsidRDefault="001B6CC7" w:rsidP="001B6CC7">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sum of neighbourhoods of vertices in </w:t>
      </w:r>
      <m:oMath>
        <m:r>
          <w:rPr>
            <w:rFonts w:ascii="Cambria Math" w:hAnsi="Cambria Math"/>
          </w:rPr>
          <m:t>N(v)</m:t>
        </m:r>
      </m:oMath>
    </w:p>
    <w:p w14:paraId="29AD612B"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v</m:t>
        </m:r>
      </m:oMath>
    </w:p>
    <w:p w14:paraId="7B7579B2" w14:textId="77777777" w:rsidR="001B6CC7" w:rsidRPr="00331758"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N(v)</m:t>
        </m:r>
      </m:oMath>
    </w:p>
    <w:p w14:paraId="64CAA204" w14:textId="77777777" w:rsidR="001B6CC7" w:rsidRPr="00331758"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v</m:t>
        </m:r>
      </m:oMath>
    </w:p>
    <w:p w14:paraId="4CB65323" w14:textId="77777777" w:rsidR="001B6CC7"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 (N</m:t>
        </m:r>
        <m:d>
          <m:dPr>
            <m:ctrlPr>
              <w:rPr>
                <w:rFonts w:ascii="Cambria Math" w:hAnsi="Cambria Math"/>
                <w:i/>
              </w:rPr>
            </m:ctrlPr>
          </m:dPr>
          <m:e>
            <m:r>
              <w:rPr>
                <w:rFonts w:ascii="Cambria Math" w:hAnsi="Cambria Math"/>
              </w:rPr>
              <m:t>v</m:t>
            </m:r>
          </m:e>
        </m:d>
        <m:r>
          <w:rPr>
            <w:rFonts w:ascii="Cambria Math" w:hAnsi="Cambria Math"/>
          </w:rPr>
          <m:t>+v)</m:t>
        </m:r>
      </m:oMath>
      <w:r w:rsidR="001B6CC7">
        <w:t xml:space="preserve"> </w:t>
      </w:r>
    </w:p>
    <w:p w14:paraId="09A03DD6"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77777777" w:rsidR="001B6CC7" w:rsidRPr="00331758" w:rsidRDefault="001B6CC7" w:rsidP="00D76D24">
      <w:pPr>
        <w:pStyle w:val="ListParagraph"/>
        <w:numPr>
          <w:ilvl w:val="1"/>
          <w:numId w:val="14"/>
        </w:numPr>
        <w:pBdr>
          <w:bottom w:val="single" w:sz="4" w:space="1" w:color="auto"/>
        </w:pBdr>
      </w:pPr>
      <m:oMath>
        <m:r>
          <w:rPr>
            <w:rFonts w:ascii="Cambria Math" w:hAnsi="Cambria Math"/>
          </w:rPr>
          <m:t xml:space="preserve">return </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proofErr w:type="gramStart"/>
      <w:r>
        <w:t>function</w:t>
      </w:r>
      <w:proofErr w:type="gramEnd"/>
      <w:r>
        <w:t xml:space="preserve">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proofErr w:type="gramStart"/>
      <w:r>
        <w:t>bounds</w:t>
      </w:r>
      <w:proofErr w:type="gramEnd"/>
      <w:r w:rsidR="001B6CC7">
        <w:t xml:space="preserve"> tree depth according to branching on maximum degree vertex.  </w:t>
      </w:r>
    </w:p>
    <w:p w14:paraId="55650EF3" w14:textId="77777777" w:rsidR="001B6CC7" w:rsidRDefault="001B6CC7" w:rsidP="001B6CC7">
      <w:pPr>
        <w:pStyle w:val="ListParagraph"/>
      </w:pPr>
    </w:p>
    <w:p w14:paraId="20FB685B" w14:textId="77777777" w:rsidR="001B6CC7" w:rsidRDefault="001B6CC7" w:rsidP="001B6CC7">
      <w:r>
        <w:t xml:space="preserve">Profiling using </w:t>
      </w:r>
      <w:proofErr w:type="spellStart"/>
      <w:r>
        <w:t>cProfile</w:t>
      </w:r>
      <w:proofErr w:type="spellEnd"/>
      <w:r>
        <w:rPr>
          <w:rStyle w:val="FootnoteReference"/>
        </w:rPr>
        <w:footnoteReference w:id="4"/>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77777777" w:rsidR="001B6CC7" w:rsidRDefault="001B6CC7" w:rsidP="001B6CC7">
      <w:r>
        <w:t xml:space="preserve">This version of the program was using </w:t>
      </w:r>
      <w:proofErr w:type="spellStart"/>
      <w:r w:rsidRPr="008710E6">
        <w:rPr>
          <w:rStyle w:val="codeChar"/>
        </w:rPr>
        <w:t>deepcopy</w:t>
      </w:r>
      <w:proofErr w:type="spellEnd"/>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commentRangeStart w:id="26"/>
    <w:commentRangeStart w:id="27"/>
    <w:bookmarkStart w:id="28" w:name="_MON_1617965951"/>
    <w:bookmarkEnd w:id="28"/>
    <w:p w14:paraId="775B0BA7" w14:textId="77777777" w:rsidR="001B6CC7" w:rsidRDefault="001B6CC7" w:rsidP="001B6CC7">
      <w:pPr>
        <w:keepNext/>
      </w:pPr>
      <w:r>
        <w:object w:dxaOrig="9360" w:dyaOrig="7569" w14:anchorId="5396AFF1">
          <v:shape id="_x0000_i1337" type="#_x0000_t75" style="width:468.3pt;height:378.15pt" o:ole="">
            <v:imagedata r:id="rId16" o:title=""/>
          </v:shape>
          <o:OLEObject Type="Embed" ProgID="Word.OpenDocumentText.12" ShapeID="_x0000_i1337" DrawAspect="Content" ObjectID="_1618139867" r:id="rId17"/>
        </w:object>
      </w:r>
      <w:commentRangeEnd w:id="26"/>
      <w:r>
        <w:rPr>
          <w:rStyle w:val="CommentReference"/>
        </w:rPr>
        <w:commentReference w:id="26"/>
      </w:r>
      <w:commentRangeEnd w:id="27"/>
      <w:r>
        <w:rPr>
          <w:rStyle w:val="CommentReference"/>
        </w:rPr>
        <w:commentReference w:id="27"/>
      </w:r>
    </w:p>
    <w:p w14:paraId="7ADAF4B5" w14:textId="27CC7194" w:rsidR="001B6CC7" w:rsidRDefault="001B6CC7" w:rsidP="001B6CC7">
      <w:pPr>
        <w:pStyle w:val="Caption"/>
      </w:pPr>
      <w:r>
        <w:t xml:space="preserve">Figure </w:t>
      </w:r>
      <w:r w:rsidR="004A3171">
        <w:fldChar w:fldCharType="begin"/>
      </w:r>
      <w:r w:rsidR="004A3171">
        <w:instrText xml:space="preserve"> SEQ Figure \* ARABIC </w:instrText>
      </w:r>
      <w:r w:rsidR="004A3171">
        <w:fldChar w:fldCharType="separate"/>
      </w:r>
      <w:r w:rsidR="009F394B">
        <w:rPr>
          <w:noProof/>
        </w:rPr>
        <w:t>2</w:t>
      </w:r>
      <w:r w:rsidR="004A3171">
        <w:rPr>
          <w:noProof/>
        </w:rPr>
        <w:fldChar w:fldCharType="end"/>
      </w:r>
      <w:r>
        <w:t xml:space="preserve">: </w:t>
      </w:r>
      <w:r w:rsidRPr="00317C62">
        <w:t xml:space="preserve">profiling of solver with </w:t>
      </w:r>
      <w:proofErr w:type="spellStart"/>
      <w:r w:rsidRPr="00317C62">
        <w:t>cProfile</w:t>
      </w:r>
      <w:proofErr w:type="spellEnd"/>
      <w:r w:rsidRPr="00317C62">
        <w:t xml:space="preserve"> over PACE benchmark tests</w:t>
      </w:r>
    </w:p>
    <w:p w14:paraId="17A38A05" w14:textId="77777777" w:rsidR="001B6CC7" w:rsidRDefault="001B6CC7" w:rsidP="001B6CC7">
      <w:pPr>
        <w:pStyle w:val="Heading2"/>
      </w:pPr>
      <w:bookmarkStart w:id="29" w:name="_Toc7367343"/>
      <w:r>
        <w:t>Improvements</w:t>
      </w:r>
    </w:p>
    <w:p w14:paraId="77F29703" w14:textId="77777777" w:rsidR="001B6CC7" w:rsidRDefault="001B6CC7" w:rsidP="001B6CC7">
      <w:pPr>
        <w:pStyle w:val="Heading3"/>
      </w:pPr>
      <w:r>
        <w:t>Local preprocessing</w:t>
      </w:r>
    </w:p>
    <w:p w14:paraId="30984CF2" w14:textId="77777777" w:rsidR="001B6CC7" w:rsidRDefault="001B6CC7" w:rsidP="001B6CC7">
      <w:r>
        <w:tab/>
        <w:t>One way to make preprocessing rules faster would be implementation of local preprocessing. When branching, i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695C8A0E" w14:textId="77777777" w:rsidR="00344802" w:rsidRPr="001439F7" w:rsidRDefault="00344802" w:rsidP="00344802">
      <w:pPr>
        <w:rPr>
          <w:shd w:val="pct15" w:color="auto" w:fill="FFFFFF"/>
        </w:rPr>
      </w:pPr>
    </w:p>
    <w:p w14:paraId="0F3BD29A" w14:textId="3E7A62B1" w:rsidR="001B6CC7" w:rsidRPr="00344802" w:rsidRDefault="001B6CC7" w:rsidP="00344802">
      <w:pPr>
        <w:pStyle w:val="ListParagraph"/>
        <w:numPr>
          <w:ilvl w:val="0"/>
          <w:numId w:val="11"/>
        </w:numPr>
        <w:rPr>
          <w:rFonts w:ascii="Lucida Console" w:hAnsi="Lucida Console"/>
          <w:sz w:val="21"/>
          <w:szCs w:val="21"/>
        </w:rPr>
      </w:pPr>
      <w:proofErr w:type="spellStart"/>
      <w:proofErr w:type="gramStart"/>
      <w:r w:rsidRPr="00AA2872">
        <w:rPr>
          <w:rFonts w:ascii="Lucida Console" w:hAnsi="Lucida Console"/>
          <w:sz w:val="21"/>
          <w:szCs w:val="21"/>
        </w:rPr>
        <w:t>Q.push</w:t>
      </w:r>
      <w:proofErr w:type="spellEnd"/>
      <w:r w:rsidRPr="00AA2872">
        <w:rPr>
          <w:rFonts w:ascii="Lucida Console" w:hAnsi="Lucida Console"/>
          <w:sz w:val="21"/>
          <w:szCs w:val="21"/>
        </w:rPr>
        <w:t>(</w:t>
      </w:r>
      <w:proofErr w:type="gramEnd"/>
      <w:r w:rsidRPr="00AA2872">
        <w:rPr>
          <w:rFonts w:ascii="Lucida Console" w:hAnsi="Lucida Console"/>
          <w:sz w:val="21"/>
          <w:szCs w:val="21"/>
        </w:rPr>
        <w:t>N(x))</w:t>
      </w:r>
      <w:r w:rsidR="00344802">
        <w:rPr>
          <w:rFonts w:ascii="Lucida Console" w:hAnsi="Lucida Console"/>
          <w:sz w:val="21"/>
          <w:szCs w:val="21"/>
        </w:rPr>
        <w:t xml:space="preserve"> #</w:t>
      </w:r>
      <w:r w:rsidR="00344802" w:rsidRPr="00344802">
        <w:t xml:space="preserve"> </w:t>
      </w:r>
      <w:r w:rsidR="00344802" w:rsidRPr="00344802">
        <w:rPr>
          <w:rFonts w:ascii="Lucida Console" w:hAnsi="Lucida Console"/>
          <w:sz w:val="21"/>
          <w:szCs w:val="21"/>
        </w:rPr>
        <w:t xml:space="preserve">Q is a queue of vertices to apply </w:t>
      </w:r>
      <w:proofErr w:type="spellStart"/>
      <w:r w:rsidR="00344802" w:rsidRPr="00344802">
        <w:rPr>
          <w:rFonts w:ascii="Lucida Console" w:hAnsi="Lucida Console"/>
          <w:sz w:val="21"/>
          <w:szCs w:val="21"/>
        </w:rPr>
        <w:t>preprocessing</w:t>
      </w:r>
      <w:proofErr w:type="spellEnd"/>
      <w:r w:rsidR="00344802" w:rsidRPr="00344802">
        <w:rPr>
          <w:rFonts w:ascii="Lucida Console" w:hAnsi="Lucida Console"/>
          <w:sz w:val="21"/>
          <w:szCs w:val="21"/>
        </w:rPr>
        <w:t xml:space="preserve"> rules to.</w:t>
      </w:r>
    </w:p>
    <w:p w14:paraId="050B214F"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While Q is not empty:</w:t>
      </w:r>
    </w:p>
    <w:p w14:paraId="1709927E"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v = </w:t>
      </w:r>
      <w:proofErr w:type="spellStart"/>
      <w:r w:rsidRPr="00AA2872">
        <w:rPr>
          <w:rFonts w:ascii="Lucida Console" w:hAnsi="Lucida Console"/>
          <w:sz w:val="21"/>
          <w:szCs w:val="21"/>
        </w:rPr>
        <w:t>Q.pop</w:t>
      </w:r>
      <w:proofErr w:type="spellEnd"/>
      <w:r w:rsidRPr="00AA2872">
        <w:rPr>
          <w:rFonts w:ascii="Lucida Console" w:hAnsi="Lucida Console"/>
          <w:sz w:val="21"/>
          <w:szCs w:val="21"/>
        </w:rPr>
        <w:t>()</w:t>
      </w:r>
    </w:p>
    <w:p w14:paraId="6545A77D"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If one of the preprocessing rules allows to reduce v:</w:t>
      </w:r>
    </w:p>
    <w:p w14:paraId="3C375DB2"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Delete v, add to partial solution if needed</w:t>
      </w:r>
    </w:p>
    <w:p w14:paraId="33125619" w14:textId="075F660D" w:rsidR="001B6CC7"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w:t>
      </w:r>
      <w:proofErr w:type="spellStart"/>
      <w:r w:rsidRPr="00AA2872">
        <w:rPr>
          <w:rFonts w:ascii="Lucida Console" w:hAnsi="Lucida Console"/>
          <w:sz w:val="21"/>
          <w:szCs w:val="21"/>
        </w:rPr>
        <w:t>Q.push</w:t>
      </w:r>
      <w:proofErr w:type="spellEnd"/>
      <w:r w:rsidRPr="00AA2872">
        <w:rPr>
          <w:rFonts w:ascii="Lucida Console" w:hAnsi="Lucida Console"/>
          <w:sz w:val="21"/>
          <w:szCs w:val="21"/>
        </w:rPr>
        <w:t>(N(v))</w:t>
      </w:r>
    </w:p>
    <w:p w14:paraId="71DAB2D9" w14:textId="77777777" w:rsidR="00344802" w:rsidRPr="00AA2872" w:rsidRDefault="00344802" w:rsidP="001B6CC7">
      <w:pPr>
        <w:pStyle w:val="ListParagraph"/>
        <w:numPr>
          <w:ilvl w:val="0"/>
          <w:numId w:val="11"/>
        </w:numPr>
        <w:rPr>
          <w:rFonts w:ascii="Lucida Console" w:hAnsi="Lucida Console"/>
          <w:sz w:val="21"/>
          <w:szCs w:val="21"/>
        </w:rPr>
      </w:pPr>
    </w:p>
    <w:p w14:paraId="617DCE27" w14:textId="77777777" w:rsidR="001B6CC7" w:rsidRDefault="001B6CC7" w:rsidP="001B6CC7">
      <w:r>
        <w:t>Pseudocode for local preprocessing</w:t>
      </w:r>
    </w:p>
    <w:p w14:paraId="325A9C8A" w14:textId="77777777" w:rsidR="001B6CC7" w:rsidRDefault="001B6CC7" w:rsidP="001B6CC7"/>
    <w:p w14:paraId="593422F6" w14:textId="67A03EF6"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w:t>
      </w:r>
      <w:r w:rsidR="00880965">
        <w:t xml:space="preserve">er first iteration, it looks at </w:t>
      </w:r>
      <w:r>
        <w:t xml:space="preserve">at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t>
      </w:r>
      <w:proofErr w:type="gramStart"/>
      <w:r>
        <w:t>was branched</w:t>
      </w:r>
      <w:proofErr w:type="gramEnd"/>
      <w:r>
        <w:t xml:space="preserve"> on). Additional vertices </w:t>
      </w:r>
      <w:proofErr w:type="gramStart"/>
      <w:r>
        <w:t>will be retrieved</w:t>
      </w:r>
      <w:proofErr w:type="gramEnd"/>
      <w:r>
        <w:t xml:space="preserve">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 xml:space="preserve">Python and </w:t>
      </w:r>
      <w:proofErr w:type="spellStart"/>
      <w:r>
        <w:t>iGraph</w:t>
      </w:r>
      <w:proofErr w:type="spellEnd"/>
      <w:r>
        <w:t>-specific improvements</w:t>
      </w:r>
    </w:p>
    <w:p w14:paraId="151D0881" w14:textId="77777777" w:rsidR="001B6CC7" w:rsidRDefault="001B6CC7" w:rsidP="001B6CC7">
      <w:r>
        <w:tab/>
        <w:t xml:space="preserve">Implementation of local preprocessing was attempted. However, because deletion of vertices in </w:t>
      </w:r>
      <w:proofErr w:type="spellStart"/>
      <w:r>
        <w:t>iGraph</w:t>
      </w:r>
      <w:proofErr w:type="spellEnd"/>
      <w:r>
        <w:t xml:space="preserve"> causes ids of other vertices to change</w:t>
      </w:r>
      <w:r>
        <w:rPr>
          <w:rStyle w:val="FootnoteReference"/>
        </w:rPr>
        <w:footnoteReference w:id="5"/>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w:t>
      </w:r>
      <w:proofErr w:type="spellStart"/>
      <w:r>
        <w:t>iGraph</w:t>
      </w:r>
      <w:proofErr w:type="spellEnd"/>
      <w:r>
        <w:t xml:space="preserve">, finding vertices in updated graphs </w:t>
      </w:r>
      <w:proofErr w:type="gramStart"/>
      <w:r>
        <w:t>can be achieved</w:t>
      </w:r>
      <w:proofErr w:type="gramEnd"/>
      <w:r>
        <w:t xml:space="preserve">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xml:space="preserve">, because this attribute is the only attribute of vertices in </w:t>
      </w:r>
      <w:proofErr w:type="spellStart"/>
      <w:r w:rsidR="00D76D24">
        <w:t>iGraph</w:t>
      </w:r>
      <w:proofErr w:type="spellEnd"/>
      <w:r w:rsidR="00D76D24">
        <w:t xml:space="preserve"> that is indexed</w:t>
      </w:r>
      <w:r w:rsidR="00D76D24">
        <w:rPr>
          <w:rStyle w:val="FootnoteReference"/>
        </w:rPr>
        <w:footnoteReference w:id="6"/>
      </w:r>
      <w:r w:rsidRPr="00D94B15">
        <w:t>.</w:t>
      </w:r>
      <w:r>
        <w:t xml:space="preserve"> This allowed </w:t>
      </w:r>
      <w:proofErr w:type="gramStart"/>
      <w:r>
        <w:t>to complete</w:t>
      </w:r>
      <w:proofErr w:type="gramEnd"/>
      <w:r>
        <w:t xml:space="preserve"> local preprocessing to improve worst-case time complexity. In tests </w:t>
      </w:r>
      <w:r w:rsidR="00C029B8">
        <w:t>performed,</w:t>
      </w:r>
      <w:r>
        <w:t xml:space="preserve"> it did not influence time performance of the program greatly, </w:t>
      </w:r>
      <w:proofErr w:type="gramStart"/>
      <w:r>
        <w:t>due to the fact that</w:t>
      </w:r>
      <w:proofErr w:type="gramEnd"/>
      <w:r>
        <w:t xml:space="preserve"> copying elements is leading in total time and resource consumption of the program. </w:t>
      </w:r>
    </w:p>
    <w:p w14:paraId="18B20A93" w14:textId="17C1F991" w:rsidR="001B6CC7" w:rsidRDefault="001B6CC7" w:rsidP="00C029B8">
      <w:pPr>
        <w:ind w:firstLine="720"/>
      </w:pPr>
      <w:r>
        <w:t xml:space="preserve">Comparison of retrieving vertices </w:t>
      </w:r>
      <w:proofErr w:type="gramStart"/>
      <w:r>
        <w:t>was made</w:t>
      </w:r>
      <w:proofErr w:type="gramEnd"/>
      <w:r>
        <w:t xml:space="preserve"> using </w:t>
      </w:r>
      <w:proofErr w:type="spellStart"/>
      <w:r>
        <w:t>IPython’s</w:t>
      </w:r>
      <w:proofErr w:type="spellEnd"/>
      <w:r>
        <w:t xml:space="preserve"> magic built-in functions</w:t>
      </w:r>
      <w:r>
        <w:rPr>
          <w:rStyle w:val="FootnoteReference"/>
        </w:rPr>
        <w:footnoteReference w:id="7"/>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8"/>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30" w:name="_MON_1617961228"/>
    <w:bookmarkEnd w:id="30"/>
    <w:p w14:paraId="014C6653" w14:textId="77777777" w:rsidR="001B6CC7" w:rsidRDefault="001B6CC7" w:rsidP="001B6CC7">
      <w:pPr>
        <w:spacing w:before="120"/>
      </w:pPr>
      <w:r w:rsidRPr="00B35AF4">
        <w:object w:dxaOrig="9266" w:dyaOrig="5352" w14:anchorId="6FE9414A">
          <v:shape id="_x0000_i1338" type="#_x0000_t75" style="width:463.3pt;height:267.95pt" o:ole="">
            <v:imagedata r:id="rId18" o:title=""/>
          </v:shape>
          <o:OLEObject Type="Embed" ProgID="Word.OpenDocumentText.12" ShapeID="_x0000_i1338" DrawAspect="Content" ObjectID="_1618139868" r:id="rId19"/>
        </w:object>
      </w:r>
    </w:p>
    <w:p w14:paraId="6AFE251D" w14:textId="4FC4767F" w:rsidR="001B6CC7" w:rsidRPr="00857923" w:rsidRDefault="001B6CC7" w:rsidP="001B6CC7">
      <w:pPr>
        <w:pStyle w:val="Caption"/>
      </w:pPr>
      <w:r w:rsidRPr="00857923">
        <w:t xml:space="preserve">Figure </w:t>
      </w:r>
      <w:r w:rsidR="004A3171">
        <w:fldChar w:fldCharType="begin"/>
      </w:r>
      <w:r w:rsidR="004A3171">
        <w:instrText xml:space="preserve"> SEQ Figure \* ARABIC </w:instrText>
      </w:r>
      <w:r w:rsidR="004A3171">
        <w:fldChar w:fldCharType="separate"/>
      </w:r>
      <w:r w:rsidR="009F394B">
        <w:rPr>
          <w:noProof/>
        </w:rPr>
        <w:t>3</w:t>
      </w:r>
      <w:r w:rsidR="004A3171">
        <w:fldChar w:fldCharType="end"/>
      </w:r>
      <w:proofErr w:type="gramStart"/>
      <w:r w:rsidRPr="00857923">
        <w:t xml:space="preserve"> time</w:t>
      </w:r>
      <w:proofErr w:type="gramEnd"/>
      <w:r w:rsidRPr="00857923">
        <w:t xml:space="preserve"> </w:t>
      </w:r>
      <w:proofErr w:type="spellStart"/>
      <w:r w:rsidRPr="00857923">
        <w:t>masure</w:t>
      </w:r>
      <w:proofErr w:type="spellEnd"/>
      <w:r w:rsidRPr="00857923">
        <w:t xml:space="preserve"> comparison for "name" and </w:t>
      </w:r>
      <w:proofErr w:type="spellStart"/>
      <w:r w:rsidRPr="00857923">
        <w:t>arbitrart</w:t>
      </w:r>
      <w:proofErr w:type="spellEnd"/>
      <w:r w:rsidRPr="00857923">
        <w:t xml:space="preserve"> attribute</w:t>
      </w:r>
    </w:p>
    <w:p w14:paraId="32E2B4C3" w14:textId="77777777" w:rsidR="001B6CC7" w:rsidRDefault="001B6CC7" w:rsidP="001B6CC7">
      <w:pPr>
        <w:pStyle w:val="Heading4"/>
      </w:pPr>
      <w:r>
        <w:t>Difference in performance for different graph copying methods</w:t>
      </w:r>
    </w:p>
    <w:p w14:paraId="3E3D5928" w14:textId="77777777" w:rsidR="001B6CC7" w:rsidRDefault="001B6CC7" w:rsidP="001B6CC7">
      <w:r>
        <w:tab/>
        <w:t xml:space="preserve">Various parts of the program make extensive use of </w:t>
      </w:r>
      <w:proofErr w:type="spellStart"/>
      <w:r>
        <w:t>deepcopy</w:t>
      </w:r>
      <w:proofErr w:type="spellEnd"/>
      <w:r>
        <w:t xml:space="preserve"> </w:t>
      </w:r>
      <m:oMath>
        <m:r>
          <w:rPr>
            <w:rFonts w:ascii="Cambria Math" w:hAnsi="Cambria Math"/>
          </w:rPr>
          <m:t>copy()</m:t>
        </m:r>
      </m:oMath>
      <w:r>
        <w:t xml:space="preserve"> method from </w:t>
      </w:r>
      <m:oMath>
        <m:r>
          <w:rPr>
            <w:rFonts w:ascii="Cambria Math" w:hAnsi="Cambria Math"/>
          </w:rPr>
          <m:t>igraph</m:t>
        </m:r>
      </m:oMath>
      <w:r>
        <w:t xml:space="preserve"> as well as </w:t>
      </w:r>
      <w:proofErr w:type="spellStart"/>
      <w:proofErr w:type="gramStart"/>
      <w:r w:rsidRPr="00B35AF4">
        <w:rPr>
          <w:rStyle w:val="codeChar"/>
        </w:rPr>
        <w:t>copy.deepcopy</w:t>
      </w:r>
      <w:proofErr w:type="spellEnd"/>
      <w:r w:rsidRPr="00B35AF4">
        <w:rPr>
          <w:rStyle w:val="codeChar"/>
        </w:rPr>
        <w:t>(</w:t>
      </w:r>
      <w:proofErr w:type="gramEnd"/>
      <w:r w:rsidRPr="00B35AF4">
        <w:rPr>
          <w:rStyle w:val="codeChar"/>
        </w:rPr>
        <w:t>)</w:t>
      </w:r>
      <w:r>
        <w:t xml:space="preserve">. Comparison of three different copying methods </w:t>
      </w:r>
      <w:proofErr w:type="gramStart"/>
      <w:r>
        <w:t>was done</w:t>
      </w:r>
      <w:proofErr w:type="gramEnd"/>
      <w:r>
        <w:t xml:space="preserve"> –from </w:t>
      </w:r>
      <w:proofErr w:type="spellStart"/>
      <w:r>
        <w:t>deepcopy</w:t>
      </w:r>
      <w:proofErr w:type="spellEnd"/>
      <w:r>
        <w:t>, pickle and graph module respectively.</w:t>
      </w:r>
    </w:p>
    <w:p w14:paraId="363FD097" w14:textId="3E8A1682" w:rsidR="00031138" w:rsidRDefault="001B6CC7" w:rsidP="00031138">
      <w:r>
        <w:tab/>
        <w:t xml:space="preserve">For graph of 10000 vertices, </w:t>
      </w:r>
      <w:proofErr w:type="spellStart"/>
      <w:r>
        <w:t>deepcopy</w:t>
      </w:r>
      <w:proofErr w:type="spellEnd"/>
      <w:r>
        <w:t xml:space="preserve"> module took 7.04 seconds on average, pickle – 1.48 seconds and </w:t>
      </w:r>
      <w:proofErr w:type="spellStart"/>
      <w:r>
        <w:t>iGraph</w:t>
      </w:r>
      <w:proofErr w:type="spellEnd"/>
      <w:r>
        <w:t xml:space="preserve"> 24.9 milliseconds. Therefore, using iGraph’s copy is on average 282 times faster.</w:t>
      </w:r>
    </w:p>
    <w:p w14:paraId="528E5709" w14:textId="77777777" w:rsidR="00031138" w:rsidRPr="00B35AF4" w:rsidRDefault="00031138" w:rsidP="00031138"/>
    <w:bookmarkStart w:id="31" w:name="_MON_1617962678"/>
    <w:bookmarkEnd w:id="31"/>
    <w:p w14:paraId="4E283892" w14:textId="77777777" w:rsidR="001B6CC7" w:rsidRDefault="001B6CC7" w:rsidP="001B6CC7">
      <w:r>
        <w:object w:dxaOrig="9026" w:dyaOrig="3514" w14:anchorId="627AAF4A">
          <v:shape id="_x0000_i1339" type="#_x0000_t75" style="width:451.4pt;height:175.9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339" DrawAspect="Content" ObjectID="_1618139869" r:id="rId21"/>
        </w:object>
      </w:r>
    </w:p>
    <w:p w14:paraId="780F0D1B" w14:textId="4F00BCF5" w:rsidR="001B6CC7" w:rsidRDefault="001B6CC7" w:rsidP="001B6CC7">
      <w:pPr>
        <w:pStyle w:val="Caption"/>
      </w:pPr>
      <w:r>
        <w:t xml:space="preserve">Figure </w:t>
      </w:r>
      <w:r w:rsidR="004A3171">
        <w:fldChar w:fldCharType="begin"/>
      </w:r>
      <w:r w:rsidR="004A3171">
        <w:instrText xml:space="preserve"> SEQ Figure \* ARABIC </w:instrText>
      </w:r>
      <w:r w:rsidR="004A3171">
        <w:fldChar w:fldCharType="separate"/>
      </w:r>
      <w:r w:rsidR="009F394B">
        <w:rPr>
          <w:noProof/>
        </w:rPr>
        <w:t>4</w:t>
      </w:r>
      <w:r w:rsidR="004A3171">
        <w:rPr>
          <w:noProof/>
        </w:rPr>
        <w:fldChar w:fldCharType="end"/>
      </w:r>
      <w:r>
        <w:t xml:space="preserve"> copy benchmarks for typical graph instance in VC</w:t>
      </w:r>
    </w:p>
    <w:p w14:paraId="7476BD5E" w14:textId="77777777" w:rsidR="001B6CC7" w:rsidRDefault="001B6CC7" w:rsidP="001B6CC7">
      <w:pPr>
        <w:pStyle w:val="Heading4"/>
      </w:pPr>
      <w:r>
        <w:t>Recursive depth problem</w:t>
      </w:r>
    </w:p>
    <w:p w14:paraId="0A4BA308" w14:textId="683AD492" w:rsidR="001B6CC7" w:rsidRPr="00363BAA" w:rsidRDefault="001B6CC7" w:rsidP="001B6CC7">
      <w:pPr>
        <w:ind w:firstLine="720"/>
      </w:pPr>
      <w:r>
        <w:t xml:space="preserve">Python sets a limit on a maximum number of recursive program calls in order to avoid segmentation fault errors </w:t>
      </w:r>
      <w:r>
        <w:fldChar w:fldCharType="begin" w:fldLock="1"/>
      </w:r>
      <w:r w:rsidR="00344802">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20, p. 561]","plainTextFormattedCitation":"[20, p. 561]","previouslyFormattedCitation":"[20, p. 561]"},"properties":{"noteIndex":0},"schema":"https://github.com/citation-style-language/schema/raw/master/csl-citation.json"}</w:instrText>
      </w:r>
      <w:r>
        <w:fldChar w:fldCharType="separate"/>
      </w:r>
      <w:r w:rsidR="00EC70FC" w:rsidRPr="00EC70FC">
        <w:rPr>
          <w:noProof/>
        </w:rPr>
        <w:t>[20, p. 561]</w:t>
      </w:r>
      <w:r>
        <w:fldChar w:fldCharType="end"/>
      </w:r>
      <w:r>
        <w:t xml:space="preserve">. On largest instances from PACE, program was throwing </w:t>
      </w:r>
      <w:proofErr w:type="spellStart"/>
      <w:r w:rsidRPr="000979E9">
        <w:rPr>
          <w:rStyle w:val="codeChar"/>
        </w:rPr>
        <w:t>RecursionError</w:t>
      </w:r>
      <w:proofErr w:type="spellEnd"/>
      <w:r w:rsidRPr="000979E9">
        <w:t>.</w:t>
      </w:r>
      <w:r>
        <w:t xml:space="preserve"> This was rectified by increasing recursion limit</w:t>
      </w:r>
      <w:r w:rsidR="00E141E1">
        <w:t xml:space="preserve"> to 10 000</w:t>
      </w:r>
      <w:r>
        <w:t xml:space="preserve">. However, this does not guarantee that the error is not going to </w:t>
      </w:r>
      <w:proofErr w:type="gramStart"/>
      <w:r>
        <w:t>be thrown</w:t>
      </w:r>
      <w:proofErr w:type="gramEnd"/>
      <w:r>
        <w:t xml:space="preserve"> for even larger instances – something that could be ultimately fixed by rewriting program to work iteratively. </w:t>
      </w:r>
    </w:p>
    <w:bookmarkEnd w:id="29"/>
    <w:p w14:paraId="6C248BEC" w14:textId="58BA857B" w:rsidR="009F5646" w:rsidRDefault="009F5646" w:rsidP="001B6CC7">
      <w:pPr>
        <w:pStyle w:val="Heading1"/>
        <w:rPr>
          <w:rStyle w:val="Strong"/>
          <w:b w:val="0"/>
          <w:bCs w:val="0"/>
        </w:rPr>
      </w:pPr>
      <w:r w:rsidRPr="009F5646">
        <w:t xml:space="preserve">Chapter 5: </w:t>
      </w:r>
      <w:r w:rsidR="001B6CC7">
        <w:t>T</w:t>
      </w:r>
      <w:r w:rsidRPr="009F5646">
        <w:rPr>
          <w:rStyle w:val="Strong"/>
          <w:b w:val="0"/>
          <w:bCs w:val="0"/>
        </w:rPr>
        <w:t>esting</w:t>
      </w:r>
      <w:bookmarkEnd w:id="22"/>
    </w:p>
    <w:p w14:paraId="3A5476F9" w14:textId="77777777" w:rsidR="0044697A" w:rsidRDefault="0044697A" w:rsidP="0044697A">
      <w:r>
        <w:t xml:space="preserve">Program </w:t>
      </w:r>
      <w:proofErr w:type="gramStart"/>
      <w:r>
        <w:t>was tested</w:t>
      </w:r>
      <w:proofErr w:type="gramEnd"/>
      <w:r>
        <w:t xml:space="preserve">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1EF3A92E" w14:textId="77777777" w:rsidR="0044697A" w:rsidRDefault="0044697A" w:rsidP="0044697A">
      <w:pPr>
        <w:pStyle w:val="ListParagraph"/>
        <w:numPr>
          <w:ilvl w:val="0"/>
          <w:numId w:val="9"/>
        </w:numPr>
      </w:pPr>
      <w:r>
        <w:t>randomly generated instances,</w:t>
      </w:r>
    </w:p>
    <w:p w14:paraId="04AE1E9C" w14:textId="04396F8A" w:rsidR="0044697A" w:rsidRDefault="0044697A" w:rsidP="0044697A">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1EA61534" w14:textId="7D4E2193" w:rsidR="00857923" w:rsidRDefault="00857923" w:rsidP="00857923"/>
    <w:p w14:paraId="39638220" w14:textId="2E259AAA" w:rsidR="00857923" w:rsidRDefault="00857923" w:rsidP="00857923">
      <w:pPr>
        <w:ind w:firstLine="414"/>
      </w:pPr>
      <w:r>
        <w:t xml:space="preserve">First, initial implementation and results are discussed. Performance of the algorithm is analysed, improvements in data structures and functions used </w:t>
      </w:r>
      <w:proofErr w:type="gramStart"/>
      <w:r>
        <w:t>are proposed</w:t>
      </w:r>
      <w:proofErr w:type="gramEnd"/>
      <w:r>
        <w:t xml:space="preserve">. Finally, </w:t>
      </w:r>
      <w:proofErr w:type="gramStart"/>
      <w:r>
        <w:t>best produced</w:t>
      </w:r>
      <w:proofErr w:type="gramEnd"/>
      <w:r>
        <w:t xml:space="preserve"> version is presented and possible future improvements are considered.</w:t>
      </w:r>
    </w:p>
    <w:p w14:paraId="7FAE84EE" w14:textId="4461D753" w:rsidR="00461F2C" w:rsidRDefault="0081290A" w:rsidP="0081290A">
      <w:pPr>
        <w:ind w:firstLine="414"/>
      </w:pPr>
      <w:r>
        <w:t>Results are presented using survival plots as recommended defined in SAT community practices paper</w:t>
      </w:r>
      <w:r>
        <w:fldChar w:fldCharType="begin" w:fldLock="1"/>
      </w:r>
      <w:r w:rsidR="00344802">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3]","plainTextFormattedCitation":"[23]","previouslyFormattedCitation":"[23]"},"properties":{"noteIndex":0},"schema":"https://github.com/citation-style-language/schema/raw/master/csl-citation.json"}</w:instrText>
      </w:r>
      <w:r>
        <w:fldChar w:fldCharType="separate"/>
      </w:r>
      <w:r w:rsidR="00EC70FC" w:rsidRPr="00EC70FC">
        <w:rPr>
          <w:noProof/>
        </w:rPr>
        <w:t>[23]</w:t>
      </w:r>
      <w:r>
        <w:fldChar w:fldCharType="end"/>
      </w:r>
      <w:r>
        <w:t xml:space="preserve"> (note: axis y denotes time of execution for single instance, not cumulative time for this and all previous instances).</w:t>
      </w:r>
    </w:p>
    <w:p w14:paraId="39027D88" w14:textId="77777777" w:rsidR="00291F77" w:rsidRPr="00A83D52" w:rsidRDefault="00291F77" w:rsidP="00291F77">
      <w:pPr>
        <w:pStyle w:val="Heading2"/>
      </w:pPr>
      <w:bookmarkStart w:id="32" w:name="_Toc7367344"/>
      <w:r>
        <w:t>Famous benchmark instances</w:t>
      </w:r>
    </w:p>
    <w:p w14:paraId="3065F54A" w14:textId="77777777" w:rsidR="00DF01D4" w:rsidRDefault="00291F77" w:rsidP="00291F77">
      <w:r>
        <w:t xml:space="preserve">Famous benchmark test includes many small, regular graphs with varying structures. Those served for debugging purposes for preprocessing rules and manual examination of correctness of the algorithm. Module to visualise solutions for those instances </w:t>
      </w:r>
      <w:proofErr w:type="gramStart"/>
      <w:r>
        <w:t>was also implemented</w:t>
      </w:r>
      <w:proofErr w:type="gramEnd"/>
      <w:r>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w:t>
      </w:r>
      <w:proofErr w:type="gramStart"/>
      <w:r>
        <w:t>is shown</w:t>
      </w:r>
      <w:proofErr w:type="gramEnd"/>
      <w:r>
        <w:t xml:space="preserve">. </w:t>
      </w:r>
    </w:p>
    <w:p w14:paraId="59EEEE1B" w14:textId="67242AAB" w:rsidR="00DF01D4" w:rsidRDefault="00DF01D4" w:rsidP="00DF01D4">
      <w:pPr>
        <w:rPr>
          <w:rStyle w:val="codeChar"/>
        </w:rPr>
      </w:pPr>
      <m:oMath>
        <m:r>
          <w:rPr>
            <w:rFonts w:ascii="Cambria Math" w:hAnsi="Cambria Math"/>
          </w:rPr>
          <m:t>Branch</m:t>
        </m:r>
      </m:oMath>
      <w:r>
        <w:t xml:space="preserve"> </w:t>
      </w:r>
      <w:proofErr w:type="gramStart"/>
      <w:r>
        <w:t>is</w:t>
      </w:r>
      <w:proofErr w:type="gramEnd"/>
      <w:r>
        <w:t xml:space="preserve"> the solver run with flag </w:t>
      </w:r>
      <w:r w:rsidRPr="00DF01D4">
        <w:rPr>
          <w:rStyle w:val="codeChar"/>
        </w:rPr>
        <w:t>–o 0</w:t>
      </w:r>
      <w:r w:rsidRPr="00DF01D4">
        <w:t>,</w:t>
      </w:r>
    </w:p>
    <w:p w14:paraId="011E85C2" w14:textId="06AA5394" w:rsidR="00DF01D4" w:rsidRDefault="00DF01D4" w:rsidP="00DF01D4">
      <w:pPr>
        <w:rPr>
          <w:rStyle w:val="codeChar"/>
        </w:rPr>
      </w:pPr>
      <m:oMath>
        <m:r>
          <w:rPr>
            <w:rFonts w:ascii="Cambria Math" w:hAnsi="Cambria Math"/>
          </w:rPr>
          <m:t>Branch&amp;bound</m:t>
        </m:r>
      </m:oMath>
      <w:r>
        <w:t xml:space="preserve"> </w:t>
      </w:r>
      <w:proofErr w:type="gramStart"/>
      <w:r>
        <w:t>is</w:t>
      </w:r>
      <w:proofErr w:type="gramEnd"/>
      <w:r>
        <w:t xml:space="preserve"> the solver run with flag </w:t>
      </w:r>
      <w:r w:rsidRPr="00DF01D4">
        <w:rPr>
          <w:rStyle w:val="codeChar"/>
        </w:rPr>
        <w:t xml:space="preserve">–o </w:t>
      </w:r>
      <w:r>
        <w:rPr>
          <w:rStyle w:val="codeChar"/>
        </w:rPr>
        <w:t>1</w:t>
      </w:r>
      <w:r w:rsidRPr="00DF01D4">
        <w:t>,</w:t>
      </w:r>
    </w:p>
    <w:p w14:paraId="1D9FB8A5" w14:textId="08259C9B" w:rsidR="00DF01D4" w:rsidRDefault="00DF01D4" w:rsidP="00DF01D4">
      <w:pPr>
        <w:rPr>
          <w:rStyle w:val="codeChar"/>
        </w:rPr>
      </w:pPr>
      <m:oMath>
        <m:r>
          <w:rPr>
            <w:rFonts w:ascii="Cambria Math" w:hAnsi="Cambria Math"/>
          </w:rPr>
          <m:t>B&amp;B nad quadratic kernel</m:t>
        </m:r>
      </m:oMath>
      <w:r>
        <w:t xml:space="preserve"> </w:t>
      </w:r>
      <w:proofErr w:type="gramStart"/>
      <w:r>
        <w:t>is</w:t>
      </w:r>
      <w:proofErr w:type="gramEnd"/>
      <w:r>
        <w:t xml:space="preserve"> the solver run with flag </w:t>
      </w:r>
      <w:r w:rsidRPr="00DF01D4">
        <w:rPr>
          <w:rStyle w:val="codeChar"/>
        </w:rPr>
        <w:t xml:space="preserve">–o </w:t>
      </w:r>
      <w:r>
        <w:rPr>
          <w:rStyle w:val="codeChar"/>
        </w:rPr>
        <w:t>3</w:t>
      </w:r>
      <w:r w:rsidRPr="00DF01D4">
        <w:t>.</w:t>
      </w:r>
    </w:p>
    <w:p w14:paraId="2F968D19" w14:textId="0BE51648" w:rsidR="00291F77" w:rsidRDefault="00291F77" w:rsidP="00DF01D4">
      <w:pPr>
        <w:ind w:firstLine="720"/>
      </w:pPr>
      <w:r>
        <w:t xml:space="preserve">While </w:t>
      </w:r>
      <m:oMath>
        <m:r>
          <w:rPr>
            <w:rFonts w:ascii="Cambria Math" w:hAnsi="Cambria Math"/>
          </w:rPr>
          <m:t>|V|</m:t>
        </m:r>
      </m:oMath>
      <w:r>
        <w:t xml:space="preserve"> is small for all instances, difference in time needed to find a solution is consistent with theory. For some </w:t>
      </w:r>
      <m:oMath>
        <m:r>
          <w:rPr>
            <w:rFonts w:ascii="Cambria Math" w:hAnsi="Cambria Math"/>
          </w:rPr>
          <m:t>12 &lt;|V|&lt; 20</m:t>
        </m:r>
      </m:oMath>
      <w:r>
        <w:t xml:space="preserve"> we can see naïve </w:t>
      </w:r>
      <m:oMath>
        <m:r>
          <w:rPr>
            <w:rFonts w:ascii="Cambria Math" w:hAnsi="Cambria Math"/>
          </w:rPr>
          <m:t>branch</m:t>
        </m:r>
      </m:oMath>
      <w:r>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t xml:space="preserve"> quadratic kernel starts notably </w:t>
      </w:r>
      <w:proofErr w:type="gramStart"/>
      <w:r>
        <w:t xml:space="preserve">outperforming </w:t>
      </w:r>
      <w:proofErr w:type="gramEnd"/>
      <m:oMath>
        <m:r>
          <w:rPr>
            <w:rFonts w:ascii="Cambria Math" w:hAnsi="Cambria Math"/>
          </w:rPr>
          <m:t>branch and bound</m:t>
        </m:r>
      </m:oMath>
      <w:r>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w:t>
      </w:r>
      <w:proofErr w:type="gramStart"/>
      <w:r>
        <w:t xml:space="preserve">than </w:t>
      </w:r>
      <w:proofErr w:type="gramEnd"/>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18D3AD6C" w14:textId="77777777" w:rsidR="00291F77" w:rsidRDefault="00291F77" w:rsidP="00291F77">
      <w:r>
        <w:rPr>
          <w:noProof/>
        </w:rPr>
        <w:drawing>
          <wp:inline distT="0" distB="0" distL="0" distR="0" wp14:anchorId="4DABBA49" wp14:editId="742F79F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291F77" w:rsidRPr="00CA4B42" w14:paraId="024D8EF4" w14:textId="77777777" w:rsidTr="00DF01D4">
        <w:trPr>
          <w:trHeight w:val="255"/>
        </w:trPr>
        <w:tc>
          <w:tcPr>
            <w:tcW w:w="3120" w:type="dxa"/>
            <w:noWrap/>
            <w:hideMark/>
          </w:tcPr>
          <w:p w14:paraId="0BB0D69D" w14:textId="77777777" w:rsidR="00291F77" w:rsidRPr="00CA4B42" w:rsidRDefault="00291F77" w:rsidP="00DF01D4">
            <w:r w:rsidRPr="00CA4B42">
              <w:t>Graph instance</w:t>
            </w:r>
          </w:p>
        </w:tc>
        <w:tc>
          <w:tcPr>
            <w:tcW w:w="1383" w:type="dxa"/>
            <w:noWrap/>
            <w:hideMark/>
          </w:tcPr>
          <w:p w14:paraId="1A25F85D" w14:textId="77777777" w:rsidR="00291F77" w:rsidRPr="00CA4B42" w:rsidRDefault="00291F77" w:rsidP="00DF01D4">
            <w:r w:rsidRPr="00CA4B42">
              <w:t>|V|</w:t>
            </w:r>
          </w:p>
        </w:tc>
        <w:tc>
          <w:tcPr>
            <w:tcW w:w="4513" w:type="dxa"/>
            <w:gridSpan w:val="3"/>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DF01D4">
        <w:trPr>
          <w:trHeight w:val="255"/>
        </w:trPr>
        <w:tc>
          <w:tcPr>
            <w:tcW w:w="3120" w:type="dxa"/>
            <w:noWrap/>
            <w:hideMark/>
          </w:tcPr>
          <w:p w14:paraId="7471CDC0" w14:textId="77777777" w:rsidR="00291F77" w:rsidRPr="00CA4B42" w:rsidRDefault="00291F77" w:rsidP="00DF01D4"/>
        </w:tc>
        <w:tc>
          <w:tcPr>
            <w:tcW w:w="1383" w:type="dxa"/>
            <w:noWrap/>
            <w:hideMark/>
          </w:tcPr>
          <w:p w14:paraId="4CEF37E9" w14:textId="77777777" w:rsidR="00291F77" w:rsidRPr="00CA4B42" w:rsidRDefault="00291F77" w:rsidP="00DF01D4"/>
        </w:tc>
        <w:tc>
          <w:tcPr>
            <w:tcW w:w="1446" w:type="dxa"/>
            <w:noWrap/>
            <w:hideMark/>
          </w:tcPr>
          <w:p w14:paraId="1040CB7A" w14:textId="77777777" w:rsidR="00291F77" w:rsidRPr="00CA4B42" w:rsidRDefault="00291F77" w:rsidP="00DF01D4">
            <w:r w:rsidRPr="00CA4B42">
              <w:t>branch</w:t>
            </w:r>
          </w:p>
        </w:tc>
        <w:tc>
          <w:tcPr>
            <w:tcW w:w="1565" w:type="dxa"/>
            <w:noWrap/>
            <w:hideMark/>
          </w:tcPr>
          <w:p w14:paraId="20CAB507" w14:textId="77777777" w:rsidR="00291F77" w:rsidRPr="00CA4B42" w:rsidRDefault="00291F77" w:rsidP="00DF01D4">
            <w:proofErr w:type="spellStart"/>
            <w:r w:rsidRPr="00CA4B42">
              <w:t>branch&amp;bound</w:t>
            </w:r>
            <w:proofErr w:type="spellEnd"/>
          </w:p>
        </w:tc>
        <w:tc>
          <w:tcPr>
            <w:tcW w:w="1502" w:type="dxa"/>
            <w:noWrap/>
            <w:hideMark/>
          </w:tcPr>
          <w:p w14:paraId="1B8F9FBE" w14:textId="77777777" w:rsidR="00291F77" w:rsidRPr="00CA4B42" w:rsidRDefault="00291F77" w:rsidP="00DF01D4">
            <w:proofErr w:type="spellStart"/>
            <w:r w:rsidRPr="00CA4B42">
              <w:t>bnb+linear</w:t>
            </w:r>
            <w:proofErr w:type="spellEnd"/>
            <w:r w:rsidRPr="00CA4B42">
              <w:t xml:space="preserve"> kernel</w:t>
            </w:r>
          </w:p>
        </w:tc>
      </w:tr>
      <w:tr w:rsidR="00291F77" w:rsidRPr="00CA4B42" w14:paraId="72C217A8" w14:textId="77777777" w:rsidTr="00DF01D4">
        <w:trPr>
          <w:trHeight w:val="255"/>
        </w:trPr>
        <w:tc>
          <w:tcPr>
            <w:tcW w:w="3120" w:type="dxa"/>
            <w:noWrap/>
            <w:hideMark/>
          </w:tcPr>
          <w:p w14:paraId="644221F8" w14:textId="77777777" w:rsidR="00291F77" w:rsidRPr="00CA4B42" w:rsidRDefault="00291F77" w:rsidP="00DF01D4">
            <w:r w:rsidRPr="00CA4B42">
              <w:t>famous/</w:t>
            </w:r>
            <w:proofErr w:type="spellStart"/>
            <w:r w:rsidRPr="00CA4B42">
              <w:t>Ellingham.edge</w:t>
            </w:r>
            <w:proofErr w:type="spellEnd"/>
          </w:p>
        </w:tc>
        <w:tc>
          <w:tcPr>
            <w:tcW w:w="1383" w:type="dxa"/>
            <w:noWrap/>
            <w:hideMark/>
          </w:tcPr>
          <w:p w14:paraId="581E1BE8" w14:textId="77777777" w:rsidR="00291F77" w:rsidRPr="00CA4B42" w:rsidRDefault="00291F77" w:rsidP="00DF01D4">
            <w:r w:rsidRPr="00CA4B42">
              <w:t>78</w:t>
            </w:r>
          </w:p>
        </w:tc>
        <w:tc>
          <w:tcPr>
            <w:tcW w:w="1446" w:type="dxa"/>
            <w:noWrap/>
            <w:hideMark/>
          </w:tcPr>
          <w:p w14:paraId="162173F1" w14:textId="77777777" w:rsidR="00291F77" w:rsidRPr="00CA4B42" w:rsidRDefault="00291F77" w:rsidP="00DF01D4">
            <w:r w:rsidRPr="00CA4B42">
              <w:t>TIMEOUT</w:t>
            </w:r>
          </w:p>
        </w:tc>
        <w:tc>
          <w:tcPr>
            <w:tcW w:w="1565" w:type="dxa"/>
            <w:noWrap/>
            <w:hideMark/>
          </w:tcPr>
          <w:p w14:paraId="1C69A42B" w14:textId="77777777" w:rsidR="00291F77" w:rsidRPr="00CA4B42" w:rsidRDefault="00291F77" w:rsidP="00DF01D4">
            <w:r w:rsidRPr="00CA4B42">
              <w:t>0.175</w:t>
            </w:r>
          </w:p>
        </w:tc>
        <w:tc>
          <w:tcPr>
            <w:tcW w:w="1502" w:type="dxa"/>
            <w:noWrap/>
            <w:hideMark/>
          </w:tcPr>
          <w:p w14:paraId="1BCBC144" w14:textId="77777777" w:rsidR="00291F77" w:rsidRPr="00CA4B42" w:rsidRDefault="00291F77" w:rsidP="00DF01D4">
            <w:r w:rsidRPr="00CA4B42">
              <w:t>0.034</w:t>
            </w:r>
          </w:p>
        </w:tc>
      </w:tr>
      <w:tr w:rsidR="00291F77" w:rsidRPr="00CA4B42" w14:paraId="103362D1" w14:textId="77777777" w:rsidTr="00DF01D4">
        <w:trPr>
          <w:trHeight w:val="255"/>
        </w:trPr>
        <w:tc>
          <w:tcPr>
            <w:tcW w:w="3120" w:type="dxa"/>
            <w:noWrap/>
            <w:hideMark/>
          </w:tcPr>
          <w:p w14:paraId="1B126C96" w14:textId="77777777" w:rsidR="00291F77" w:rsidRPr="00CA4B42" w:rsidRDefault="00291F77" w:rsidP="00DF01D4">
            <w:r w:rsidRPr="00CA4B42">
              <w:t>famous/B10Cage.edge</w:t>
            </w:r>
          </w:p>
        </w:tc>
        <w:tc>
          <w:tcPr>
            <w:tcW w:w="1383" w:type="dxa"/>
            <w:noWrap/>
            <w:hideMark/>
          </w:tcPr>
          <w:p w14:paraId="2CDC8757" w14:textId="77777777" w:rsidR="00291F77" w:rsidRPr="00CA4B42" w:rsidRDefault="00291F77" w:rsidP="00DF01D4">
            <w:r w:rsidRPr="00CA4B42">
              <w:t>70</w:t>
            </w:r>
          </w:p>
        </w:tc>
        <w:tc>
          <w:tcPr>
            <w:tcW w:w="1446" w:type="dxa"/>
            <w:noWrap/>
            <w:hideMark/>
          </w:tcPr>
          <w:p w14:paraId="2340EE12" w14:textId="77777777" w:rsidR="00291F77" w:rsidRPr="00CA4B42" w:rsidRDefault="00291F77" w:rsidP="00DF01D4">
            <w:r w:rsidRPr="00CA4B42">
              <w:t>TIMEOUT</w:t>
            </w:r>
          </w:p>
        </w:tc>
        <w:tc>
          <w:tcPr>
            <w:tcW w:w="1565" w:type="dxa"/>
            <w:noWrap/>
            <w:hideMark/>
          </w:tcPr>
          <w:p w14:paraId="0CF9FDBC" w14:textId="77777777" w:rsidR="00291F77" w:rsidRPr="00CA4B42" w:rsidRDefault="00291F77" w:rsidP="00DF01D4">
            <w:r w:rsidRPr="00CA4B42">
              <w:t>0.051</w:t>
            </w:r>
          </w:p>
        </w:tc>
        <w:tc>
          <w:tcPr>
            <w:tcW w:w="1502" w:type="dxa"/>
            <w:noWrap/>
            <w:hideMark/>
          </w:tcPr>
          <w:p w14:paraId="6D87DCED" w14:textId="77777777" w:rsidR="00291F77" w:rsidRPr="00CA4B42" w:rsidRDefault="00291F77" w:rsidP="00DF01D4">
            <w:r w:rsidRPr="00CA4B42">
              <w:t>0.025</w:t>
            </w:r>
          </w:p>
        </w:tc>
      </w:tr>
      <w:tr w:rsidR="00291F77" w:rsidRPr="00CA4B42" w14:paraId="7DE7B6DE" w14:textId="77777777" w:rsidTr="00DF01D4">
        <w:trPr>
          <w:trHeight w:val="255"/>
        </w:trPr>
        <w:tc>
          <w:tcPr>
            <w:tcW w:w="3120" w:type="dxa"/>
            <w:noWrap/>
            <w:hideMark/>
          </w:tcPr>
          <w:p w14:paraId="1E62A300" w14:textId="77777777" w:rsidR="00291F77" w:rsidRPr="00CA4B42" w:rsidRDefault="00291F77" w:rsidP="00DF01D4">
            <w:r w:rsidRPr="00CA4B42">
              <w:t>famous/</w:t>
            </w:r>
            <w:proofErr w:type="spellStart"/>
            <w:r w:rsidRPr="00CA4B42">
              <w:t>Watsin.edge</w:t>
            </w:r>
            <w:proofErr w:type="spellEnd"/>
          </w:p>
        </w:tc>
        <w:tc>
          <w:tcPr>
            <w:tcW w:w="1383" w:type="dxa"/>
            <w:noWrap/>
            <w:hideMark/>
          </w:tcPr>
          <w:p w14:paraId="4913FDE2" w14:textId="77777777" w:rsidR="00291F77" w:rsidRPr="00CA4B42" w:rsidRDefault="00291F77" w:rsidP="00DF01D4">
            <w:r w:rsidRPr="00CA4B42">
              <w:t>50</w:t>
            </w:r>
          </w:p>
        </w:tc>
        <w:tc>
          <w:tcPr>
            <w:tcW w:w="1446" w:type="dxa"/>
            <w:noWrap/>
            <w:hideMark/>
          </w:tcPr>
          <w:p w14:paraId="1EFF9A80" w14:textId="77777777" w:rsidR="00291F77" w:rsidRPr="00CA4B42" w:rsidRDefault="00291F77" w:rsidP="00DF01D4">
            <w:r w:rsidRPr="00CA4B42">
              <w:t>TIMEOUT</w:t>
            </w:r>
          </w:p>
        </w:tc>
        <w:tc>
          <w:tcPr>
            <w:tcW w:w="1565" w:type="dxa"/>
            <w:noWrap/>
            <w:hideMark/>
          </w:tcPr>
          <w:p w14:paraId="4ED6DA58" w14:textId="77777777" w:rsidR="00291F77" w:rsidRPr="00CA4B42" w:rsidRDefault="00291F77" w:rsidP="00DF01D4">
            <w:r w:rsidRPr="00CA4B42">
              <w:t>0.066</w:t>
            </w:r>
          </w:p>
        </w:tc>
        <w:tc>
          <w:tcPr>
            <w:tcW w:w="1502" w:type="dxa"/>
            <w:noWrap/>
            <w:hideMark/>
          </w:tcPr>
          <w:p w14:paraId="23834480" w14:textId="77777777" w:rsidR="00291F77" w:rsidRPr="00CA4B42" w:rsidRDefault="00291F77" w:rsidP="00DF01D4">
            <w:r w:rsidRPr="00CA4B42">
              <w:t>0.016</w:t>
            </w:r>
          </w:p>
        </w:tc>
      </w:tr>
      <w:tr w:rsidR="00291F77" w:rsidRPr="00CA4B42" w14:paraId="5B6428D5" w14:textId="77777777" w:rsidTr="00DF01D4">
        <w:trPr>
          <w:trHeight w:val="255"/>
        </w:trPr>
        <w:tc>
          <w:tcPr>
            <w:tcW w:w="3120" w:type="dxa"/>
            <w:noWrap/>
            <w:hideMark/>
          </w:tcPr>
          <w:p w14:paraId="3D5F50B8" w14:textId="77777777" w:rsidR="00291F77" w:rsidRPr="00CA4B42" w:rsidRDefault="00291F77" w:rsidP="00DF01D4">
            <w:r w:rsidRPr="00CA4B42">
              <w:t>famous/</w:t>
            </w:r>
            <w:proofErr w:type="spellStart"/>
            <w:r w:rsidRPr="00CA4B42">
              <w:t>Holt.edge</w:t>
            </w:r>
            <w:proofErr w:type="spellEnd"/>
          </w:p>
        </w:tc>
        <w:tc>
          <w:tcPr>
            <w:tcW w:w="1383" w:type="dxa"/>
            <w:noWrap/>
            <w:hideMark/>
          </w:tcPr>
          <w:p w14:paraId="0CA8763E" w14:textId="77777777" w:rsidR="00291F77" w:rsidRPr="00CA4B42" w:rsidRDefault="00291F77" w:rsidP="00DF01D4">
            <w:r w:rsidRPr="00CA4B42">
              <w:t>27</w:t>
            </w:r>
          </w:p>
        </w:tc>
        <w:tc>
          <w:tcPr>
            <w:tcW w:w="1446" w:type="dxa"/>
            <w:noWrap/>
            <w:hideMark/>
          </w:tcPr>
          <w:p w14:paraId="35CCE25E" w14:textId="77777777" w:rsidR="00291F77" w:rsidRPr="00CA4B42" w:rsidRDefault="00291F77" w:rsidP="00DF01D4">
            <w:r w:rsidRPr="00CA4B42">
              <w:t>0.369</w:t>
            </w:r>
          </w:p>
        </w:tc>
        <w:tc>
          <w:tcPr>
            <w:tcW w:w="1565" w:type="dxa"/>
            <w:noWrap/>
            <w:hideMark/>
          </w:tcPr>
          <w:p w14:paraId="101512AF" w14:textId="77777777" w:rsidR="00291F77" w:rsidRPr="00CA4B42" w:rsidRDefault="00291F77" w:rsidP="00DF01D4">
            <w:r w:rsidRPr="00CA4B42">
              <w:t>0.019</w:t>
            </w:r>
          </w:p>
        </w:tc>
        <w:tc>
          <w:tcPr>
            <w:tcW w:w="1502" w:type="dxa"/>
            <w:noWrap/>
            <w:hideMark/>
          </w:tcPr>
          <w:p w14:paraId="137A7195" w14:textId="77777777" w:rsidR="00291F77" w:rsidRPr="00CA4B42" w:rsidRDefault="00291F77" w:rsidP="00DF01D4">
            <w:r w:rsidRPr="00CA4B42">
              <w:t>0.012</w:t>
            </w:r>
          </w:p>
        </w:tc>
      </w:tr>
      <w:tr w:rsidR="00291F77" w:rsidRPr="00CA4B42" w14:paraId="71C0A515" w14:textId="77777777" w:rsidTr="00DF01D4">
        <w:trPr>
          <w:trHeight w:val="255"/>
        </w:trPr>
        <w:tc>
          <w:tcPr>
            <w:tcW w:w="3120" w:type="dxa"/>
            <w:noWrap/>
            <w:hideMark/>
          </w:tcPr>
          <w:p w14:paraId="2C7F6D10" w14:textId="77777777" w:rsidR="00291F77" w:rsidRPr="00CA4B42" w:rsidRDefault="00291F77" w:rsidP="00DF01D4">
            <w:r w:rsidRPr="00CA4B42">
              <w:t>famous/5x5-grid.edge</w:t>
            </w:r>
          </w:p>
        </w:tc>
        <w:tc>
          <w:tcPr>
            <w:tcW w:w="1383" w:type="dxa"/>
            <w:noWrap/>
            <w:hideMark/>
          </w:tcPr>
          <w:p w14:paraId="2F87D80E" w14:textId="77777777" w:rsidR="00291F77" w:rsidRPr="00CA4B42" w:rsidRDefault="00291F77" w:rsidP="00DF01D4">
            <w:r w:rsidRPr="00CA4B42">
              <w:t>25</w:t>
            </w:r>
          </w:p>
        </w:tc>
        <w:tc>
          <w:tcPr>
            <w:tcW w:w="1446" w:type="dxa"/>
            <w:noWrap/>
            <w:hideMark/>
          </w:tcPr>
          <w:p w14:paraId="09785161" w14:textId="77777777" w:rsidR="00291F77" w:rsidRPr="00CA4B42" w:rsidRDefault="00291F77" w:rsidP="00DF01D4">
            <w:r w:rsidRPr="00CA4B42">
              <w:t>0.122</w:t>
            </w:r>
          </w:p>
        </w:tc>
        <w:tc>
          <w:tcPr>
            <w:tcW w:w="1565" w:type="dxa"/>
            <w:noWrap/>
            <w:hideMark/>
          </w:tcPr>
          <w:p w14:paraId="67D6A3DE" w14:textId="77777777" w:rsidR="00291F77" w:rsidRPr="00CA4B42" w:rsidRDefault="00291F77" w:rsidP="00DF01D4">
            <w:r w:rsidRPr="00CA4B42">
              <w:t>0.014</w:t>
            </w:r>
          </w:p>
        </w:tc>
        <w:tc>
          <w:tcPr>
            <w:tcW w:w="1502" w:type="dxa"/>
            <w:noWrap/>
            <w:hideMark/>
          </w:tcPr>
          <w:p w14:paraId="30596D3E" w14:textId="77777777" w:rsidR="00291F77" w:rsidRPr="00CA4B42" w:rsidRDefault="00291F77" w:rsidP="00DF01D4">
            <w:r w:rsidRPr="00CA4B42">
              <w:t>0.004</w:t>
            </w:r>
          </w:p>
        </w:tc>
      </w:tr>
      <w:tr w:rsidR="00291F77" w:rsidRPr="00CA4B42" w14:paraId="025D66CF" w14:textId="77777777" w:rsidTr="00DF01D4">
        <w:trPr>
          <w:trHeight w:val="255"/>
        </w:trPr>
        <w:tc>
          <w:tcPr>
            <w:tcW w:w="3120" w:type="dxa"/>
            <w:noWrap/>
            <w:hideMark/>
          </w:tcPr>
          <w:p w14:paraId="068A145D" w14:textId="77777777" w:rsidR="00291F77" w:rsidRPr="00CA4B42" w:rsidRDefault="00291F77" w:rsidP="00DF01D4">
            <w:r w:rsidRPr="00CA4B42">
              <w:t>famous/</w:t>
            </w:r>
            <w:proofErr w:type="spellStart"/>
            <w:r w:rsidRPr="00CA4B42">
              <w:t>McGee.edge</w:t>
            </w:r>
            <w:proofErr w:type="spellEnd"/>
          </w:p>
        </w:tc>
        <w:tc>
          <w:tcPr>
            <w:tcW w:w="1383" w:type="dxa"/>
            <w:noWrap/>
            <w:hideMark/>
          </w:tcPr>
          <w:p w14:paraId="7A3BDF77" w14:textId="77777777" w:rsidR="00291F77" w:rsidRPr="00CA4B42" w:rsidRDefault="00291F77" w:rsidP="00DF01D4">
            <w:r w:rsidRPr="00CA4B42">
              <w:t>24</w:t>
            </w:r>
          </w:p>
        </w:tc>
        <w:tc>
          <w:tcPr>
            <w:tcW w:w="1446" w:type="dxa"/>
            <w:noWrap/>
            <w:hideMark/>
          </w:tcPr>
          <w:p w14:paraId="65F8D476" w14:textId="77777777" w:rsidR="00291F77" w:rsidRPr="00CA4B42" w:rsidRDefault="00291F77" w:rsidP="00DF01D4">
            <w:r w:rsidRPr="00CA4B42">
              <w:t>0.164</w:t>
            </w:r>
          </w:p>
        </w:tc>
        <w:tc>
          <w:tcPr>
            <w:tcW w:w="1565" w:type="dxa"/>
            <w:noWrap/>
            <w:hideMark/>
          </w:tcPr>
          <w:p w14:paraId="15FB9301" w14:textId="77777777" w:rsidR="00291F77" w:rsidRPr="00CA4B42" w:rsidRDefault="00291F77" w:rsidP="00DF01D4">
            <w:r w:rsidRPr="00CA4B42">
              <w:t>0.014</w:t>
            </w:r>
          </w:p>
        </w:tc>
        <w:tc>
          <w:tcPr>
            <w:tcW w:w="1502" w:type="dxa"/>
            <w:noWrap/>
            <w:hideMark/>
          </w:tcPr>
          <w:p w14:paraId="6F43428F" w14:textId="77777777" w:rsidR="00291F77" w:rsidRPr="00CA4B42" w:rsidRDefault="00291F77" w:rsidP="00DF01D4">
            <w:r w:rsidRPr="00CA4B42">
              <w:t>0.005</w:t>
            </w:r>
          </w:p>
        </w:tc>
      </w:tr>
      <w:tr w:rsidR="00291F77" w:rsidRPr="00CA4B42" w14:paraId="1149D26F" w14:textId="77777777" w:rsidTr="00DF01D4">
        <w:trPr>
          <w:trHeight w:val="255"/>
        </w:trPr>
        <w:tc>
          <w:tcPr>
            <w:tcW w:w="3120" w:type="dxa"/>
            <w:noWrap/>
            <w:hideMark/>
          </w:tcPr>
          <w:p w14:paraId="543DB43E" w14:textId="77777777" w:rsidR="00291F77" w:rsidRPr="00CA4B42" w:rsidRDefault="00291F77" w:rsidP="00DF01D4">
            <w:r w:rsidRPr="00CA4B42">
              <w:t>famous/</w:t>
            </w:r>
            <w:proofErr w:type="spellStart"/>
            <w:r w:rsidRPr="00CA4B42">
              <w:t>Nauru.edge</w:t>
            </w:r>
            <w:proofErr w:type="spellEnd"/>
          </w:p>
        </w:tc>
        <w:tc>
          <w:tcPr>
            <w:tcW w:w="1383" w:type="dxa"/>
            <w:noWrap/>
            <w:hideMark/>
          </w:tcPr>
          <w:p w14:paraId="5E388C56" w14:textId="77777777" w:rsidR="00291F77" w:rsidRPr="00CA4B42" w:rsidRDefault="00291F77" w:rsidP="00DF01D4">
            <w:r w:rsidRPr="00CA4B42">
              <w:t>24</w:t>
            </w:r>
          </w:p>
        </w:tc>
        <w:tc>
          <w:tcPr>
            <w:tcW w:w="1446" w:type="dxa"/>
            <w:noWrap/>
            <w:hideMark/>
          </w:tcPr>
          <w:p w14:paraId="3A6C999B" w14:textId="77777777" w:rsidR="00291F77" w:rsidRPr="00CA4B42" w:rsidRDefault="00291F77" w:rsidP="00DF01D4">
            <w:r w:rsidRPr="00CA4B42">
              <w:t>0.175</w:t>
            </w:r>
          </w:p>
        </w:tc>
        <w:tc>
          <w:tcPr>
            <w:tcW w:w="1565" w:type="dxa"/>
            <w:noWrap/>
            <w:hideMark/>
          </w:tcPr>
          <w:p w14:paraId="734DAB65" w14:textId="77777777" w:rsidR="00291F77" w:rsidRPr="00CA4B42" w:rsidRDefault="00291F77" w:rsidP="00DF01D4">
            <w:r w:rsidRPr="00CA4B42">
              <w:t>0.016</w:t>
            </w:r>
          </w:p>
        </w:tc>
        <w:tc>
          <w:tcPr>
            <w:tcW w:w="1502" w:type="dxa"/>
            <w:noWrap/>
            <w:hideMark/>
          </w:tcPr>
          <w:p w14:paraId="05B5249A" w14:textId="77777777" w:rsidR="00291F77" w:rsidRPr="00CA4B42" w:rsidRDefault="00291F77" w:rsidP="00DF01D4">
            <w:r w:rsidRPr="00CA4B42">
              <w:t>0.007</w:t>
            </w:r>
          </w:p>
        </w:tc>
      </w:tr>
      <w:tr w:rsidR="00291F77" w:rsidRPr="00CA4B42" w14:paraId="3BB32342" w14:textId="77777777" w:rsidTr="00DF01D4">
        <w:trPr>
          <w:trHeight w:val="255"/>
        </w:trPr>
        <w:tc>
          <w:tcPr>
            <w:tcW w:w="3120" w:type="dxa"/>
            <w:noWrap/>
            <w:hideMark/>
          </w:tcPr>
          <w:p w14:paraId="581A9F6D" w14:textId="77777777" w:rsidR="00291F77" w:rsidRPr="00CA4B42" w:rsidRDefault="00291F77" w:rsidP="00DF01D4">
            <w:r w:rsidRPr="00CA4B42">
              <w:t>famous/</w:t>
            </w:r>
            <w:proofErr w:type="spellStart"/>
            <w:r w:rsidRPr="00CA4B42">
              <w:t>Kittell.edge</w:t>
            </w:r>
            <w:proofErr w:type="spellEnd"/>
          </w:p>
        </w:tc>
        <w:tc>
          <w:tcPr>
            <w:tcW w:w="1383" w:type="dxa"/>
            <w:noWrap/>
            <w:hideMark/>
          </w:tcPr>
          <w:p w14:paraId="1062EDCB" w14:textId="77777777" w:rsidR="00291F77" w:rsidRPr="00CA4B42" w:rsidRDefault="00291F77" w:rsidP="00DF01D4">
            <w:r w:rsidRPr="00CA4B42">
              <w:t>23</w:t>
            </w:r>
          </w:p>
        </w:tc>
        <w:tc>
          <w:tcPr>
            <w:tcW w:w="1446" w:type="dxa"/>
            <w:noWrap/>
            <w:hideMark/>
          </w:tcPr>
          <w:p w14:paraId="3E494C61" w14:textId="77777777" w:rsidR="00291F77" w:rsidRPr="00CA4B42" w:rsidRDefault="00291F77" w:rsidP="00DF01D4">
            <w:r w:rsidRPr="00CA4B42">
              <w:t>0.096</w:t>
            </w:r>
          </w:p>
        </w:tc>
        <w:tc>
          <w:tcPr>
            <w:tcW w:w="1565" w:type="dxa"/>
            <w:noWrap/>
            <w:hideMark/>
          </w:tcPr>
          <w:p w14:paraId="1D03F198" w14:textId="77777777" w:rsidR="00291F77" w:rsidRPr="00CA4B42" w:rsidRDefault="00291F77" w:rsidP="00DF01D4">
            <w:r w:rsidRPr="00CA4B42">
              <w:t>0.013</w:t>
            </w:r>
          </w:p>
        </w:tc>
        <w:tc>
          <w:tcPr>
            <w:tcW w:w="1502" w:type="dxa"/>
            <w:noWrap/>
            <w:hideMark/>
          </w:tcPr>
          <w:p w14:paraId="3B580B37" w14:textId="77777777" w:rsidR="00291F77" w:rsidRPr="00CA4B42" w:rsidRDefault="00291F77" w:rsidP="00DF01D4">
            <w:r w:rsidRPr="00CA4B42">
              <w:t>0.011</w:t>
            </w:r>
          </w:p>
        </w:tc>
      </w:tr>
      <w:tr w:rsidR="00291F77" w:rsidRPr="00CA4B42" w14:paraId="05697C66" w14:textId="77777777" w:rsidTr="00DF01D4">
        <w:trPr>
          <w:trHeight w:val="255"/>
        </w:trPr>
        <w:tc>
          <w:tcPr>
            <w:tcW w:w="3120" w:type="dxa"/>
            <w:noWrap/>
            <w:hideMark/>
          </w:tcPr>
          <w:p w14:paraId="625C727E" w14:textId="77777777" w:rsidR="00291F77" w:rsidRPr="00CA4B42" w:rsidRDefault="00291F77" w:rsidP="00DF01D4">
            <w:r w:rsidRPr="00CA4B42">
              <w:t>famous/</w:t>
            </w:r>
            <w:proofErr w:type="spellStart"/>
            <w:r w:rsidRPr="00CA4B42">
              <w:t>Brinkmann.edge</w:t>
            </w:r>
            <w:proofErr w:type="spellEnd"/>
          </w:p>
        </w:tc>
        <w:tc>
          <w:tcPr>
            <w:tcW w:w="1383" w:type="dxa"/>
            <w:noWrap/>
            <w:hideMark/>
          </w:tcPr>
          <w:p w14:paraId="0FA12B9C" w14:textId="77777777" w:rsidR="00291F77" w:rsidRPr="00CA4B42" w:rsidRDefault="00291F77" w:rsidP="00DF01D4">
            <w:r w:rsidRPr="00CA4B42">
              <w:t>21</w:t>
            </w:r>
          </w:p>
        </w:tc>
        <w:tc>
          <w:tcPr>
            <w:tcW w:w="1446" w:type="dxa"/>
            <w:noWrap/>
            <w:hideMark/>
          </w:tcPr>
          <w:p w14:paraId="3512BF5D" w14:textId="77777777" w:rsidR="00291F77" w:rsidRPr="00CA4B42" w:rsidRDefault="00291F77" w:rsidP="00DF01D4">
            <w:r w:rsidRPr="00CA4B42">
              <w:t>0.060</w:t>
            </w:r>
          </w:p>
        </w:tc>
        <w:tc>
          <w:tcPr>
            <w:tcW w:w="1565" w:type="dxa"/>
            <w:noWrap/>
            <w:hideMark/>
          </w:tcPr>
          <w:p w14:paraId="2B441566" w14:textId="77777777" w:rsidR="00291F77" w:rsidRPr="00CA4B42" w:rsidRDefault="00291F77" w:rsidP="00DF01D4">
            <w:r w:rsidRPr="00CA4B42">
              <w:t>0.008</w:t>
            </w:r>
          </w:p>
        </w:tc>
        <w:tc>
          <w:tcPr>
            <w:tcW w:w="1502" w:type="dxa"/>
            <w:noWrap/>
            <w:hideMark/>
          </w:tcPr>
          <w:p w14:paraId="6DF5AFE3" w14:textId="77777777" w:rsidR="00291F77" w:rsidRPr="00CA4B42" w:rsidRDefault="00291F77" w:rsidP="00DF01D4">
            <w:r w:rsidRPr="00CA4B42">
              <w:t>0.007</w:t>
            </w:r>
          </w:p>
        </w:tc>
      </w:tr>
      <w:tr w:rsidR="00291F77" w:rsidRPr="00CA4B42" w14:paraId="5519D2B4" w14:textId="77777777" w:rsidTr="00DF01D4">
        <w:trPr>
          <w:trHeight w:val="255"/>
        </w:trPr>
        <w:tc>
          <w:tcPr>
            <w:tcW w:w="3120" w:type="dxa"/>
            <w:noWrap/>
            <w:hideMark/>
          </w:tcPr>
          <w:p w14:paraId="3AD5FBF1" w14:textId="77777777" w:rsidR="00291F77" w:rsidRPr="00CA4B42" w:rsidRDefault="00291F77" w:rsidP="00DF01D4">
            <w:r w:rsidRPr="00CA4B42">
              <w:t>famous/</w:t>
            </w:r>
            <w:proofErr w:type="spellStart"/>
            <w:r w:rsidRPr="00CA4B42">
              <w:t>Desargues.edge</w:t>
            </w:r>
            <w:proofErr w:type="spellEnd"/>
          </w:p>
        </w:tc>
        <w:tc>
          <w:tcPr>
            <w:tcW w:w="1383" w:type="dxa"/>
            <w:noWrap/>
            <w:hideMark/>
          </w:tcPr>
          <w:p w14:paraId="3E2F30CE" w14:textId="77777777" w:rsidR="00291F77" w:rsidRPr="00CA4B42" w:rsidRDefault="00291F77" w:rsidP="00DF01D4">
            <w:r w:rsidRPr="00CA4B42">
              <w:t>20</w:t>
            </w:r>
          </w:p>
        </w:tc>
        <w:tc>
          <w:tcPr>
            <w:tcW w:w="1446" w:type="dxa"/>
            <w:noWrap/>
            <w:hideMark/>
          </w:tcPr>
          <w:p w14:paraId="33702A06" w14:textId="77777777" w:rsidR="00291F77" w:rsidRPr="00CA4B42" w:rsidRDefault="00291F77" w:rsidP="00DF01D4">
            <w:r w:rsidRPr="00CA4B42">
              <w:t>0.054</w:t>
            </w:r>
          </w:p>
        </w:tc>
        <w:tc>
          <w:tcPr>
            <w:tcW w:w="1565" w:type="dxa"/>
            <w:noWrap/>
            <w:hideMark/>
          </w:tcPr>
          <w:p w14:paraId="71090430" w14:textId="77777777" w:rsidR="00291F77" w:rsidRPr="00CA4B42" w:rsidRDefault="00291F77" w:rsidP="00DF01D4">
            <w:r w:rsidRPr="00CA4B42">
              <w:t>0.007</w:t>
            </w:r>
          </w:p>
        </w:tc>
        <w:tc>
          <w:tcPr>
            <w:tcW w:w="1502" w:type="dxa"/>
            <w:noWrap/>
            <w:hideMark/>
          </w:tcPr>
          <w:p w14:paraId="01F2A7BE" w14:textId="77777777" w:rsidR="00291F77" w:rsidRPr="00CA4B42" w:rsidRDefault="00291F77" w:rsidP="00DF01D4">
            <w:r w:rsidRPr="00CA4B42">
              <w:t>0.005</w:t>
            </w:r>
          </w:p>
        </w:tc>
      </w:tr>
      <w:tr w:rsidR="00291F77" w:rsidRPr="00CA4B42" w14:paraId="0BEC99E8" w14:textId="77777777" w:rsidTr="00DF01D4">
        <w:trPr>
          <w:trHeight w:val="255"/>
        </w:trPr>
        <w:tc>
          <w:tcPr>
            <w:tcW w:w="3120" w:type="dxa"/>
            <w:noWrap/>
            <w:hideMark/>
          </w:tcPr>
          <w:p w14:paraId="5AB52373" w14:textId="77777777" w:rsidR="00291F77" w:rsidRPr="00CA4B42" w:rsidRDefault="00291F77" w:rsidP="00DF01D4">
            <w:r w:rsidRPr="00CA4B42">
              <w:t>famous/</w:t>
            </w:r>
            <w:proofErr w:type="spellStart"/>
            <w:r w:rsidRPr="00CA4B42">
              <w:t>Dodecahedron.edge</w:t>
            </w:r>
            <w:proofErr w:type="spellEnd"/>
          </w:p>
        </w:tc>
        <w:tc>
          <w:tcPr>
            <w:tcW w:w="1383" w:type="dxa"/>
            <w:noWrap/>
            <w:hideMark/>
          </w:tcPr>
          <w:p w14:paraId="721DDE5F" w14:textId="77777777" w:rsidR="00291F77" w:rsidRPr="00CA4B42" w:rsidRDefault="00291F77" w:rsidP="00DF01D4">
            <w:r w:rsidRPr="00CA4B42">
              <w:t>20</w:t>
            </w:r>
          </w:p>
        </w:tc>
        <w:tc>
          <w:tcPr>
            <w:tcW w:w="1446" w:type="dxa"/>
            <w:noWrap/>
            <w:hideMark/>
          </w:tcPr>
          <w:p w14:paraId="7EE8DC6B" w14:textId="77777777" w:rsidR="00291F77" w:rsidRPr="00CA4B42" w:rsidRDefault="00291F77" w:rsidP="00DF01D4">
            <w:r w:rsidRPr="00CA4B42">
              <w:t>0.080</w:t>
            </w:r>
          </w:p>
        </w:tc>
        <w:tc>
          <w:tcPr>
            <w:tcW w:w="1565" w:type="dxa"/>
            <w:noWrap/>
            <w:hideMark/>
          </w:tcPr>
          <w:p w14:paraId="465CE317" w14:textId="77777777" w:rsidR="00291F77" w:rsidRPr="00CA4B42" w:rsidRDefault="00291F77" w:rsidP="00DF01D4">
            <w:r w:rsidRPr="00CA4B42">
              <w:t>0.008</w:t>
            </w:r>
          </w:p>
        </w:tc>
        <w:tc>
          <w:tcPr>
            <w:tcW w:w="1502" w:type="dxa"/>
            <w:noWrap/>
            <w:hideMark/>
          </w:tcPr>
          <w:p w14:paraId="7480CAAF" w14:textId="77777777" w:rsidR="00291F77" w:rsidRPr="00CA4B42" w:rsidRDefault="00291F77" w:rsidP="00DF01D4">
            <w:r w:rsidRPr="00CA4B42">
              <w:t>0.007</w:t>
            </w:r>
          </w:p>
        </w:tc>
      </w:tr>
      <w:tr w:rsidR="00291F77" w:rsidRPr="00CA4B42" w14:paraId="22A8B0B5" w14:textId="77777777" w:rsidTr="00DF01D4">
        <w:trPr>
          <w:trHeight w:val="255"/>
        </w:trPr>
        <w:tc>
          <w:tcPr>
            <w:tcW w:w="3120" w:type="dxa"/>
            <w:noWrap/>
            <w:hideMark/>
          </w:tcPr>
          <w:p w14:paraId="0ED9165A" w14:textId="77777777" w:rsidR="00291F77" w:rsidRPr="00CA4B42" w:rsidRDefault="00291F77" w:rsidP="00DF01D4">
            <w:r w:rsidRPr="00CA4B42">
              <w:t>famous/</w:t>
            </w:r>
            <w:proofErr w:type="spellStart"/>
            <w:r w:rsidRPr="00CA4B42">
              <w:t>FlowerSnark.edge</w:t>
            </w:r>
            <w:proofErr w:type="spellEnd"/>
          </w:p>
        </w:tc>
        <w:tc>
          <w:tcPr>
            <w:tcW w:w="1383" w:type="dxa"/>
            <w:noWrap/>
            <w:hideMark/>
          </w:tcPr>
          <w:p w14:paraId="393B2F98" w14:textId="77777777" w:rsidR="00291F77" w:rsidRPr="00CA4B42" w:rsidRDefault="00291F77" w:rsidP="00DF01D4">
            <w:r w:rsidRPr="00CA4B42">
              <w:t>20</w:t>
            </w:r>
          </w:p>
        </w:tc>
        <w:tc>
          <w:tcPr>
            <w:tcW w:w="1446" w:type="dxa"/>
            <w:noWrap/>
            <w:hideMark/>
          </w:tcPr>
          <w:p w14:paraId="2E9DBD33" w14:textId="77777777" w:rsidR="00291F77" w:rsidRPr="00CA4B42" w:rsidRDefault="00291F77" w:rsidP="00DF01D4">
            <w:r w:rsidRPr="00CA4B42">
              <w:t>0.053</w:t>
            </w:r>
          </w:p>
        </w:tc>
        <w:tc>
          <w:tcPr>
            <w:tcW w:w="1565" w:type="dxa"/>
            <w:noWrap/>
            <w:hideMark/>
          </w:tcPr>
          <w:p w14:paraId="74702557" w14:textId="77777777" w:rsidR="00291F77" w:rsidRPr="00CA4B42" w:rsidRDefault="00291F77" w:rsidP="00DF01D4">
            <w:r w:rsidRPr="00CA4B42">
              <w:t>0.010</w:t>
            </w:r>
          </w:p>
        </w:tc>
        <w:tc>
          <w:tcPr>
            <w:tcW w:w="1502" w:type="dxa"/>
            <w:noWrap/>
            <w:hideMark/>
          </w:tcPr>
          <w:p w14:paraId="0D557651" w14:textId="77777777" w:rsidR="00291F77" w:rsidRPr="00CA4B42" w:rsidRDefault="00291F77" w:rsidP="00DF01D4">
            <w:r w:rsidRPr="00CA4B42">
              <w:t>0.005</w:t>
            </w:r>
          </w:p>
        </w:tc>
      </w:tr>
      <w:tr w:rsidR="00291F77" w:rsidRPr="00CA4B42" w14:paraId="44C15A28" w14:textId="77777777" w:rsidTr="00DF01D4">
        <w:trPr>
          <w:trHeight w:val="255"/>
        </w:trPr>
        <w:tc>
          <w:tcPr>
            <w:tcW w:w="3120" w:type="dxa"/>
            <w:noWrap/>
            <w:hideMark/>
          </w:tcPr>
          <w:p w14:paraId="3C8FDAD5" w14:textId="77777777" w:rsidR="00291F77" w:rsidRPr="00CA4B42" w:rsidRDefault="00291F77" w:rsidP="00DF01D4">
            <w:r w:rsidRPr="00CA4B42">
              <w:t>famous/</w:t>
            </w:r>
            <w:proofErr w:type="spellStart"/>
            <w:r w:rsidRPr="00CA4B42">
              <w:t>Folkman.edge</w:t>
            </w:r>
            <w:proofErr w:type="spellEnd"/>
          </w:p>
        </w:tc>
        <w:tc>
          <w:tcPr>
            <w:tcW w:w="1383" w:type="dxa"/>
            <w:noWrap/>
            <w:hideMark/>
          </w:tcPr>
          <w:p w14:paraId="75CAF75D" w14:textId="77777777" w:rsidR="00291F77" w:rsidRPr="00CA4B42" w:rsidRDefault="00291F77" w:rsidP="00DF01D4">
            <w:r w:rsidRPr="00CA4B42">
              <w:t>20</w:t>
            </w:r>
          </w:p>
        </w:tc>
        <w:tc>
          <w:tcPr>
            <w:tcW w:w="1446" w:type="dxa"/>
            <w:noWrap/>
            <w:hideMark/>
          </w:tcPr>
          <w:p w14:paraId="0680B0C3" w14:textId="77777777" w:rsidR="00291F77" w:rsidRPr="00CA4B42" w:rsidRDefault="00291F77" w:rsidP="00DF01D4">
            <w:r w:rsidRPr="00CA4B42">
              <w:t>0.032</w:t>
            </w:r>
          </w:p>
        </w:tc>
        <w:tc>
          <w:tcPr>
            <w:tcW w:w="1565" w:type="dxa"/>
            <w:noWrap/>
            <w:hideMark/>
          </w:tcPr>
          <w:p w14:paraId="1209D3A1" w14:textId="77777777" w:rsidR="00291F77" w:rsidRPr="00CA4B42" w:rsidRDefault="00291F77" w:rsidP="00DF01D4">
            <w:r w:rsidRPr="00CA4B42">
              <w:t>0.008</w:t>
            </w:r>
          </w:p>
        </w:tc>
        <w:tc>
          <w:tcPr>
            <w:tcW w:w="1502" w:type="dxa"/>
            <w:noWrap/>
            <w:hideMark/>
          </w:tcPr>
          <w:p w14:paraId="1E08701A" w14:textId="77777777" w:rsidR="00291F77" w:rsidRPr="00CA4B42" w:rsidRDefault="00291F77" w:rsidP="00DF01D4">
            <w:r w:rsidRPr="00CA4B42">
              <w:t>0.006</w:t>
            </w:r>
          </w:p>
        </w:tc>
      </w:tr>
      <w:tr w:rsidR="00291F77" w:rsidRPr="00CA4B42" w14:paraId="75338AD1" w14:textId="77777777" w:rsidTr="00DF01D4">
        <w:trPr>
          <w:trHeight w:val="255"/>
        </w:trPr>
        <w:tc>
          <w:tcPr>
            <w:tcW w:w="3120" w:type="dxa"/>
            <w:noWrap/>
            <w:hideMark/>
          </w:tcPr>
          <w:p w14:paraId="48AC79A9" w14:textId="77777777" w:rsidR="00291F77" w:rsidRPr="00CA4B42" w:rsidRDefault="00291F77" w:rsidP="00DF01D4">
            <w:r w:rsidRPr="00CA4B42">
              <w:t>famous/</w:t>
            </w:r>
            <w:proofErr w:type="spellStart"/>
            <w:r w:rsidRPr="00CA4B42">
              <w:t>Robertson.edge</w:t>
            </w:r>
            <w:proofErr w:type="spellEnd"/>
          </w:p>
        </w:tc>
        <w:tc>
          <w:tcPr>
            <w:tcW w:w="1383" w:type="dxa"/>
            <w:noWrap/>
            <w:hideMark/>
          </w:tcPr>
          <w:p w14:paraId="1BC42D07" w14:textId="77777777" w:rsidR="00291F77" w:rsidRPr="00CA4B42" w:rsidRDefault="00291F77" w:rsidP="00DF01D4">
            <w:r w:rsidRPr="00CA4B42">
              <w:t>19</w:t>
            </w:r>
          </w:p>
        </w:tc>
        <w:tc>
          <w:tcPr>
            <w:tcW w:w="1446" w:type="dxa"/>
            <w:noWrap/>
            <w:hideMark/>
          </w:tcPr>
          <w:p w14:paraId="500016D8" w14:textId="77777777" w:rsidR="00291F77" w:rsidRPr="00CA4B42" w:rsidRDefault="00291F77" w:rsidP="00DF01D4">
            <w:r w:rsidRPr="00CA4B42">
              <w:t>0.040</w:t>
            </w:r>
          </w:p>
        </w:tc>
        <w:tc>
          <w:tcPr>
            <w:tcW w:w="1565" w:type="dxa"/>
            <w:noWrap/>
            <w:hideMark/>
          </w:tcPr>
          <w:p w14:paraId="2E794A3D" w14:textId="77777777" w:rsidR="00291F77" w:rsidRPr="00CA4B42" w:rsidRDefault="00291F77" w:rsidP="00DF01D4">
            <w:r w:rsidRPr="00CA4B42">
              <w:t>0.017</w:t>
            </w:r>
          </w:p>
        </w:tc>
        <w:tc>
          <w:tcPr>
            <w:tcW w:w="1502" w:type="dxa"/>
            <w:noWrap/>
            <w:hideMark/>
          </w:tcPr>
          <w:p w14:paraId="7E21E3F8" w14:textId="77777777" w:rsidR="00291F77" w:rsidRPr="00CA4B42" w:rsidRDefault="00291F77" w:rsidP="00DF01D4">
            <w:r w:rsidRPr="00CA4B42">
              <w:t>0.007</w:t>
            </w:r>
          </w:p>
        </w:tc>
      </w:tr>
      <w:tr w:rsidR="00291F77" w:rsidRPr="00CA4B42" w14:paraId="001D749C" w14:textId="77777777" w:rsidTr="00DF01D4">
        <w:trPr>
          <w:trHeight w:val="255"/>
        </w:trPr>
        <w:tc>
          <w:tcPr>
            <w:tcW w:w="3120" w:type="dxa"/>
            <w:noWrap/>
            <w:hideMark/>
          </w:tcPr>
          <w:p w14:paraId="55615927" w14:textId="77777777" w:rsidR="00291F77" w:rsidRPr="00CA4B42" w:rsidRDefault="00291F77" w:rsidP="00DF01D4">
            <w:r w:rsidRPr="00CA4B42">
              <w:t>famous/</w:t>
            </w:r>
            <w:proofErr w:type="spellStart"/>
            <w:r w:rsidRPr="00CA4B42">
              <w:t>Pappus.edge</w:t>
            </w:r>
            <w:proofErr w:type="spellEnd"/>
          </w:p>
        </w:tc>
        <w:tc>
          <w:tcPr>
            <w:tcW w:w="1383" w:type="dxa"/>
            <w:noWrap/>
            <w:hideMark/>
          </w:tcPr>
          <w:p w14:paraId="12A6164C" w14:textId="77777777" w:rsidR="00291F77" w:rsidRPr="00CA4B42" w:rsidRDefault="00291F77" w:rsidP="00DF01D4">
            <w:r w:rsidRPr="00CA4B42">
              <w:t>18</w:t>
            </w:r>
          </w:p>
        </w:tc>
        <w:tc>
          <w:tcPr>
            <w:tcW w:w="1446" w:type="dxa"/>
            <w:noWrap/>
            <w:hideMark/>
          </w:tcPr>
          <w:p w14:paraId="08B20F05" w14:textId="77777777" w:rsidR="00291F77" w:rsidRPr="00CA4B42" w:rsidRDefault="00291F77" w:rsidP="00DF01D4">
            <w:r w:rsidRPr="00CA4B42">
              <w:t>0.037</w:t>
            </w:r>
          </w:p>
        </w:tc>
        <w:tc>
          <w:tcPr>
            <w:tcW w:w="1565" w:type="dxa"/>
            <w:noWrap/>
            <w:hideMark/>
          </w:tcPr>
          <w:p w14:paraId="31F6E924" w14:textId="77777777" w:rsidR="00291F77" w:rsidRPr="00CA4B42" w:rsidRDefault="00291F77" w:rsidP="00DF01D4">
            <w:r w:rsidRPr="00CA4B42">
              <w:t>0.017</w:t>
            </w:r>
          </w:p>
        </w:tc>
        <w:tc>
          <w:tcPr>
            <w:tcW w:w="1502" w:type="dxa"/>
            <w:noWrap/>
            <w:hideMark/>
          </w:tcPr>
          <w:p w14:paraId="685AD800" w14:textId="77777777" w:rsidR="00291F77" w:rsidRPr="00CA4B42" w:rsidRDefault="00291F77" w:rsidP="00DF01D4">
            <w:r w:rsidRPr="00CA4B42">
              <w:t>0.004</w:t>
            </w:r>
          </w:p>
        </w:tc>
      </w:tr>
      <w:tr w:rsidR="00291F77" w:rsidRPr="00CA4B42" w14:paraId="2935FF40" w14:textId="77777777" w:rsidTr="00DF01D4">
        <w:trPr>
          <w:trHeight w:val="255"/>
        </w:trPr>
        <w:tc>
          <w:tcPr>
            <w:tcW w:w="3120" w:type="dxa"/>
            <w:noWrap/>
            <w:hideMark/>
          </w:tcPr>
          <w:p w14:paraId="050F3AC6" w14:textId="77777777" w:rsidR="00291F77" w:rsidRPr="00CA4B42" w:rsidRDefault="00291F77" w:rsidP="00DF01D4">
            <w:r w:rsidRPr="00CA4B42">
              <w:t>famous/</w:t>
            </w:r>
            <w:proofErr w:type="spellStart"/>
            <w:r w:rsidRPr="00CA4B42">
              <w:t>Errera.edge</w:t>
            </w:r>
            <w:proofErr w:type="spellEnd"/>
          </w:p>
        </w:tc>
        <w:tc>
          <w:tcPr>
            <w:tcW w:w="1383" w:type="dxa"/>
            <w:noWrap/>
            <w:hideMark/>
          </w:tcPr>
          <w:p w14:paraId="344E76F4" w14:textId="77777777" w:rsidR="00291F77" w:rsidRPr="00CA4B42" w:rsidRDefault="00291F77" w:rsidP="00DF01D4">
            <w:r w:rsidRPr="00CA4B42">
              <w:t>17</w:t>
            </w:r>
          </w:p>
        </w:tc>
        <w:tc>
          <w:tcPr>
            <w:tcW w:w="1446" w:type="dxa"/>
            <w:noWrap/>
            <w:hideMark/>
          </w:tcPr>
          <w:p w14:paraId="41363941" w14:textId="77777777" w:rsidR="00291F77" w:rsidRPr="00CA4B42" w:rsidRDefault="00291F77" w:rsidP="00DF01D4">
            <w:r w:rsidRPr="00CA4B42">
              <w:t>0.022</w:t>
            </w:r>
          </w:p>
        </w:tc>
        <w:tc>
          <w:tcPr>
            <w:tcW w:w="1565" w:type="dxa"/>
            <w:noWrap/>
            <w:hideMark/>
          </w:tcPr>
          <w:p w14:paraId="583F58A1" w14:textId="77777777" w:rsidR="00291F77" w:rsidRPr="00CA4B42" w:rsidRDefault="00291F77" w:rsidP="00DF01D4">
            <w:r w:rsidRPr="00CA4B42">
              <w:t>0.009</w:t>
            </w:r>
          </w:p>
        </w:tc>
        <w:tc>
          <w:tcPr>
            <w:tcW w:w="1502" w:type="dxa"/>
            <w:noWrap/>
            <w:hideMark/>
          </w:tcPr>
          <w:p w14:paraId="1137EAC3" w14:textId="77777777" w:rsidR="00291F77" w:rsidRPr="00CA4B42" w:rsidRDefault="00291F77" w:rsidP="00DF01D4">
            <w:r w:rsidRPr="00CA4B42">
              <w:t>0.007</w:t>
            </w:r>
          </w:p>
        </w:tc>
      </w:tr>
      <w:tr w:rsidR="00291F77" w:rsidRPr="00CA4B42" w14:paraId="081FC111" w14:textId="77777777" w:rsidTr="00DF01D4">
        <w:trPr>
          <w:trHeight w:val="255"/>
        </w:trPr>
        <w:tc>
          <w:tcPr>
            <w:tcW w:w="3120" w:type="dxa"/>
            <w:noWrap/>
            <w:hideMark/>
          </w:tcPr>
          <w:p w14:paraId="178E0DDF" w14:textId="77777777" w:rsidR="00291F77" w:rsidRPr="00CA4B42" w:rsidRDefault="00291F77" w:rsidP="00DF01D4">
            <w:r w:rsidRPr="00CA4B42">
              <w:t>famous/Paley17.edge</w:t>
            </w:r>
          </w:p>
        </w:tc>
        <w:tc>
          <w:tcPr>
            <w:tcW w:w="1383" w:type="dxa"/>
            <w:noWrap/>
            <w:hideMark/>
          </w:tcPr>
          <w:p w14:paraId="3FB6F2C3" w14:textId="77777777" w:rsidR="00291F77" w:rsidRPr="00CA4B42" w:rsidRDefault="00291F77" w:rsidP="00DF01D4">
            <w:r w:rsidRPr="00CA4B42">
              <w:t>17</w:t>
            </w:r>
          </w:p>
        </w:tc>
        <w:tc>
          <w:tcPr>
            <w:tcW w:w="1446" w:type="dxa"/>
            <w:noWrap/>
            <w:hideMark/>
          </w:tcPr>
          <w:p w14:paraId="688BF901" w14:textId="77777777" w:rsidR="00291F77" w:rsidRPr="00CA4B42" w:rsidRDefault="00291F77" w:rsidP="00DF01D4">
            <w:r w:rsidRPr="00CA4B42">
              <w:t>0.017</w:t>
            </w:r>
          </w:p>
        </w:tc>
        <w:tc>
          <w:tcPr>
            <w:tcW w:w="1565" w:type="dxa"/>
            <w:noWrap/>
            <w:hideMark/>
          </w:tcPr>
          <w:p w14:paraId="5CDC9738" w14:textId="77777777" w:rsidR="00291F77" w:rsidRPr="00CA4B42" w:rsidRDefault="00291F77" w:rsidP="00DF01D4">
            <w:r w:rsidRPr="00CA4B42">
              <w:t>0.017</w:t>
            </w:r>
          </w:p>
        </w:tc>
        <w:tc>
          <w:tcPr>
            <w:tcW w:w="1502" w:type="dxa"/>
            <w:noWrap/>
            <w:hideMark/>
          </w:tcPr>
          <w:p w14:paraId="15A222DA" w14:textId="77777777" w:rsidR="00291F77" w:rsidRPr="00CA4B42" w:rsidRDefault="00291F77" w:rsidP="00DF01D4">
            <w:r w:rsidRPr="00CA4B42">
              <w:t>0.010</w:t>
            </w:r>
          </w:p>
        </w:tc>
      </w:tr>
      <w:tr w:rsidR="00291F77" w:rsidRPr="00CA4B42" w14:paraId="176AC24A" w14:textId="77777777" w:rsidTr="00DF01D4">
        <w:trPr>
          <w:trHeight w:val="255"/>
        </w:trPr>
        <w:tc>
          <w:tcPr>
            <w:tcW w:w="3120" w:type="dxa"/>
            <w:noWrap/>
            <w:hideMark/>
          </w:tcPr>
          <w:p w14:paraId="453E61AC" w14:textId="77777777" w:rsidR="00291F77" w:rsidRPr="00CA4B42" w:rsidRDefault="00291F77" w:rsidP="00DF01D4">
            <w:r w:rsidRPr="00CA4B42">
              <w:t>famous/4x4-grid.edge</w:t>
            </w:r>
          </w:p>
        </w:tc>
        <w:tc>
          <w:tcPr>
            <w:tcW w:w="1383" w:type="dxa"/>
            <w:noWrap/>
            <w:hideMark/>
          </w:tcPr>
          <w:p w14:paraId="0535DBAE" w14:textId="77777777" w:rsidR="00291F77" w:rsidRPr="00CA4B42" w:rsidRDefault="00291F77" w:rsidP="00DF01D4">
            <w:r w:rsidRPr="00CA4B42">
              <w:t>16</w:t>
            </w:r>
          </w:p>
        </w:tc>
        <w:tc>
          <w:tcPr>
            <w:tcW w:w="1446" w:type="dxa"/>
            <w:noWrap/>
            <w:hideMark/>
          </w:tcPr>
          <w:p w14:paraId="7E394DAA" w14:textId="77777777" w:rsidR="00291F77" w:rsidRPr="00CA4B42" w:rsidRDefault="00291F77" w:rsidP="00DF01D4">
            <w:r w:rsidRPr="00CA4B42">
              <w:t>0.014</w:t>
            </w:r>
          </w:p>
        </w:tc>
        <w:tc>
          <w:tcPr>
            <w:tcW w:w="1565" w:type="dxa"/>
            <w:noWrap/>
            <w:hideMark/>
          </w:tcPr>
          <w:p w14:paraId="77658072" w14:textId="77777777" w:rsidR="00291F77" w:rsidRPr="00CA4B42" w:rsidRDefault="00291F77" w:rsidP="00DF01D4">
            <w:r w:rsidRPr="00CA4B42">
              <w:t>0.004</w:t>
            </w:r>
          </w:p>
        </w:tc>
        <w:tc>
          <w:tcPr>
            <w:tcW w:w="1502" w:type="dxa"/>
            <w:noWrap/>
            <w:hideMark/>
          </w:tcPr>
          <w:p w14:paraId="0BFD81D7" w14:textId="77777777" w:rsidR="00291F77" w:rsidRPr="00CA4B42" w:rsidRDefault="00291F77" w:rsidP="00DF01D4">
            <w:r w:rsidRPr="00CA4B42">
              <w:t>0.003</w:t>
            </w:r>
          </w:p>
        </w:tc>
      </w:tr>
      <w:tr w:rsidR="00291F77" w:rsidRPr="00CA4B42" w14:paraId="38693BC9" w14:textId="77777777" w:rsidTr="00DF01D4">
        <w:trPr>
          <w:trHeight w:val="255"/>
        </w:trPr>
        <w:tc>
          <w:tcPr>
            <w:tcW w:w="3120" w:type="dxa"/>
            <w:noWrap/>
            <w:hideMark/>
          </w:tcPr>
          <w:p w14:paraId="75AC58A9" w14:textId="77777777" w:rsidR="00291F77" w:rsidRPr="00CA4B42" w:rsidRDefault="00291F77" w:rsidP="00DF01D4">
            <w:r w:rsidRPr="00CA4B42">
              <w:t>famous/</w:t>
            </w:r>
            <w:proofErr w:type="spellStart"/>
            <w:r w:rsidRPr="00CA4B42">
              <w:t>Clebsch.edge</w:t>
            </w:r>
            <w:proofErr w:type="spellEnd"/>
          </w:p>
        </w:tc>
        <w:tc>
          <w:tcPr>
            <w:tcW w:w="1383" w:type="dxa"/>
            <w:noWrap/>
            <w:hideMark/>
          </w:tcPr>
          <w:p w14:paraId="6FD24C0B" w14:textId="77777777" w:rsidR="00291F77" w:rsidRPr="00CA4B42" w:rsidRDefault="00291F77" w:rsidP="00DF01D4">
            <w:r w:rsidRPr="00CA4B42">
              <w:t>16</w:t>
            </w:r>
          </w:p>
        </w:tc>
        <w:tc>
          <w:tcPr>
            <w:tcW w:w="1446" w:type="dxa"/>
            <w:noWrap/>
            <w:hideMark/>
          </w:tcPr>
          <w:p w14:paraId="71BC3D8D" w14:textId="77777777" w:rsidR="00291F77" w:rsidRPr="00CA4B42" w:rsidRDefault="00291F77" w:rsidP="00DF01D4">
            <w:r w:rsidRPr="00CA4B42">
              <w:t>0.019</w:t>
            </w:r>
          </w:p>
        </w:tc>
        <w:tc>
          <w:tcPr>
            <w:tcW w:w="1565" w:type="dxa"/>
            <w:noWrap/>
            <w:hideMark/>
          </w:tcPr>
          <w:p w14:paraId="5D92384A" w14:textId="77777777" w:rsidR="00291F77" w:rsidRPr="00CA4B42" w:rsidRDefault="00291F77" w:rsidP="00DF01D4">
            <w:r w:rsidRPr="00CA4B42">
              <w:t>0.007</w:t>
            </w:r>
          </w:p>
        </w:tc>
        <w:tc>
          <w:tcPr>
            <w:tcW w:w="1502" w:type="dxa"/>
            <w:noWrap/>
            <w:hideMark/>
          </w:tcPr>
          <w:p w14:paraId="4D8668A4" w14:textId="77777777" w:rsidR="00291F77" w:rsidRPr="00CA4B42" w:rsidRDefault="00291F77" w:rsidP="00DF01D4">
            <w:r w:rsidRPr="00CA4B42">
              <w:t>0.006</w:t>
            </w:r>
          </w:p>
        </w:tc>
      </w:tr>
      <w:tr w:rsidR="00291F77" w:rsidRPr="00CA4B42" w14:paraId="0BFAFCD4" w14:textId="77777777" w:rsidTr="00DF01D4">
        <w:trPr>
          <w:trHeight w:val="255"/>
        </w:trPr>
        <w:tc>
          <w:tcPr>
            <w:tcW w:w="3120" w:type="dxa"/>
            <w:noWrap/>
            <w:hideMark/>
          </w:tcPr>
          <w:p w14:paraId="3827708D" w14:textId="77777777" w:rsidR="00291F77" w:rsidRPr="00CA4B42" w:rsidRDefault="00291F77" w:rsidP="00DF01D4">
            <w:r w:rsidRPr="00CA4B42">
              <w:t>famous/</w:t>
            </w:r>
            <w:proofErr w:type="spellStart"/>
            <w:r w:rsidRPr="00CA4B42">
              <w:t>Hoffman.edge</w:t>
            </w:r>
            <w:proofErr w:type="spellEnd"/>
          </w:p>
        </w:tc>
        <w:tc>
          <w:tcPr>
            <w:tcW w:w="1383" w:type="dxa"/>
            <w:noWrap/>
            <w:hideMark/>
          </w:tcPr>
          <w:p w14:paraId="5C15A597" w14:textId="77777777" w:rsidR="00291F77" w:rsidRPr="00CA4B42" w:rsidRDefault="00291F77" w:rsidP="00DF01D4">
            <w:r w:rsidRPr="00CA4B42">
              <w:t>16</w:t>
            </w:r>
          </w:p>
        </w:tc>
        <w:tc>
          <w:tcPr>
            <w:tcW w:w="1446" w:type="dxa"/>
            <w:noWrap/>
            <w:hideMark/>
          </w:tcPr>
          <w:p w14:paraId="457E7FED" w14:textId="77777777" w:rsidR="00291F77" w:rsidRPr="00CA4B42" w:rsidRDefault="00291F77" w:rsidP="00DF01D4">
            <w:r w:rsidRPr="00CA4B42">
              <w:t>0.014</w:t>
            </w:r>
          </w:p>
        </w:tc>
        <w:tc>
          <w:tcPr>
            <w:tcW w:w="1565" w:type="dxa"/>
            <w:noWrap/>
            <w:hideMark/>
          </w:tcPr>
          <w:p w14:paraId="20FE7A6C" w14:textId="77777777" w:rsidR="00291F77" w:rsidRPr="00CA4B42" w:rsidRDefault="00291F77" w:rsidP="00DF01D4">
            <w:r w:rsidRPr="00CA4B42">
              <w:t>0.005</w:t>
            </w:r>
          </w:p>
        </w:tc>
        <w:tc>
          <w:tcPr>
            <w:tcW w:w="1502" w:type="dxa"/>
            <w:noWrap/>
            <w:hideMark/>
          </w:tcPr>
          <w:p w14:paraId="5DAB341C" w14:textId="77777777" w:rsidR="00291F77" w:rsidRPr="00CA4B42" w:rsidRDefault="00291F77" w:rsidP="00DF01D4">
            <w:r w:rsidRPr="00CA4B42">
              <w:t>0.004</w:t>
            </w:r>
          </w:p>
        </w:tc>
      </w:tr>
      <w:tr w:rsidR="00291F77" w:rsidRPr="00CA4B42" w14:paraId="06C242F4" w14:textId="77777777" w:rsidTr="00DF01D4">
        <w:trPr>
          <w:trHeight w:val="255"/>
        </w:trPr>
        <w:tc>
          <w:tcPr>
            <w:tcW w:w="3120" w:type="dxa"/>
            <w:noWrap/>
            <w:hideMark/>
          </w:tcPr>
          <w:p w14:paraId="36C1FEA6" w14:textId="77777777" w:rsidR="00291F77" w:rsidRPr="00CA4B42" w:rsidRDefault="00291F77" w:rsidP="00DF01D4">
            <w:r w:rsidRPr="00CA4B42">
              <w:t>famous/</w:t>
            </w:r>
            <w:proofErr w:type="spellStart"/>
            <w:r w:rsidRPr="00CA4B42">
              <w:t>Shrikhande.edge</w:t>
            </w:r>
            <w:proofErr w:type="spellEnd"/>
          </w:p>
        </w:tc>
        <w:tc>
          <w:tcPr>
            <w:tcW w:w="1383" w:type="dxa"/>
            <w:noWrap/>
            <w:hideMark/>
          </w:tcPr>
          <w:p w14:paraId="4B52F188" w14:textId="77777777" w:rsidR="00291F77" w:rsidRPr="00CA4B42" w:rsidRDefault="00291F77" w:rsidP="00DF01D4">
            <w:r w:rsidRPr="00CA4B42">
              <w:t>16</w:t>
            </w:r>
          </w:p>
        </w:tc>
        <w:tc>
          <w:tcPr>
            <w:tcW w:w="1446" w:type="dxa"/>
            <w:noWrap/>
            <w:hideMark/>
          </w:tcPr>
          <w:p w14:paraId="4808D655" w14:textId="77777777" w:rsidR="00291F77" w:rsidRPr="00CA4B42" w:rsidRDefault="00291F77" w:rsidP="00DF01D4">
            <w:r w:rsidRPr="00CA4B42">
              <w:t>0.017</w:t>
            </w:r>
          </w:p>
        </w:tc>
        <w:tc>
          <w:tcPr>
            <w:tcW w:w="1565" w:type="dxa"/>
            <w:noWrap/>
            <w:hideMark/>
          </w:tcPr>
          <w:p w14:paraId="16135240" w14:textId="77777777" w:rsidR="00291F77" w:rsidRPr="00CA4B42" w:rsidRDefault="00291F77" w:rsidP="00DF01D4">
            <w:r w:rsidRPr="00CA4B42">
              <w:t>0.013</w:t>
            </w:r>
          </w:p>
        </w:tc>
        <w:tc>
          <w:tcPr>
            <w:tcW w:w="1502" w:type="dxa"/>
            <w:noWrap/>
            <w:hideMark/>
          </w:tcPr>
          <w:p w14:paraId="7E470CC8" w14:textId="77777777" w:rsidR="00291F77" w:rsidRPr="00CA4B42" w:rsidRDefault="00291F77" w:rsidP="00DF01D4">
            <w:r w:rsidRPr="00CA4B42">
              <w:t>0.008</w:t>
            </w:r>
          </w:p>
        </w:tc>
      </w:tr>
      <w:tr w:rsidR="00291F77" w:rsidRPr="00CA4B42" w14:paraId="37ACACD1" w14:textId="77777777" w:rsidTr="00DF01D4">
        <w:trPr>
          <w:trHeight w:val="255"/>
        </w:trPr>
        <w:tc>
          <w:tcPr>
            <w:tcW w:w="3120" w:type="dxa"/>
            <w:noWrap/>
            <w:hideMark/>
          </w:tcPr>
          <w:p w14:paraId="658F4C80" w14:textId="77777777" w:rsidR="00291F77" w:rsidRPr="00CA4B42" w:rsidRDefault="00291F77" w:rsidP="00DF01D4">
            <w:r w:rsidRPr="00CA4B42">
              <w:t>famous/</w:t>
            </w:r>
            <w:proofErr w:type="spellStart"/>
            <w:r w:rsidRPr="00CA4B42">
              <w:t>Sousselier.edge</w:t>
            </w:r>
            <w:proofErr w:type="spellEnd"/>
          </w:p>
        </w:tc>
        <w:tc>
          <w:tcPr>
            <w:tcW w:w="1383" w:type="dxa"/>
            <w:noWrap/>
            <w:hideMark/>
          </w:tcPr>
          <w:p w14:paraId="4576BDBD" w14:textId="77777777" w:rsidR="00291F77" w:rsidRPr="00CA4B42" w:rsidRDefault="00291F77" w:rsidP="00DF01D4">
            <w:r w:rsidRPr="00CA4B42">
              <w:t>16</w:t>
            </w:r>
          </w:p>
        </w:tc>
        <w:tc>
          <w:tcPr>
            <w:tcW w:w="1446" w:type="dxa"/>
            <w:noWrap/>
            <w:hideMark/>
          </w:tcPr>
          <w:p w14:paraId="7759E36F" w14:textId="77777777" w:rsidR="00291F77" w:rsidRPr="00CA4B42" w:rsidRDefault="00291F77" w:rsidP="00DF01D4">
            <w:r w:rsidRPr="00CA4B42">
              <w:t>0.018</w:t>
            </w:r>
          </w:p>
        </w:tc>
        <w:tc>
          <w:tcPr>
            <w:tcW w:w="1565" w:type="dxa"/>
            <w:noWrap/>
            <w:hideMark/>
          </w:tcPr>
          <w:p w14:paraId="4E77091E" w14:textId="77777777" w:rsidR="00291F77" w:rsidRPr="00CA4B42" w:rsidRDefault="00291F77" w:rsidP="00DF01D4">
            <w:r w:rsidRPr="00CA4B42">
              <w:t>0.010</w:t>
            </w:r>
          </w:p>
        </w:tc>
        <w:tc>
          <w:tcPr>
            <w:tcW w:w="1502" w:type="dxa"/>
            <w:noWrap/>
            <w:hideMark/>
          </w:tcPr>
          <w:p w14:paraId="47A59E09" w14:textId="77777777" w:rsidR="00291F77" w:rsidRPr="00CA4B42" w:rsidRDefault="00291F77" w:rsidP="00DF01D4">
            <w:r w:rsidRPr="00CA4B42">
              <w:t>0.003</w:t>
            </w:r>
          </w:p>
        </w:tc>
      </w:tr>
      <w:tr w:rsidR="00291F77" w:rsidRPr="00CA4B42" w14:paraId="25F2249B" w14:textId="77777777" w:rsidTr="00DF01D4">
        <w:trPr>
          <w:trHeight w:val="255"/>
        </w:trPr>
        <w:tc>
          <w:tcPr>
            <w:tcW w:w="3120" w:type="dxa"/>
            <w:noWrap/>
            <w:hideMark/>
          </w:tcPr>
          <w:p w14:paraId="766E96D4" w14:textId="77777777" w:rsidR="00291F77" w:rsidRPr="00CA4B42" w:rsidRDefault="00291F77" w:rsidP="00DF01D4">
            <w:r w:rsidRPr="00CA4B42">
              <w:t>famous/</w:t>
            </w:r>
            <w:proofErr w:type="spellStart"/>
            <w:r w:rsidRPr="00CA4B42">
              <w:t>Poussin.edge</w:t>
            </w:r>
            <w:proofErr w:type="spellEnd"/>
          </w:p>
        </w:tc>
        <w:tc>
          <w:tcPr>
            <w:tcW w:w="1383" w:type="dxa"/>
            <w:noWrap/>
            <w:hideMark/>
          </w:tcPr>
          <w:p w14:paraId="0B9D391B" w14:textId="77777777" w:rsidR="00291F77" w:rsidRPr="00CA4B42" w:rsidRDefault="00291F77" w:rsidP="00DF01D4">
            <w:r w:rsidRPr="00CA4B42">
              <w:t>15</w:t>
            </w:r>
          </w:p>
        </w:tc>
        <w:tc>
          <w:tcPr>
            <w:tcW w:w="1446" w:type="dxa"/>
            <w:noWrap/>
            <w:hideMark/>
          </w:tcPr>
          <w:p w14:paraId="29A47E7A" w14:textId="77777777" w:rsidR="00291F77" w:rsidRPr="00CA4B42" w:rsidRDefault="00291F77" w:rsidP="00DF01D4">
            <w:r w:rsidRPr="00CA4B42">
              <w:t>0.011</w:t>
            </w:r>
          </w:p>
        </w:tc>
        <w:tc>
          <w:tcPr>
            <w:tcW w:w="1565" w:type="dxa"/>
            <w:noWrap/>
            <w:hideMark/>
          </w:tcPr>
          <w:p w14:paraId="2694D49B" w14:textId="77777777" w:rsidR="00291F77" w:rsidRPr="00CA4B42" w:rsidRDefault="00291F77" w:rsidP="00DF01D4">
            <w:r w:rsidRPr="00CA4B42">
              <w:t>0.012</w:t>
            </w:r>
          </w:p>
        </w:tc>
        <w:tc>
          <w:tcPr>
            <w:tcW w:w="1502" w:type="dxa"/>
            <w:noWrap/>
            <w:hideMark/>
          </w:tcPr>
          <w:p w14:paraId="36AD0052" w14:textId="77777777" w:rsidR="00291F77" w:rsidRPr="00CA4B42" w:rsidRDefault="00291F77" w:rsidP="00DF01D4">
            <w:r w:rsidRPr="00CA4B42">
              <w:t>0.006</w:t>
            </w:r>
          </w:p>
        </w:tc>
      </w:tr>
      <w:tr w:rsidR="00291F77" w:rsidRPr="00CA4B42" w14:paraId="2C1E14FA" w14:textId="77777777" w:rsidTr="00DF01D4">
        <w:trPr>
          <w:trHeight w:val="255"/>
        </w:trPr>
        <w:tc>
          <w:tcPr>
            <w:tcW w:w="3120" w:type="dxa"/>
            <w:noWrap/>
            <w:hideMark/>
          </w:tcPr>
          <w:p w14:paraId="5573077A" w14:textId="77777777" w:rsidR="00291F77" w:rsidRPr="00CA4B42" w:rsidRDefault="00291F77" w:rsidP="00DF01D4">
            <w:r w:rsidRPr="00CA4B42">
              <w:t>famous/Paley13.edge</w:t>
            </w:r>
          </w:p>
        </w:tc>
        <w:tc>
          <w:tcPr>
            <w:tcW w:w="1383" w:type="dxa"/>
            <w:noWrap/>
            <w:hideMark/>
          </w:tcPr>
          <w:p w14:paraId="38F2C3DD" w14:textId="77777777" w:rsidR="00291F77" w:rsidRPr="00CA4B42" w:rsidRDefault="00291F77" w:rsidP="00DF01D4">
            <w:r w:rsidRPr="00CA4B42">
              <w:t>13</w:t>
            </w:r>
          </w:p>
        </w:tc>
        <w:tc>
          <w:tcPr>
            <w:tcW w:w="1446" w:type="dxa"/>
            <w:noWrap/>
            <w:hideMark/>
          </w:tcPr>
          <w:p w14:paraId="5450C861" w14:textId="77777777" w:rsidR="00291F77" w:rsidRPr="00CA4B42" w:rsidRDefault="00291F77" w:rsidP="00DF01D4">
            <w:r w:rsidRPr="00CA4B42">
              <w:t>0.007</w:t>
            </w:r>
          </w:p>
        </w:tc>
        <w:tc>
          <w:tcPr>
            <w:tcW w:w="1565" w:type="dxa"/>
            <w:noWrap/>
            <w:hideMark/>
          </w:tcPr>
          <w:p w14:paraId="3A241BF0" w14:textId="77777777" w:rsidR="00291F77" w:rsidRPr="00CA4B42" w:rsidRDefault="00291F77" w:rsidP="00DF01D4">
            <w:r w:rsidRPr="00CA4B42">
              <w:t>0.009</w:t>
            </w:r>
          </w:p>
        </w:tc>
        <w:tc>
          <w:tcPr>
            <w:tcW w:w="1502" w:type="dxa"/>
            <w:noWrap/>
            <w:hideMark/>
          </w:tcPr>
          <w:p w14:paraId="165092D8" w14:textId="77777777" w:rsidR="00291F77" w:rsidRPr="00CA4B42" w:rsidRDefault="00291F77" w:rsidP="00DF01D4">
            <w:r w:rsidRPr="00CA4B42">
              <w:t>0.006</w:t>
            </w:r>
          </w:p>
        </w:tc>
      </w:tr>
      <w:tr w:rsidR="00291F77" w:rsidRPr="00CA4B42" w14:paraId="17A89485" w14:textId="77777777" w:rsidTr="00DF01D4">
        <w:trPr>
          <w:trHeight w:val="255"/>
        </w:trPr>
        <w:tc>
          <w:tcPr>
            <w:tcW w:w="3120" w:type="dxa"/>
            <w:noWrap/>
            <w:hideMark/>
          </w:tcPr>
          <w:p w14:paraId="1917909E" w14:textId="77777777" w:rsidR="00291F77" w:rsidRPr="00CA4B42" w:rsidRDefault="00291F77" w:rsidP="00DF01D4">
            <w:r w:rsidRPr="00CA4B42">
              <w:t>famous/</w:t>
            </w:r>
            <w:proofErr w:type="spellStart"/>
            <w:r w:rsidRPr="00CA4B42">
              <w:t>Chvatal.edge</w:t>
            </w:r>
            <w:proofErr w:type="spellEnd"/>
          </w:p>
        </w:tc>
        <w:tc>
          <w:tcPr>
            <w:tcW w:w="1383" w:type="dxa"/>
            <w:noWrap/>
            <w:hideMark/>
          </w:tcPr>
          <w:p w14:paraId="3813B00D" w14:textId="77777777" w:rsidR="00291F77" w:rsidRPr="00CA4B42" w:rsidRDefault="00291F77" w:rsidP="00DF01D4">
            <w:r w:rsidRPr="00CA4B42">
              <w:t>12</w:t>
            </w:r>
          </w:p>
        </w:tc>
        <w:tc>
          <w:tcPr>
            <w:tcW w:w="1446" w:type="dxa"/>
            <w:noWrap/>
            <w:hideMark/>
          </w:tcPr>
          <w:p w14:paraId="6655B478" w14:textId="77777777" w:rsidR="00291F77" w:rsidRPr="00CA4B42" w:rsidRDefault="00291F77" w:rsidP="00DF01D4">
            <w:r w:rsidRPr="00CA4B42">
              <w:t>0.005</w:t>
            </w:r>
          </w:p>
        </w:tc>
        <w:tc>
          <w:tcPr>
            <w:tcW w:w="1565" w:type="dxa"/>
            <w:noWrap/>
            <w:hideMark/>
          </w:tcPr>
          <w:p w14:paraId="00F93FF5" w14:textId="77777777" w:rsidR="00291F77" w:rsidRPr="00CA4B42" w:rsidRDefault="00291F77" w:rsidP="00DF01D4">
            <w:r w:rsidRPr="00CA4B42">
              <w:t>0.005</w:t>
            </w:r>
          </w:p>
        </w:tc>
        <w:tc>
          <w:tcPr>
            <w:tcW w:w="1502" w:type="dxa"/>
            <w:noWrap/>
            <w:hideMark/>
          </w:tcPr>
          <w:p w14:paraId="75173DBE" w14:textId="77777777" w:rsidR="00291F77" w:rsidRPr="00CA4B42" w:rsidRDefault="00291F77" w:rsidP="00DF01D4">
            <w:r w:rsidRPr="00CA4B42">
              <w:t>0.004</w:t>
            </w:r>
          </w:p>
        </w:tc>
      </w:tr>
      <w:tr w:rsidR="00291F77" w:rsidRPr="00CA4B42" w14:paraId="10F0A2FB" w14:textId="77777777" w:rsidTr="00DF01D4">
        <w:trPr>
          <w:trHeight w:val="255"/>
        </w:trPr>
        <w:tc>
          <w:tcPr>
            <w:tcW w:w="3120" w:type="dxa"/>
            <w:noWrap/>
            <w:hideMark/>
          </w:tcPr>
          <w:p w14:paraId="39565FF3" w14:textId="77777777" w:rsidR="00291F77" w:rsidRPr="00CA4B42" w:rsidRDefault="00291F77" w:rsidP="00DF01D4">
            <w:r w:rsidRPr="00CA4B42">
              <w:t>famous/</w:t>
            </w:r>
            <w:proofErr w:type="spellStart"/>
            <w:r w:rsidRPr="00CA4B42">
              <w:t>Durer.edge</w:t>
            </w:r>
            <w:proofErr w:type="spellEnd"/>
          </w:p>
        </w:tc>
        <w:tc>
          <w:tcPr>
            <w:tcW w:w="1383" w:type="dxa"/>
            <w:noWrap/>
            <w:hideMark/>
          </w:tcPr>
          <w:p w14:paraId="41ABB881" w14:textId="77777777" w:rsidR="00291F77" w:rsidRPr="00CA4B42" w:rsidRDefault="00291F77" w:rsidP="00DF01D4">
            <w:r w:rsidRPr="00CA4B42">
              <w:t>12</w:t>
            </w:r>
          </w:p>
        </w:tc>
        <w:tc>
          <w:tcPr>
            <w:tcW w:w="1446" w:type="dxa"/>
            <w:noWrap/>
            <w:hideMark/>
          </w:tcPr>
          <w:p w14:paraId="73D214C9" w14:textId="77777777" w:rsidR="00291F77" w:rsidRPr="00CA4B42" w:rsidRDefault="00291F77" w:rsidP="00DF01D4">
            <w:r w:rsidRPr="00CA4B42">
              <w:t>0.007</w:t>
            </w:r>
          </w:p>
        </w:tc>
        <w:tc>
          <w:tcPr>
            <w:tcW w:w="1565" w:type="dxa"/>
            <w:noWrap/>
            <w:hideMark/>
          </w:tcPr>
          <w:p w14:paraId="5D7460BF" w14:textId="77777777" w:rsidR="00291F77" w:rsidRPr="00CA4B42" w:rsidRDefault="00291F77" w:rsidP="00DF01D4">
            <w:r w:rsidRPr="00CA4B42">
              <w:t>0.004</w:t>
            </w:r>
          </w:p>
        </w:tc>
        <w:tc>
          <w:tcPr>
            <w:tcW w:w="1502" w:type="dxa"/>
            <w:noWrap/>
            <w:hideMark/>
          </w:tcPr>
          <w:p w14:paraId="54B077CC" w14:textId="77777777" w:rsidR="00291F77" w:rsidRPr="00CA4B42" w:rsidRDefault="00291F77" w:rsidP="00DF01D4">
            <w:r w:rsidRPr="00CA4B42">
              <w:t>0.003</w:t>
            </w:r>
          </w:p>
        </w:tc>
      </w:tr>
      <w:tr w:rsidR="00291F77" w:rsidRPr="00CA4B42" w14:paraId="3FF1BD88" w14:textId="77777777" w:rsidTr="00DF01D4">
        <w:trPr>
          <w:trHeight w:val="255"/>
        </w:trPr>
        <w:tc>
          <w:tcPr>
            <w:tcW w:w="3120" w:type="dxa"/>
            <w:noWrap/>
            <w:hideMark/>
          </w:tcPr>
          <w:p w14:paraId="7AA930CD" w14:textId="77777777" w:rsidR="00291F77" w:rsidRPr="00CA4B42" w:rsidRDefault="00291F77" w:rsidP="00DF01D4">
            <w:r w:rsidRPr="00CA4B42">
              <w:t>famous/</w:t>
            </w:r>
            <w:proofErr w:type="spellStart"/>
            <w:r w:rsidRPr="00CA4B42">
              <w:t>Franklin.edge</w:t>
            </w:r>
            <w:proofErr w:type="spellEnd"/>
          </w:p>
        </w:tc>
        <w:tc>
          <w:tcPr>
            <w:tcW w:w="1383" w:type="dxa"/>
            <w:noWrap/>
            <w:hideMark/>
          </w:tcPr>
          <w:p w14:paraId="47C21C76" w14:textId="77777777" w:rsidR="00291F77" w:rsidRPr="00CA4B42" w:rsidRDefault="00291F77" w:rsidP="00DF01D4">
            <w:r w:rsidRPr="00CA4B42">
              <w:t>12</w:t>
            </w:r>
          </w:p>
        </w:tc>
        <w:tc>
          <w:tcPr>
            <w:tcW w:w="1446" w:type="dxa"/>
            <w:noWrap/>
            <w:hideMark/>
          </w:tcPr>
          <w:p w14:paraId="7CCABB99" w14:textId="77777777" w:rsidR="00291F77" w:rsidRPr="00CA4B42" w:rsidRDefault="00291F77" w:rsidP="00DF01D4">
            <w:r w:rsidRPr="00CA4B42">
              <w:t>0.005</w:t>
            </w:r>
          </w:p>
        </w:tc>
        <w:tc>
          <w:tcPr>
            <w:tcW w:w="1565" w:type="dxa"/>
            <w:noWrap/>
            <w:hideMark/>
          </w:tcPr>
          <w:p w14:paraId="088BC988" w14:textId="77777777" w:rsidR="00291F77" w:rsidRPr="00CA4B42" w:rsidRDefault="00291F77" w:rsidP="00DF01D4">
            <w:r w:rsidRPr="00CA4B42">
              <w:t>0.003</w:t>
            </w:r>
          </w:p>
        </w:tc>
        <w:tc>
          <w:tcPr>
            <w:tcW w:w="1502" w:type="dxa"/>
            <w:noWrap/>
            <w:hideMark/>
          </w:tcPr>
          <w:p w14:paraId="75BF1E13" w14:textId="77777777" w:rsidR="00291F77" w:rsidRPr="00CA4B42" w:rsidRDefault="00291F77" w:rsidP="00DF01D4">
            <w:r w:rsidRPr="00CA4B42">
              <w:t>0.002</w:t>
            </w:r>
          </w:p>
        </w:tc>
      </w:tr>
      <w:tr w:rsidR="00291F77" w:rsidRPr="00CA4B42" w14:paraId="1AD46474" w14:textId="77777777" w:rsidTr="00DF01D4">
        <w:trPr>
          <w:trHeight w:val="255"/>
        </w:trPr>
        <w:tc>
          <w:tcPr>
            <w:tcW w:w="3120" w:type="dxa"/>
            <w:noWrap/>
            <w:hideMark/>
          </w:tcPr>
          <w:p w14:paraId="3800E359" w14:textId="77777777" w:rsidR="00291F77" w:rsidRPr="00CA4B42" w:rsidRDefault="00291F77" w:rsidP="00DF01D4">
            <w:r w:rsidRPr="00CA4B42">
              <w:t>famous/</w:t>
            </w:r>
            <w:proofErr w:type="spellStart"/>
            <w:r w:rsidRPr="00CA4B42">
              <w:t>Frucht.edge</w:t>
            </w:r>
            <w:proofErr w:type="spellEnd"/>
          </w:p>
        </w:tc>
        <w:tc>
          <w:tcPr>
            <w:tcW w:w="1383" w:type="dxa"/>
            <w:noWrap/>
            <w:hideMark/>
          </w:tcPr>
          <w:p w14:paraId="151E981D" w14:textId="77777777" w:rsidR="00291F77" w:rsidRPr="00CA4B42" w:rsidRDefault="00291F77" w:rsidP="00DF01D4">
            <w:r w:rsidRPr="00CA4B42">
              <w:t>12</w:t>
            </w:r>
          </w:p>
        </w:tc>
        <w:tc>
          <w:tcPr>
            <w:tcW w:w="1446" w:type="dxa"/>
            <w:noWrap/>
            <w:hideMark/>
          </w:tcPr>
          <w:p w14:paraId="51BE4EA6" w14:textId="77777777" w:rsidR="00291F77" w:rsidRPr="00CA4B42" w:rsidRDefault="00291F77" w:rsidP="00DF01D4">
            <w:r w:rsidRPr="00CA4B42">
              <w:t>0.007</w:t>
            </w:r>
          </w:p>
        </w:tc>
        <w:tc>
          <w:tcPr>
            <w:tcW w:w="1565" w:type="dxa"/>
            <w:noWrap/>
            <w:hideMark/>
          </w:tcPr>
          <w:p w14:paraId="0CDC2667" w14:textId="77777777" w:rsidR="00291F77" w:rsidRPr="00CA4B42" w:rsidRDefault="00291F77" w:rsidP="00DF01D4">
            <w:r w:rsidRPr="00CA4B42">
              <w:t>0.005</w:t>
            </w:r>
          </w:p>
        </w:tc>
        <w:tc>
          <w:tcPr>
            <w:tcW w:w="1502" w:type="dxa"/>
            <w:noWrap/>
            <w:hideMark/>
          </w:tcPr>
          <w:p w14:paraId="74B9E6B3" w14:textId="77777777" w:rsidR="00291F77" w:rsidRPr="00CA4B42" w:rsidRDefault="00291F77" w:rsidP="00DF01D4">
            <w:r w:rsidRPr="00CA4B42">
              <w:t>0.003</w:t>
            </w:r>
          </w:p>
        </w:tc>
      </w:tr>
      <w:tr w:rsidR="00291F77" w:rsidRPr="00CA4B42" w14:paraId="1E80438A" w14:textId="77777777" w:rsidTr="00DF01D4">
        <w:trPr>
          <w:trHeight w:val="255"/>
        </w:trPr>
        <w:tc>
          <w:tcPr>
            <w:tcW w:w="3120" w:type="dxa"/>
            <w:noWrap/>
            <w:hideMark/>
          </w:tcPr>
          <w:p w14:paraId="611E80B1" w14:textId="77777777" w:rsidR="00291F77" w:rsidRPr="00CA4B42" w:rsidRDefault="00291F77" w:rsidP="00DF01D4">
            <w:r w:rsidRPr="00CA4B42">
              <w:t>famous/</w:t>
            </w:r>
            <w:proofErr w:type="spellStart"/>
            <w:r w:rsidRPr="00CA4B42">
              <w:t>Tietze.edge</w:t>
            </w:r>
            <w:proofErr w:type="spellEnd"/>
          </w:p>
        </w:tc>
        <w:tc>
          <w:tcPr>
            <w:tcW w:w="1383" w:type="dxa"/>
            <w:noWrap/>
            <w:hideMark/>
          </w:tcPr>
          <w:p w14:paraId="6A3BFC3C" w14:textId="77777777" w:rsidR="00291F77" w:rsidRPr="00CA4B42" w:rsidRDefault="00291F77" w:rsidP="00DF01D4">
            <w:r w:rsidRPr="00CA4B42">
              <w:t>12</w:t>
            </w:r>
          </w:p>
        </w:tc>
        <w:tc>
          <w:tcPr>
            <w:tcW w:w="1446" w:type="dxa"/>
            <w:noWrap/>
            <w:hideMark/>
          </w:tcPr>
          <w:p w14:paraId="1A488641" w14:textId="77777777" w:rsidR="00291F77" w:rsidRPr="00CA4B42" w:rsidRDefault="00291F77" w:rsidP="00DF01D4">
            <w:r w:rsidRPr="00CA4B42">
              <w:t>0.012</w:t>
            </w:r>
          </w:p>
        </w:tc>
        <w:tc>
          <w:tcPr>
            <w:tcW w:w="1565" w:type="dxa"/>
            <w:noWrap/>
            <w:hideMark/>
          </w:tcPr>
          <w:p w14:paraId="6B533A23" w14:textId="77777777" w:rsidR="00291F77" w:rsidRPr="00CA4B42" w:rsidRDefault="00291F77" w:rsidP="00DF01D4">
            <w:r w:rsidRPr="00CA4B42">
              <w:t>0.007</w:t>
            </w:r>
          </w:p>
        </w:tc>
        <w:tc>
          <w:tcPr>
            <w:tcW w:w="1502" w:type="dxa"/>
            <w:noWrap/>
            <w:hideMark/>
          </w:tcPr>
          <w:p w14:paraId="72EA3857" w14:textId="77777777" w:rsidR="00291F77" w:rsidRPr="00CA4B42" w:rsidRDefault="00291F77" w:rsidP="00DF01D4">
            <w:r w:rsidRPr="00CA4B42">
              <w:t>0.002</w:t>
            </w:r>
          </w:p>
        </w:tc>
      </w:tr>
      <w:tr w:rsidR="00291F77" w:rsidRPr="00CA4B42" w14:paraId="4606C9F7" w14:textId="77777777" w:rsidTr="00DF01D4">
        <w:trPr>
          <w:trHeight w:val="255"/>
        </w:trPr>
        <w:tc>
          <w:tcPr>
            <w:tcW w:w="3120" w:type="dxa"/>
            <w:noWrap/>
            <w:hideMark/>
          </w:tcPr>
          <w:p w14:paraId="39ABC832" w14:textId="77777777" w:rsidR="00291F77" w:rsidRPr="00CA4B42" w:rsidRDefault="00291F77" w:rsidP="00DF01D4">
            <w:r w:rsidRPr="00CA4B42">
              <w:t>famous/</w:t>
            </w:r>
            <w:proofErr w:type="spellStart"/>
            <w:r w:rsidRPr="00CA4B42">
              <w:t>Goldner.edge</w:t>
            </w:r>
            <w:proofErr w:type="spellEnd"/>
          </w:p>
        </w:tc>
        <w:tc>
          <w:tcPr>
            <w:tcW w:w="1383" w:type="dxa"/>
            <w:noWrap/>
            <w:hideMark/>
          </w:tcPr>
          <w:p w14:paraId="0E2BEF73" w14:textId="77777777" w:rsidR="00291F77" w:rsidRPr="00CA4B42" w:rsidRDefault="00291F77" w:rsidP="00DF01D4">
            <w:r w:rsidRPr="00CA4B42">
              <w:t>11</w:t>
            </w:r>
          </w:p>
        </w:tc>
        <w:tc>
          <w:tcPr>
            <w:tcW w:w="1446" w:type="dxa"/>
            <w:noWrap/>
            <w:hideMark/>
          </w:tcPr>
          <w:p w14:paraId="468DB49E" w14:textId="77777777" w:rsidR="00291F77" w:rsidRPr="00CA4B42" w:rsidRDefault="00291F77" w:rsidP="00DF01D4">
            <w:r w:rsidRPr="00CA4B42">
              <w:t>0.002</w:t>
            </w:r>
          </w:p>
        </w:tc>
        <w:tc>
          <w:tcPr>
            <w:tcW w:w="1565" w:type="dxa"/>
            <w:noWrap/>
            <w:hideMark/>
          </w:tcPr>
          <w:p w14:paraId="4556E0D3" w14:textId="77777777" w:rsidR="00291F77" w:rsidRPr="00CA4B42" w:rsidRDefault="00291F77" w:rsidP="00DF01D4">
            <w:r w:rsidRPr="00CA4B42">
              <w:t>0.002</w:t>
            </w:r>
          </w:p>
        </w:tc>
        <w:tc>
          <w:tcPr>
            <w:tcW w:w="1502" w:type="dxa"/>
            <w:noWrap/>
            <w:hideMark/>
          </w:tcPr>
          <w:p w14:paraId="30FBC6CF" w14:textId="77777777" w:rsidR="00291F77" w:rsidRPr="00CA4B42" w:rsidRDefault="00291F77" w:rsidP="00DF01D4">
            <w:r w:rsidRPr="00CA4B42">
              <w:t>0.002</w:t>
            </w:r>
          </w:p>
        </w:tc>
      </w:tr>
      <w:tr w:rsidR="00291F77" w:rsidRPr="00CA4B42" w14:paraId="50FA27A1" w14:textId="77777777" w:rsidTr="00DF01D4">
        <w:trPr>
          <w:trHeight w:val="255"/>
        </w:trPr>
        <w:tc>
          <w:tcPr>
            <w:tcW w:w="3120" w:type="dxa"/>
            <w:noWrap/>
            <w:hideMark/>
          </w:tcPr>
          <w:p w14:paraId="0D7EEF9C" w14:textId="77777777" w:rsidR="00291F77" w:rsidRPr="00CA4B42" w:rsidRDefault="00291F77" w:rsidP="00DF01D4">
            <w:r w:rsidRPr="00CA4B42">
              <w:t>famous/</w:t>
            </w:r>
            <w:proofErr w:type="spellStart"/>
            <w:r w:rsidRPr="00CA4B42">
              <w:t>Grotzsch.edge</w:t>
            </w:r>
            <w:proofErr w:type="spellEnd"/>
          </w:p>
        </w:tc>
        <w:tc>
          <w:tcPr>
            <w:tcW w:w="1383" w:type="dxa"/>
            <w:noWrap/>
            <w:hideMark/>
          </w:tcPr>
          <w:p w14:paraId="59BAF635" w14:textId="77777777" w:rsidR="00291F77" w:rsidRPr="00CA4B42" w:rsidRDefault="00291F77" w:rsidP="00DF01D4">
            <w:r w:rsidRPr="00CA4B42">
              <w:t>11</w:t>
            </w:r>
          </w:p>
        </w:tc>
        <w:tc>
          <w:tcPr>
            <w:tcW w:w="1446" w:type="dxa"/>
            <w:noWrap/>
            <w:hideMark/>
          </w:tcPr>
          <w:p w14:paraId="7484347B" w14:textId="77777777" w:rsidR="00291F77" w:rsidRPr="00CA4B42" w:rsidRDefault="00291F77" w:rsidP="00DF01D4">
            <w:r w:rsidRPr="00CA4B42">
              <w:t>0.003</w:t>
            </w:r>
          </w:p>
        </w:tc>
        <w:tc>
          <w:tcPr>
            <w:tcW w:w="1565" w:type="dxa"/>
            <w:noWrap/>
            <w:hideMark/>
          </w:tcPr>
          <w:p w14:paraId="0EDE3BBD" w14:textId="77777777" w:rsidR="00291F77" w:rsidRPr="00CA4B42" w:rsidRDefault="00291F77" w:rsidP="00DF01D4">
            <w:r w:rsidRPr="00CA4B42">
              <w:t>0.003</w:t>
            </w:r>
          </w:p>
        </w:tc>
        <w:tc>
          <w:tcPr>
            <w:tcW w:w="1502" w:type="dxa"/>
            <w:noWrap/>
            <w:hideMark/>
          </w:tcPr>
          <w:p w14:paraId="7EA6683F" w14:textId="77777777" w:rsidR="00291F77" w:rsidRPr="00CA4B42" w:rsidRDefault="00291F77" w:rsidP="00DF01D4">
            <w:r w:rsidRPr="00CA4B42">
              <w:t>0.002</w:t>
            </w:r>
          </w:p>
        </w:tc>
      </w:tr>
      <w:tr w:rsidR="00291F77" w:rsidRPr="00CA4B42" w14:paraId="6A81ED50" w14:textId="77777777" w:rsidTr="00DF01D4">
        <w:trPr>
          <w:trHeight w:val="255"/>
        </w:trPr>
        <w:tc>
          <w:tcPr>
            <w:tcW w:w="3120" w:type="dxa"/>
            <w:noWrap/>
            <w:hideMark/>
          </w:tcPr>
          <w:p w14:paraId="27CF3750" w14:textId="77777777" w:rsidR="00291F77" w:rsidRPr="00CA4B42" w:rsidRDefault="00291F77" w:rsidP="00DF01D4">
            <w:r w:rsidRPr="00CA4B42">
              <w:t>famous/</w:t>
            </w:r>
            <w:proofErr w:type="spellStart"/>
            <w:r w:rsidRPr="00CA4B42">
              <w:t>Herschel.edge</w:t>
            </w:r>
            <w:proofErr w:type="spellEnd"/>
          </w:p>
        </w:tc>
        <w:tc>
          <w:tcPr>
            <w:tcW w:w="1383" w:type="dxa"/>
            <w:noWrap/>
            <w:hideMark/>
          </w:tcPr>
          <w:p w14:paraId="5389BA26" w14:textId="77777777" w:rsidR="00291F77" w:rsidRPr="00CA4B42" w:rsidRDefault="00291F77" w:rsidP="00DF01D4">
            <w:r w:rsidRPr="00CA4B42">
              <w:t>11</w:t>
            </w:r>
          </w:p>
        </w:tc>
        <w:tc>
          <w:tcPr>
            <w:tcW w:w="1446" w:type="dxa"/>
            <w:noWrap/>
            <w:hideMark/>
          </w:tcPr>
          <w:p w14:paraId="65B72596" w14:textId="77777777" w:rsidR="00291F77" w:rsidRPr="00CA4B42" w:rsidRDefault="00291F77" w:rsidP="00DF01D4">
            <w:r w:rsidRPr="00CA4B42">
              <w:t>0.003</w:t>
            </w:r>
          </w:p>
        </w:tc>
        <w:tc>
          <w:tcPr>
            <w:tcW w:w="1565" w:type="dxa"/>
            <w:noWrap/>
            <w:hideMark/>
          </w:tcPr>
          <w:p w14:paraId="3E29C6E8" w14:textId="77777777" w:rsidR="00291F77" w:rsidRPr="00CA4B42" w:rsidRDefault="00291F77" w:rsidP="00DF01D4">
            <w:r w:rsidRPr="00CA4B42">
              <w:t>0.002</w:t>
            </w:r>
          </w:p>
        </w:tc>
        <w:tc>
          <w:tcPr>
            <w:tcW w:w="1502" w:type="dxa"/>
            <w:noWrap/>
            <w:hideMark/>
          </w:tcPr>
          <w:p w14:paraId="63C07CD5" w14:textId="77777777" w:rsidR="00291F77" w:rsidRPr="00CA4B42" w:rsidRDefault="00291F77" w:rsidP="00DF01D4">
            <w:r w:rsidRPr="00CA4B42">
              <w:t>0.002</w:t>
            </w:r>
          </w:p>
        </w:tc>
      </w:tr>
      <w:tr w:rsidR="00291F77" w:rsidRPr="00CA4B42" w14:paraId="29FB70A3" w14:textId="77777777" w:rsidTr="00DF01D4">
        <w:trPr>
          <w:trHeight w:val="255"/>
        </w:trPr>
        <w:tc>
          <w:tcPr>
            <w:tcW w:w="3120" w:type="dxa"/>
            <w:noWrap/>
            <w:hideMark/>
          </w:tcPr>
          <w:p w14:paraId="157A1285" w14:textId="77777777" w:rsidR="00291F77" w:rsidRPr="00CA4B42" w:rsidRDefault="00291F77" w:rsidP="00DF01D4">
            <w:r w:rsidRPr="00CA4B42">
              <w:t>famous/</w:t>
            </w:r>
            <w:proofErr w:type="spellStart"/>
            <w:r w:rsidRPr="00CA4B42">
              <w:t>Petersen.edge</w:t>
            </w:r>
            <w:proofErr w:type="spellEnd"/>
          </w:p>
        </w:tc>
        <w:tc>
          <w:tcPr>
            <w:tcW w:w="1383" w:type="dxa"/>
            <w:noWrap/>
            <w:hideMark/>
          </w:tcPr>
          <w:p w14:paraId="072546D8" w14:textId="77777777" w:rsidR="00291F77" w:rsidRPr="00CA4B42" w:rsidRDefault="00291F77" w:rsidP="00DF01D4">
            <w:r w:rsidRPr="00CA4B42">
              <w:t>10</w:t>
            </w:r>
          </w:p>
        </w:tc>
        <w:tc>
          <w:tcPr>
            <w:tcW w:w="1446" w:type="dxa"/>
            <w:noWrap/>
            <w:hideMark/>
          </w:tcPr>
          <w:p w14:paraId="3C1B8DBB" w14:textId="77777777" w:rsidR="00291F77" w:rsidRPr="00CA4B42" w:rsidRDefault="00291F77" w:rsidP="00DF01D4">
            <w:r w:rsidRPr="00CA4B42">
              <w:t>0.004</w:t>
            </w:r>
          </w:p>
        </w:tc>
        <w:tc>
          <w:tcPr>
            <w:tcW w:w="1565" w:type="dxa"/>
            <w:noWrap/>
            <w:hideMark/>
          </w:tcPr>
          <w:p w14:paraId="081920CB" w14:textId="77777777" w:rsidR="00291F77" w:rsidRPr="00CA4B42" w:rsidRDefault="00291F77" w:rsidP="00DF01D4">
            <w:r w:rsidRPr="00CA4B42">
              <w:t>0.005</w:t>
            </w:r>
          </w:p>
        </w:tc>
        <w:tc>
          <w:tcPr>
            <w:tcW w:w="1502" w:type="dxa"/>
            <w:noWrap/>
            <w:hideMark/>
          </w:tcPr>
          <w:p w14:paraId="470BC7C3" w14:textId="77777777" w:rsidR="00291F77" w:rsidRPr="00CA4B42" w:rsidRDefault="00291F77" w:rsidP="00DF01D4">
            <w:r w:rsidRPr="00CA4B42">
              <w:t>0.002</w:t>
            </w:r>
          </w:p>
        </w:tc>
      </w:tr>
      <w:tr w:rsidR="00291F77" w:rsidRPr="00CA4B42" w14:paraId="78647563" w14:textId="77777777" w:rsidTr="00DF01D4">
        <w:trPr>
          <w:trHeight w:val="255"/>
        </w:trPr>
        <w:tc>
          <w:tcPr>
            <w:tcW w:w="3120" w:type="dxa"/>
            <w:noWrap/>
            <w:hideMark/>
          </w:tcPr>
          <w:p w14:paraId="2E1CED2A" w14:textId="77777777" w:rsidR="00291F77" w:rsidRPr="00CA4B42" w:rsidRDefault="00291F77" w:rsidP="00DF01D4">
            <w:r w:rsidRPr="00CA4B42">
              <w:t>famous/3x3-grid.edge</w:t>
            </w:r>
          </w:p>
        </w:tc>
        <w:tc>
          <w:tcPr>
            <w:tcW w:w="1383" w:type="dxa"/>
            <w:noWrap/>
            <w:hideMark/>
          </w:tcPr>
          <w:p w14:paraId="26C336D5" w14:textId="77777777" w:rsidR="00291F77" w:rsidRPr="00CA4B42" w:rsidRDefault="00291F77" w:rsidP="00DF01D4">
            <w:r w:rsidRPr="00CA4B42">
              <w:t>9</w:t>
            </w:r>
          </w:p>
        </w:tc>
        <w:tc>
          <w:tcPr>
            <w:tcW w:w="1446" w:type="dxa"/>
            <w:noWrap/>
            <w:hideMark/>
          </w:tcPr>
          <w:p w14:paraId="2A1B434D" w14:textId="77777777" w:rsidR="00291F77" w:rsidRPr="00CA4B42" w:rsidRDefault="00291F77" w:rsidP="00DF01D4">
            <w:r w:rsidRPr="00CA4B42">
              <w:t>0.002</w:t>
            </w:r>
          </w:p>
        </w:tc>
        <w:tc>
          <w:tcPr>
            <w:tcW w:w="1565" w:type="dxa"/>
            <w:noWrap/>
            <w:hideMark/>
          </w:tcPr>
          <w:p w14:paraId="72F1A41B" w14:textId="77777777" w:rsidR="00291F77" w:rsidRPr="00CA4B42" w:rsidRDefault="00291F77" w:rsidP="00DF01D4">
            <w:r w:rsidRPr="00CA4B42">
              <w:t>0.003</w:t>
            </w:r>
          </w:p>
        </w:tc>
        <w:tc>
          <w:tcPr>
            <w:tcW w:w="1502" w:type="dxa"/>
            <w:noWrap/>
            <w:hideMark/>
          </w:tcPr>
          <w:p w14:paraId="3B31966C" w14:textId="77777777" w:rsidR="00291F77" w:rsidRPr="00CA4B42" w:rsidRDefault="00291F77" w:rsidP="00DF01D4">
            <w:r w:rsidRPr="00CA4B42">
              <w:t>0.002</w:t>
            </w:r>
          </w:p>
        </w:tc>
      </w:tr>
      <w:tr w:rsidR="00291F77" w:rsidRPr="00CA4B42" w14:paraId="02633364" w14:textId="77777777" w:rsidTr="00DF01D4">
        <w:trPr>
          <w:trHeight w:val="255"/>
        </w:trPr>
        <w:tc>
          <w:tcPr>
            <w:tcW w:w="3120" w:type="dxa"/>
            <w:noWrap/>
            <w:hideMark/>
          </w:tcPr>
          <w:p w14:paraId="40F85418" w14:textId="77777777" w:rsidR="00291F77" w:rsidRPr="00CA4B42" w:rsidRDefault="00291F77" w:rsidP="00DF01D4">
            <w:r w:rsidRPr="00CA4B42">
              <w:t>famous/</w:t>
            </w:r>
            <w:proofErr w:type="spellStart"/>
            <w:r w:rsidRPr="00CA4B42">
              <w:t>Pmin.edge</w:t>
            </w:r>
            <w:proofErr w:type="spellEnd"/>
          </w:p>
        </w:tc>
        <w:tc>
          <w:tcPr>
            <w:tcW w:w="1383" w:type="dxa"/>
            <w:noWrap/>
            <w:hideMark/>
          </w:tcPr>
          <w:p w14:paraId="11BF03C0" w14:textId="77777777" w:rsidR="00291F77" w:rsidRPr="00CA4B42" w:rsidRDefault="00291F77" w:rsidP="00DF01D4">
            <w:r w:rsidRPr="00CA4B42">
              <w:t>9</w:t>
            </w:r>
          </w:p>
        </w:tc>
        <w:tc>
          <w:tcPr>
            <w:tcW w:w="1446" w:type="dxa"/>
            <w:noWrap/>
            <w:hideMark/>
          </w:tcPr>
          <w:p w14:paraId="67FF86DC" w14:textId="77777777" w:rsidR="00291F77" w:rsidRPr="00CA4B42" w:rsidRDefault="00291F77" w:rsidP="00DF01D4">
            <w:r w:rsidRPr="00CA4B42">
              <w:t>0.004</w:t>
            </w:r>
          </w:p>
        </w:tc>
        <w:tc>
          <w:tcPr>
            <w:tcW w:w="1565" w:type="dxa"/>
            <w:noWrap/>
            <w:hideMark/>
          </w:tcPr>
          <w:p w14:paraId="50E582E8" w14:textId="77777777" w:rsidR="00291F77" w:rsidRPr="00CA4B42" w:rsidRDefault="00291F77" w:rsidP="00DF01D4">
            <w:r w:rsidRPr="00CA4B42">
              <w:t>0.004</w:t>
            </w:r>
          </w:p>
        </w:tc>
        <w:tc>
          <w:tcPr>
            <w:tcW w:w="1502" w:type="dxa"/>
            <w:noWrap/>
            <w:hideMark/>
          </w:tcPr>
          <w:p w14:paraId="0FDBE815" w14:textId="77777777" w:rsidR="00291F77" w:rsidRPr="00CA4B42" w:rsidRDefault="00291F77" w:rsidP="00DF01D4">
            <w:r w:rsidRPr="00CA4B42">
              <w:t>0.001</w:t>
            </w:r>
          </w:p>
        </w:tc>
      </w:tr>
      <w:tr w:rsidR="00291F77" w:rsidRPr="00CA4B42" w14:paraId="6DB987D2" w14:textId="77777777" w:rsidTr="00DF01D4">
        <w:trPr>
          <w:trHeight w:val="255"/>
        </w:trPr>
        <w:tc>
          <w:tcPr>
            <w:tcW w:w="3120" w:type="dxa"/>
            <w:noWrap/>
            <w:hideMark/>
          </w:tcPr>
          <w:p w14:paraId="32B73AED" w14:textId="77777777" w:rsidR="00291F77" w:rsidRPr="00CA4B42" w:rsidRDefault="00291F77" w:rsidP="00DF01D4">
            <w:r w:rsidRPr="00CA4B42">
              <w:t>famous/</w:t>
            </w:r>
            <w:proofErr w:type="spellStart"/>
            <w:r w:rsidRPr="00CA4B42">
              <w:t>Wagner.edge</w:t>
            </w:r>
            <w:proofErr w:type="spellEnd"/>
          </w:p>
        </w:tc>
        <w:tc>
          <w:tcPr>
            <w:tcW w:w="1383" w:type="dxa"/>
            <w:noWrap/>
            <w:hideMark/>
          </w:tcPr>
          <w:p w14:paraId="3A5C6766" w14:textId="77777777" w:rsidR="00291F77" w:rsidRPr="00CA4B42" w:rsidRDefault="00291F77" w:rsidP="00DF01D4">
            <w:r w:rsidRPr="00CA4B42">
              <w:t>8</w:t>
            </w:r>
          </w:p>
        </w:tc>
        <w:tc>
          <w:tcPr>
            <w:tcW w:w="1446" w:type="dxa"/>
            <w:noWrap/>
            <w:hideMark/>
          </w:tcPr>
          <w:p w14:paraId="05F7819C" w14:textId="77777777" w:rsidR="00291F77" w:rsidRPr="00CA4B42" w:rsidRDefault="00291F77" w:rsidP="00DF01D4">
            <w:r w:rsidRPr="00CA4B42">
              <w:t>0.003</w:t>
            </w:r>
          </w:p>
        </w:tc>
        <w:tc>
          <w:tcPr>
            <w:tcW w:w="1565" w:type="dxa"/>
            <w:noWrap/>
            <w:hideMark/>
          </w:tcPr>
          <w:p w14:paraId="0333F114" w14:textId="77777777" w:rsidR="00291F77" w:rsidRPr="00CA4B42" w:rsidRDefault="00291F77" w:rsidP="00DF01D4">
            <w:r w:rsidRPr="00CA4B42">
              <w:t>0.003</w:t>
            </w:r>
          </w:p>
        </w:tc>
        <w:tc>
          <w:tcPr>
            <w:tcW w:w="1502" w:type="dxa"/>
            <w:noWrap/>
            <w:hideMark/>
          </w:tcPr>
          <w:p w14:paraId="7AB4309A" w14:textId="77777777" w:rsidR="00291F77" w:rsidRPr="00CA4B42" w:rsidRDefault="00291F77" w:rsidP="00DF01D4">
            <w:r w:rsidRPr="00CA4B42">
              <w:t>0.001</w:t>
            </w:r>
          </w:p>
        </w:tc>
      </w:tr>
      <w:tr w:rsidR="00291F77" w:rsidRPr="00CA4B42" w14:paraId="26CAF718" w14:textId="77777777" w:rsidTr="00DF01D4">
        <w:trPr>
          <w:trHeight w:val="255"/>
        </w:trPr>
        <w:tc>
          <w:tcPr>
            <w:tcW w:w="3120" w:type="dxa"/>
            <w:noWrap/>
            <w:hideMark/>
          </w:tcPr>
          <w:p w14:paraId="019C6839" w14:textId="77777777" w:rsidR="00291F77" w:rsidRPr="00CA4B42" w:rsidRDefault="00291F77" w:rsidP="00DF01D4">
            <w:r w:rsidRPr="00CA4B42">
              <w:t>famous/</w:t>
            </w:r>
            <w:proofErr w:type="spellStart"/>
            <w:r w:rsidRPr="00CA4B42">
              <w:t>Moser.edge</w:t>
            </w:r>
            <w:proofErr w:type="spellEnd"/>
          </w:p>
        </w:tc>
        <w:tc>
          <w:tcPr>
            <w:tcW w:w="1383" w:type="dxa"/>
            <w:noWrap/>
            <w:hideMark/>
          </w:tcPr>
          <w:p w14:paraId="6856F998" w14:textId="77777777" w:rsidR="00291F77" w:rsidRPr="00CA4B42" w:rsidRDefault="00291F77" w:rsidP="00DF01D4">
            <w:r w:rsidRPr="00CA4B42">
              <w:t>7</w:t>
            </w:r>
          </w:p>
        </w:tc>
        <w:tc>
          <w:tcPr>
            <w:tcW w:w="1446" w:type="dxa"/>
            <w:noWrap/>
            <w:hideMark/>
          </w:tcPr>
          <w:p w14:paraId="6BB22079" w14:textId="77777777" w:rsidR="00291F77" w:rsidRPr="00CA4B42" w:rsidRDefault="00291F77" w:rsidP="00DF01D4">
            <w:r w:rsidRPr="00CA4B42">
              <w:t>0.002</w:t>
            </w:r>
          </w:p>
        </w:tc>
        <w:tc>
          <w:tcPr>
            <w:tcW w:w="1565" w:type="dxa"/>
            <w:noWrap/>
            <w:hideMark/>
          </w:tcPr>
          <w:p w14:paraId="2B94A89C" w14:textId="77777777" w:rsidR="00291F77" w:rsidRPr="00CA4B42" w:rsidRDefault="00291F77" w:rsidP="00DF01D4">
            <w:r w:rsidRPr="00CA4B42">
              <w:t>0.003</w:t>
            </w:r>
          </w:p>
        </w:tc>
        <w:tc>
          <w:tcPr>
            <w:tcW w:w="1502" w:type="dxa"/>
            <w:noWrap/>
            <w:hideMark/>
          </w:tcPr>
          <w:p w14:paraId="01153CD2" w14:textId="77777777" w:rsidR="00291F77" w:rsidRPr="00CA4B42" w:rsidRDefault="00291F77" w:rsidP="00DF01D4">
            <w:r w:rsidRPr="00CA4B42">
              <w:t>0.001</w:t>
            </w:r>
          </w:p>
        </w:tc>
      </w:tr>
      <w:tr w:rsidR="00291F77" w:rsidRPr="00CA4B42" w14:paraId="086867B1" w14:textId="77777777" w:rsidTr="00DF01D4">
        <w:trPr>
          <w:trHeight w:val="255"/>
        </w:trPr>
        <w:tc>
          <w:tcPr>
            <w:tcW w:w="3120" w:type="dxa"/>
            <w:noWrap/>
            <w:hideMark/>
          </w:tcPr>
          <w:p w14:paraId="53760D0A" w14:textId="77777777" w:rsidR="00291F77" w:rsidRPr="00CA4B42" w:rsidRDefault="00291F77" w:rsidP="00DF01D4">
            <w:r w:rsidRPr="00CA4B42">
              <w:t>famous/</w:t>
            </w:r>
            <w:proofErr w:type="spellStart"/>
            <w:r w:rsidRPr="00CA4B42">
              <w:t>Prism.edge</w:t>
            </w:r>
            <w:proofErr w:type="spellEnd"/>
          </w:p>
        </w:tc>
        <w:tc>
          <w:tcPr>
            <w:tcW w:w="1383" w:type="dxa"/>
            <w:noWrap/>
            <w:hideMark/>
          </w:tcPr>
          <w:p w14:paraId="72DF1C3F" w14:textId="77777777" w:rsidR="00291F77" w:rsidRPr="00CA4B42" w:rsidRDefault="00291F77" w:rsidP="00DF01D4">
            <w:r w:rsidRPr="00CA4B42">
              <w:t>6</w:t>
            </w:r>
          </w:p>
        </w:tc>
        <w:tc>
          <w:tcPr>
            <w:tcW w:w="1446" w:type="dxa"/>
            <w:noWrap/>
            <w:hideMark/>
          </w:tcPr>
          <w:p w14:paraId="744B9CB6" w14:textId="77777777" w:rsidR="00291F77" w:rsidRPr="00CA4B42" w:rsidRDefault="00291F77" w:rsidP="00DF01D4">
            <w:r w:rsidRPr="00CA4B42">
              <w:t>0.001</w:t>
            </w:r>
          </w:p>
        </w:tc>
        <w:tc>
          <w:tcPr>
            <w:tcW w:w="1565" w:type="dxa"/>
            <w:noWrap/>
            <w:hideMark/>
          </w:tcPr>
          <w:p w14:paraId="13C7EDD4" w14:textId="77777777" w:rsidR="00291F77" w:rsidRPr="00CA4B42" w:rsidRDefault="00291F77" w:rsidP="00DF01D4">
            <w:r w:rsidRPr="00CA4B42">
              <w:t>0.003</w:t>
            </w:r>
          </w:p>
        </w:tc>
        <w:tc>
          <w:tcPr>
            <w:tcW w:w="1502" w:type="dxa"/>
            <w:noWrap/>
            <w:hideMark/>
          </w:tcPr>
          <w:p w14:paraId="77FB8D4B" w14:textId="77777777" w:rsidR="00291F77" w:rsidRPr="00CA4B42" w:rsidRDefault="00291F77" w:rsidP="00DF01D4">
            <w:r w:rsidRPr="00CA4B42">
              <w:t>0.001</w:t>
            </w:r>
          </w:p>
        </w:tc>
      </w:tr>
      <w:tr w:rsidR="00291F77" w:rsidRPr="00CA4B42" w14:paraId="65D7B0DC" w14:textId="77777777" w:rsidTr="00DF01D4">
        <w:trPr>
          <w:trHeight w:val="255"/>
        </w:trPr>
        <w:tc>
          <w:tcPr>
            <w:tcW w:w="3120" w:type="dxa"/>
            <w:noWrap/>
            <w:hideMark/>
          </w:tcPr>
          <w:p w14:paraId="285EA514" w14:textId="77777777" w:rsidR="00291F77" w:rsidRPr="00CA4B42" w:rsidRDefault="00291F77" w:rsidP="00DF01D4">
            <w:r w:rsidRPr="00CA4B42">
              <w:t>famous/</w:t>
            </w:r>
            <w:proofErr w:type="spellStart"/>
            <w:r w:rsidRPr="00CA4B42">
              <w:t>Bull.edge</w:t>
            </w:r>
            <w:proofErr w:type="spellEnd"/>
          </w:p>
        </w:tc>
        <w:tc>
          <w:tcPr>
            <w:tcW w:w="1383" w:type="dxa"/>
            <w:noWrap/>
            <w:hideMark/>
          </w:tcPr>
          <w:p w14:paraId="51EFB772" w14:textId="77777777" w:rsidR="00291F77" w:rsidRPr="00CA4B42" w:rsidRDefault="00291F77" w:rsidP="00DF01D4">
            <w:r w:rsidRPr="00CA4B42">
              <w:t>5</w:t>
            </w:r>
          </w:p>
        </w:tc>
        <w:tc>
          <w:tcPr>
            <w:tcW w:w="1446" w:type="dxa"/>
            <w:noWrap/>
            <w:hideMark/>
          </w:tcPr>
          <w:p w14:paraId="745D7FAE" w14:textId="77777777" w:rsidR="00291F77" w:rsidRPr="00CA4B42" w:rsidRDefault="00291F77" w:rsidP="00DF01D4">
            <w:r w:rsidRPr="00CA4B42">
              <w:t>0.001</w:t>
            </w:r>
          </w:p>
        </w:tc>
        <w:tc>
          <w:tcPr>
            <w:tcW w:w="1565" w:type="dxa"/>
            <w:noWrap/>
            <w:hideMark/>
          </w:tcPr>
          <w:p w14:paraId="41F82C4C" w14:textId="77777777" w:rsidR="00291F77" w:rsidRPr="00CA4B42" w:rsidRDefault="00291F77" w:rsidP="00DF01D4">
            <w:r w:rsidRPr="00CA4B42">
              <w:t>0.001</w:t>
            </w:r>
          </w:p>
        </w:tc>
        <w:tc>
          <w:tcPr>
            <w:tcW w:w="1502" w:type="dxa"/>
            <w:noWrap/>
            <w:hideMark/>
          </w:tcPr>
          <w:p w14:paraId="68C843A3" w14:textId="77777777" w:rsidR="00291F77" w:rsidRPr="00CA4B42" w:rsidRDefault="00291F77" w:rsidP="00DF01D4">
            <w:r w:rsidRPr="00CA4B42">
              <w:t>0.000</w:t>
            </w:r>
          </w:p>
        </w:tc>
      </w:tr>
      <w:tr w:rsidR="00291F77" w:rsidRPr="00CA4B42" w14:paraId="40F0FE20" w14:textId="77777777" w:rsidTr="00DF01D4">
        <w:trPr>
          <w:trHeight w:val="255"/>
        </w:trPr>
        <w:tc>
          <w:tcPr>
            <w:tcW w:w="3120" w:type="dxa"/>
            <w:noWrap/>
            <w:hideMark/>
          </w:tcPr>
          <w:p w14:paraId="1EA8D04D" w14:textId="77777777" w:rsidR="00291F77" w:rsidRPr="00CA4B42" w:rsidRDefault="00291F77" w:rsidP="00DF01D4">
            <w:r w:rsidRPr="00CA4B42">
              <w:t>famous/</w:t>
            </w:r>
            <w:proofErr w:type="spellStart"/>
            <w:r w:rsidRPr="00CA4B42">
              <w:t>Butterfly.edge</w:t>
            </w:r>
            <w:proofErr w:type="spellEnd"/>
          </w:p>
        </w:tc>
        <w:tc>
          <w:tcPr>
            <w:tcW w:w="1383" w:type="dxa"/>
            <w:noWrap/>
            <w:hideMark/>
          </w:tcPr>
          <w:p w14:paraId="4D4BCE6C" w14:textId="77777777" w:rsidR="00291F77" w:rsidRPr="00CA4B42" w:rsidRDefault="00291F77" w:rsidP="00DF01D4">
            <w:r w:rsidRPr="00CA4B42">
              <w:t>5</w:t>
            </w:r>
          </w:p>
        </w:tc>
        <w:tc>
          <w:tcPr>
            <w:tcW w:w="1446" w:type="dxa"/>
            <w:noWrap/>
            <w:hideMark/>
          </w:tcPr>
          <w:p w14:paraId="703AE4C4" w14:textId="77777777" w:rsidR="00291F77" w:rsidRPr="00CA4B42" w:rsidRDefault="00291F77" w:rsidP="00DF01D4">
            <w:r w:rsidRPr="00CA4B42">
              <w:t>0.001</w:t>
            </w:r>
          </w:p>
        </w:tc>
        <w:tc>
          <w:tcPr>
            <w:tcW w:w="1565" w:type="dxa"/>
            <w:noWrap/>
            <w:hideMark/>
          </w:tcPr>
          <w:p w14:paraId="1E6723BF" w14:textId="77777777" w:rsidR="00291F77" w:rsidRPr="00CA4B42" w:rsidRDefault="00291F77" w:rsidP="00DF01D4">
            <w:r w:rsidRPr="00CA4B42">
              <w:t>0.002</w:t>
            </w:r>
          </w:p>
        </w:tc>
        <w:tc>
          <w:tcPr>
            <w:tcW w:w="1502" w:type="dxa"/>
            <w:noWrap/>
            <w:hideMark/>
          </w:tcPr>
          <w:p w14:paraId="75D329A1" w14:textId="77777777" w:rsidR="00291F77" w:rsidRPr="00CA4B42" w:rsidRDefault="00291F77" w:rsidP="00DF01D4">
            <w:r w:rsidRPr="00CA4B42">
              <w:t>0.000</w:t>
            </w:r>
          </w:p>
        </w:tc>
      </w:tr>
      <w:tr w:rsidR="00291F77" w:rsidRPr="00CA4B42" w14:paraId="4F7006E9" w14:textId="77777777" w:rsidTr="00DF01D4">
        <w:trPr>
          <w:trHeight w:val="255"/>
        </w:trPr>
        <w:tc>
          <w:tcPr>
            <w:tcW w:w="3120" w:type="dxa"/>
            <w:noWrap/>
            <w:hideMark/>
          </w:tcPr>
          <w:p w14:paraId="7851D62E" w14:textId="77777777" w:rsidR="00291F77" w:rsidRPr="00CA4B42" w:rsidRDefault="00291F77" w:rsidP="00DF01D4">
            <w:r w:rsidRPr="00CA4B42">
              <w:t>famous/</w:t>
            </w:r>
            <w:proofErr w:type="spellStart"/>
            <w:r w:rsidRPr="00CA4B42">
              <w:t>Diamond.edge</w:t>
            </w:r>
            <w:proofErr w:type="spellEnd"/>
          </w:p>
        </w:tc>
        <w:tc>
          <w:tcPr>
            <w:tcW w:w="1383" w:type="dxa"/>
            <w:noWrap/>
            <w:hideMark/>
          </w:tcPr>
          <w:p w14:paraId="7692AAA1" w14:textId="77777777" w:rsidR="00291F77" w:rsidRPr="00CA4B42" w:rsidRDefault="00291F77" w:rsidP="00DF01D4">
            <w:r w:rsidRPr="00CA4B42">
              <w:t>4</w:t>
            </w:r>
          </w:p>
        </w:tc>
        <w:tc>
          <w:tcPr>
            <w:tcW w:w="1446" w:type="dxa"/>
            <w:noWrap/>
            <w:hideMark/>
          </w:tcPr>
          <w:p w14:paraId="73A8CF82" w14:textId="77777777" w:rsidR="00291F77" w:rsidRPr="00CA4B42" w:rsidRDefault="00291F77" w:rsidP="00DF01D4">
            <w:r w:rsidRPr="00CA4B42">
              <w:t>0.001</w:t>
            </w:r>
          </w:p>
        </w:tc>
        <w:tc>
          <w:tcPr>
            <w:tcW w:w="1565" w:type="dxa"/>
            <w:noWrap/>
            <w:hideMark/>
          </w:tcPr>
          <w:p w14:paraId="2E2D9328" w14:textId="77777777" w:rsidR="00291F77" w:rsidRPr="00CA4B42" w:rsidRDefault="00291F77" w:rsidP="00DF01D4">
            <w:r w:rsidRPr="00CA4B42">
              <w:t>0.001</w:t>
            </w:r>
          </w:p>
        </w:tc>
        <w:tc>
          <w:tcPr>
            <w:tcW w:w="1502" w:type="dxa"/>
            <w:noWrap/>
            <w:hideMark/>
          </w:tcPr>
          <w:p w14:paraId="257332C9" w14:textId="77777777" w:rsidR="00291F77" w:rsidRPr="00CA4B42" w:rsidRDefault="00291F77" w:rsidP="00DF01D4">
            <w:r w:rsidRPr="00CA4B42">
              <w:t>0.000</w:t>
            </w:r>
          </w:p>
        </w:tc>
      </w:tr>
      <w:tr w:rsidR="00291F77" w:rsidRPr="00CA4B42" w14:paraId="2129361F" w14:textId="77777777" w:rsidTr="00DF01D4">
        <w:trPr>
          <w:trHeight w:val="255"/>
        </w:trPr>
        <w:tc>
          <w:tcPr>
            <w:tcW w:w="3120" w:type="dxa"/>
            <w:noWrap/>
            <w:hideMark/>
          </w:tcPr>
          <w:p w14:paraId="17C5F3D6" w14:textId="77777777" w:rsidR="00291F77" w:rsidRPr="00CA4B42" w:rsidRDefault="00291F77" w:rsidP="00DF01D4">
            <w:r w:rsidRPr="00CA4B42">
              <w:t>famous/path4.edge</w:t>
            </w:r>
          </w:p>
        </w:tc>
        <w:tc>
          <w:tcPr>
            <w:tcW w:w="1383" w:type="dxa"/>
            <w:noWrap/>
            <w:hideMark/>
          </w:tcPr>
          <w:p w14:paraId="20280E65" w14:textId="77777777" w:rsidR="00291F77" w:rsidRPr="00CA4B42" w:rsidRDefault="00291F77" w:rsidP="00DF01D4">
            <w:r w:rsidRPr="00CA4B42">
              <w:t>3</w:t>
            </w:r>
          </w:p>
        </w:tc>
        <w:tc>
          <w:tcPr>
            <w:tcW w:w="1446" w:type="dxa"/>
            <w:noWrap/>
            <w:hideMark/>
          </w:tcPr>
          <w:p w14:paraId="3BBCEE44" w14:textId="77777777" w:rsidR="00291F77" w:rsidRPr="00CA4B42" w:rsidRDefault="00291F77" w:rsidP="00DF01D4">
            <w:r w:rsidRPr="00CA4B42">
              <w:t>0.000</w:t>
            </w:r>
          </w:p>
        </w:tc>
        <w:tc>
          <w:tcPr>
            <w:tcW w:w="1565" w:type="dxa"/>
            <w:noWrap/>
            <w:hideMark/>
          </w:tcPr>
          <w:p w14:paraId="5A0D7BAC" w14:textId="77777777" w:rsidR="00291F77" w:rsidRPr="00CA4B42" w:rsidRDefault="00291F77" w:rsidP="00DF01D4">
            <w:r w:rsidRPr="00CA4B42">
              <w:t>0.000</w:t>
            </w:r>
          </w:p>
        </w:tc>
        <w:tc>
          <w:tcPr>
            <w:tcW w:w="1502" w:type="dxa"/>
            <w:noWrap/>
            <w:hideMark/>
          </w:tcPr>
          <w:p w14:paraId="524E4E93" w14:textId="77777777" w:rsidR="00291F77" w:rsidRPr="00CA4B42" w:rsidRDefault="00291F77" w:rsidP="00DF01D4">
            <w:r w:rsidRPr="00CA4B42">
              <w:t>0.000</w:t>
            </w:r>
          </w:p>
        </w:tc>
      </w:tr>
      <w:tr w:rsidR="00291F77" w:rsidRPr="00CA4B42" w14:paraId="4ABA8AFC" w14:textId="77777777" w:rsidTr="00DF01D4">
        <w:trPr>
          <w:trHeight w:val="255"/>
        </w:trPr>
        <w:tc>
          <w:tcPr>
            <w:tcW w:w="3120" w:type="dxa"/>
            <w:noWrap/>
            <w:hideMark/>
          </w:tcPr>
          <w:p w14:paraId="450DF923" w14:textId="77777777" w:rsidR="00291F77" w:rsidRPr="00CA4B42" w:rsidRDefault="00291F77" w:rsidP="00DF01D4">
            <w:r w:rsidRPr="00CA4B42">
              <w:t>famous/</w:t>
            </w:r>
            <w:proofErr w:type="spellStart"/>
            <w:r w:rsidRPr="00CA4B42">
              <w:t>tri.edge</w:t>
            </w:r>
            <w:proofErr w:type="spellEnd"/>
          </w:p>
        </w:tc>
        <w:tc>
          <w:tcPr>
            <w:tcW w:w="1383" w:type="dxa"/>
            <w:noWrap/>
            <w:hideMark/>
          </w:tcPr>
          <w:p w14:paraId="441B7E32" w14:textId="77777777" w:rsidR="00291F77" w:rsidRPr="00CA4B42" w:rsidRDefault="00291F77" w:rsidP="00DF01D4">
            <w:r w:rsidRPr="00CA4B42">
              <w:t>3</w:t>
            </w:r>
          </w:p>
        </w:tc>
        <w:tc>
          <w:tcPr>
            <w:tcW w:w="1446" w:type="dxa"/>
            <w:noWrap/>
            <w:hideMark/>
          </w:tcPr>
          <w:p w14:paraId="6DC50CC4" w14:textId="77777777" w:rsidR="00291F77" w:rsidRPr="00CA4B42" w:rsidRDefault="00291F77" w:rsidP="00DF01D4">
            <w:r w:rsidRPr="00CA4B42">
              <w:t>0.001</w:t>
            </w:r>
          </w:p>
        </w:tc>
        <w:tc>
          <w:tcPr>
            <w:tcW w:w="1565" w:type="dxa"/>
            <w:noWrap/>
            <w:hideMark/>
          </w:tcPr>
          <w:p w14:paraId="3B87BBC8" w14:textId="77777777" w:rsidR="00291F77" w:rsidRPr="00CA4B42" w:rsidRDefault="00291F77" w:rsidP="00DF01D4">
            <w:r w:rsidRPr="00CA4B42">
              <w:t>0.001</w:t>
            </w:r>
          </w:p>
        </w:tc>
        <w:tc>
          <w:tcPr>
            <w:tcW w:w="1502" w:type="dxa"/>
            <w:noWrap/>
            <w:hideMark/>
          </w:tcPr>
          <w:p w14:paraId="613BB5CE" w14:textId="77777777" w:rsidR="00291F77" w:rsidRPr="00CA4B42" w:rsidRDefault="00291F77" w:rsidP="00DF01D4">
            <w:r w:rsidRPr="00CA4B42">
              <w:t>0.000</w:t>
            </w:r>
          </w:p>
        </w:tc>
      </w:tr>
      <w:tr w:rsidR="00291F77" w:rsidRPr="00CA4B42" w14:paraId="1D7FDDD2" w14:textId="77777777" w:rsidTr="00DF01D4">
        <w:trPr>
          <w:trHeight w:val="255"/>
        </w:trPr>
        <w:tc>
          <w:tcPr>
            <w:tcW w:w="3120" w:type="dxa"/>
            <w:tcBorders>
              <w:bottom w:val="single" w:sz="4" w:space="0" w:color="auto"/>
            </w:tcBorders>
            <w:noWrap/>
            <w:hideMark/>
          </w:tcPr>
          <w:p w14:paraId="7172B5A4" w14:textId="77777777" w:rsidR="00291F77" w:rsidRPr="00BB711A" w:rsidRDefault="00291F77" w:rsidP="00DF01D4">
            <w:r w:rsidRPr="00BB711A">
              <w:t>Average</w:t>
            </w:r>
          </w:p>
        </w:tc>
        <w:tc>
          <w:tcPr>
            <w:tcW w:w="1383" w:type="dxa"/>
            <w:tcBorders>
              <w:bottom w:val="single" w:sz="4" w:space="0" w:color="auto"/>
            </w:tcBorders>
            <w:noWrap/>
            <w:hideMark/>
          </w:tcPr>
          <w:p w14:paraId="58AF5B73" w14:textId="77777777" w:rsidR="00291F77" w:rsidRPr="00CA4B42" w:rsidRDefault="00291F77" w:rsidP="00DF01D4"/>
        </w:tc>
        <w:tc>
          <w:tcPr>
            <w:tcW w:w="1446" w:type="dxa"/>
            <w:tcBorders>
              <w:bottom w:val="single" w:sz="4" w:space="0" w:color="auto"/>
            </w:tcBorders>
            <w:noWrap/>
            <w:hideMark/>
          </w:tcPr>
          <w:p w14:paraId="5A5422D1" w14:textId="77777777" w:rsidR="00291F77" w:rsidRPr="00A71A26" w:rsidRDefault="00291F77" w:rsidP="00DF01D4">
            <w:pPr>
              <w:rPr>
                <w:b/>
                <w:bCs/>
              </w:rPr>
            </w:pPr>
            <w:r w:rsidRPr="00A71A26">
              <w:rPr>
                <w:b/>
                <w:bCs/>
              </w:rPr>
              <w:t>0.037</w:t>
            </w:r>
          </w:p>
        </w:tc>
        <w:tc>
          <w:tcPr>
            <w:tcW w:w="1565" w:type="dxa"/>
            <w:tcBorders>
              <w:bottom w:val="single" w:sz="4" w:space="0" w:color="auto"/>
            </w:tcBorders>
            <w:noWrap/>
            <w:hideMark/>
          </w:tcPr>
          <w:p w14:paraId="68C8962C" w14:textId="77777777" w:rsidR="00291F77" w:rsidRPr="00A71A26" w:rsidRDefault="00291F77" w:rsidP="00DF01D4">
            <w:pPr>
              <w:rPr>
                <w:b/>
                <w:bCs/>
              </w:rPr>
            </w:pPr>
            <w:r w:rsidRPr="00A71A26">
              <w:rPr>
                <w:b/>
                <w:bCs/>
              </w:rPr>
              <w:t>0.007</w:t>
            </w:r>
          </w:p>
        </w:tc>
        <w:tc>
          <w:tcPr>
            <w:tcW w:w="1502" w:type="dxa"/>
            <w:tcBorders>
              <w:bottom w:val="single" w:sz="4" w:space="0" w:color="auto"/>
            </w:tcBorders>
            <w:noWrap/>
            <w:hideMark/>
          </w:tcPr>
          <w:p w14:paraId="7236058D" w14:textId="77777777" w:rsidR="00291F77" w:rsidRPr="00A71A26" w:rsidRDefault="00291F77" w:rsidP="00DF01D4">
            <w:pPr>
              <w:rPr>
                <w:b/>
                <w:bCs/>
              </w:rPr>
            </w:pPr>
            <w:r w:rsidRPr="00A71A26">
              <w:rPr>
                <w:b/>
                <w:bCs/>
              </w:rPr>
              <w:t>0.004</w:t>
            </w:r>
          </w:p>
        </w:tc>
      </w:tr>
      <w:tr w:rsidR="00291F77" w:rsidRPr="00CA4B42" w14:paraId="7FF39D85" w14:textId="77777777" w:rsidTr="00DF01D4">
        <w:trPr>
          <w:trHeight w:val="255"/>
        </w:trPr>
        <w:tc>
          <w:tcPr>
            <w:tcW w:w="9016" w:type="dxa"/>
            <w:gridSpan w:val="5"/>
            <w:tcBorders>
              <w:bottom w:val="single" w:sz="4" w:space="0" w:color="auto"/>
            </w:tcBorders>
            <w:noWrap/>
            <w:hideMark/>
          </w:tcPr>
          <w:p w14:paraId="4D6D94D5" w14:textId="1B00CBDD" w:rsidR="00291F77" w:rsidRPr="00CA4B42" w:rsidRDefault="00291F77" w:rsidP="00291F77">
            <w:pPr>
              <w:tabs>
                <w:tab w:val="left" w:pos="8039"/>
              </w:tabs>
            </w:pPr>
            <w:r w:rsidRPr="00CA4B42">
              <w:t>note:</w:t>
            </w:r>
            <w:r>
              <w:t xml:space="preserve"> </w:t>
            </w:r>
            <w:r w:rsidRPr="00CA4B42">
              <w:t>average time exclude graphs for which there was at least one timeout</w:t>
            </w:r>
            <w:r>
              <w:tab/>
            </w:r>
          </w:p>
        </w:tc>
      </w:tr>
      <w:tr w:rsidR="00DF01D4" w:rsidRPr="00CA4B42" w14:paraId="4287D9AD" w14:textId="77777777" w:rsidTr="00DF01D4">
        <w:trPr>
          <w:trHeight w:val="255"/>
        </w:trPr>
        <w:tc>
          <w:tcPr>
            <w:tcW w:w="9016" w:type="dxa"/>
            <w:gridSpan w:val="5"/>
            <w:tcBorders>
              <w:top w:val="single" w:sz="4" w:space="0" w:color="auto"/>
              <w:left w:val="nil"/>
              <w:bottom w:val="nil"/>
              <w:right w:val="nil"/>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r>
        <w:t>PACE instances</w:t>
      </w:r>
    </w:p>
    <w:p w14:paraId="0AF5830B" w14:textId="77777777" w:rsidR="001562CF" w:rsidRDefault="001562CF" w:rsidP="001562CF"/>
    <w:p w14:paraId="6CCE56B7" w14:textId="36DFB7E8" w:rsidR="00D93479" w:rsidRDefault="001562CF" w:rsidP="00597282">
      <w:pPr>
        <w:keepNext/>
        <w:ind w:firstLine="720"/>
      </w:pPr>
      <w:r>
        <w:t>P</w:t>
      </w:r>
      <w:r w:rsidR="00597282">
        <w:t xml:space="preserve">ACE </w:t>
      </w:r>
      <w:r>
        <w:t xml:space="preserve">provided large instances, ranging from 200 to over 10000 vertices. Those instances, which after kernelization had lower bound above </w:t>
      </w:r>
      <w:proofErr w:type="gramStart"/>
      <w:r>
        <w:t>1000</w:t>
      </w:r>
      <w:proofErr w:type="gramEnd"/>
      <w:r>
        <w:t xml:space="preserve"> did not execute on my laptop with timeout set to 120 seconds – search tree becomes too big. It is consistent with theoretical assumptions that FPT algorithms </w:t>
      </w:r>
      <w:r w:rsidR="00D93479">
        <w:t xml:space="preserve">are efficient when value </w:t>
      </w:r>
      <w:r>
        <w:t>of the parameter</w:t>
      </w:r>
      <w:r w:rsidR="00D93479">
        <w:t xml:space="preserve"> is small</w:t>
      </w:r>
      <w:r>
        <w:t xml:space="preserve">. </w:t>
      </w:r>
    </w:p>
    <w:p w14:paraId="3C98D4C1" w14:textId="727B7F8C" w:rsidR="001562CF" w:rsidRDefault="00D93479" w:rsidP="00597282">
      <w:pPr>
        <w:keepNext/>
        <w:ind w:firstLine="720"/>
      </w:pPr>
      <w:r>
        <w:t xml:space="preserve">Interestingly, for all 99 instances, quadratic preprocessing rules reduced the instance in such a way that </w:t>
      </w:r>
      <m:oMath>
        <m:d>
          <m:dPr>
            <m:ctrlPr>
              <w:rPr>
                <w:rFonts w:ascii="Cambria Math" w:hAnsi="Cambria Math"/>
                <w:i/>
              </w:rPr>
            </m:ctrlPr>
          </m:dPr>
          <m:e>
            <m:r>
              <w:rPr>
                <w:rFonts w:ascii="Cambria Math" w:hAnsi="Cambria Math"/>
              </w:rPr>
              <m:t>G,k</m:t>
            </m:r>
          </m:e>
        </m:d>
      </m:oMath>
      <w:r>
        <w:t xml:space="preserve"> satis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rsidR="001562CF">
        <w:t>.</w:t>
      </w:r>
      <w:r>
        <w:t xml:space="preserve"> Therefore, in those graphs crown reduction was not necessary to achieve kernel of linear size.</w:t>
      </w:r>
    </w:p>
    <w:p w14:paraId="728ED08F" w14:textId="77777777" w:rsidR="00491D98" w:rsidRDefault="00597282" w:rsidP="00AC4018">
      <w:pPr>
        <w:keepNext/>
      </w:pPr>
      <w:r>
        <w:tab/>
        <w:t>This chart shows difference in time performance for initial and final program</w:t>
      </w:r>
      <w:r w:rsidR="00AC4018">
        <w:t xml:space="preserve">. For 99 PACE instances provided, initial version of the algorithm executed for 33 of them with timeout set to 120 seconds. Number of nodes and time of execution visited has grown exponentially with the size of the solution (and, in case of those instances, with </w:t>
      </w:r>
      <m:oMath>
        <m:r>
          <w:rPr>
            <w:rFonts w:ascii="Cambria Math" w:hAnsi="Cambria Math"/>
          </w:rPr>
          <m:t>V(G)</m:t>
        </m:r>
      </m:oMath>
      <w:r w:rsidR="00AC4018">
        <w:t xml:space="preserve"> as well – see table 1 and 2 in appendix for performance me</w:t>
      </w:r>
      <w:r w:rsidR="00811324">
        <w:t>asures for particular instances</w:t>
      </w:r>
      <w:r w:rsidR="00491D98">
        <w:t>.</w:t>
      </w:r>
    </w:p>
    <w:p w14:paraId="06D904D1" w14:textId="205B8876" w:rsidR="00597282" w:rsidRDefault="00AC4018" w:rsidP="00AC4018">
      <w:pPr>
        <w:keepNext/>
      </w:pPr>
      <w:r>
        <w:t xml:space="preserve"> </w:t>
      </w:r>
      <w:r w:rsidR="00491D98">
        <w:rPr>
          <w:noProof/>
        </w:rPr>
        <w:drawing>
          <wp:inline distT="0" distB="0" distL="0" distR="0" wp14:anchorId="238CB1E9" wp14:editId="276C2DFF">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0E2CB03" w14:textId="77777777" w:rsidR="00E141E1" w:rsidRDefault="00E141E1" w:rsidP="00AC4018">
      <w:pPr>
        <w:keepNext/>
      </w:pPr>
    </w:p>
    <w:p w14:paraId="468D7692" w14:textId="7D6E7F6F" w:rsidR="001562CF" w:rsidRDefault="00E141E1" w:rsidP="00E141E1">
      <w:pPr>
        <w:pStyle w:val="Heading2"/>
      </w:pPr>
      <w:r>
        <w:t>Generated instances</w:t>
      </w:r>
    </w:p>
    <w:p w14:paraId="3156C276" w14:textId="77777777" w:rsidR="00967680" w:rsidRDefault="00E141E1" w:rsidP="00E141E1">
      <w:pPr>
        <w:rPr>
          <w:noProof/>
        </w:rPr>
      </w:pPr>
      <w:r>
        <w:tab/>
        <w:t xml:space="preserve">Randomly generated graphs </w:t>
      </w:r>
      <w:proofErr w:type="gramStart"/>
      <w:r>
        <w:t>were used</w:t>
      </w:r>
      <w:proofErr w:type="gramEnd"/>
      <w:r>
        <w:t xml:space="preserve"> to compare the performance of local preprocessing rules to naïve (linear) version. 100 Graphs were generated using graph_generator.py with parameters</w:t>
      </w:r>
      <w:proofErr w:type="gramStart"/>
      <w:r>
        <w:t xml:space="preserve">: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10 000</m:t>
        </m:r>
      </m:oMath>
      <w:r>
        <w:t>, density = 0.1 (see implementation in chapter 4.)</w:t>
      </w:r>
      <w:r w:rsidR="00967680" w:rsidRPr="00967680">
        <w:rPr>
          <w:noProof/>
        </w:rPr>
        <w:t xml:space="preserve"> </w:t>
      </w:r>
    </w:p>
    <w:p w14:paraId="131BD112" w14:textId="2D3DA7AF" w:rsidR="00E141E1" w:rsidRDefault="00967680" w:rsidP="00E141E1">
      <w:r>
        <w:rPr>
          <w:noProof/>
        </w:rPr>
        <w:drawing>
          <wp:inline distT="0" distB="0" distL="0" distR="0" wp14:anchorId="6F0E06C7" wp14:editId="2B980700">
            <wp:extent cx="5731510" cy="3751580"/>
            <wp:effectExtent l="0" t="0" r="254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7B0FE7D" w14:textId="49E9E4C4" w:rsidR="001562CF" w:rsidRDefault="001562CF" w:rsidP="001562CF"/>
    <w:p w14:paraId="6C89C8DC" w14:textId="18433A00" w:rsidR="00635437" w:rsidRDefault="00635437" w:rsidP="00AC4018">
      <w:pPr>
        <w:keepNext/>
      </w:pP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33" w:name="_Toc7367345"/>
      <w:bookmarkEnd w:id="32"/>
      <w:r w:rsidRPr="009F5646">
        <w:t>C</w:t>
      </w:r>
      <w:r w:rsidR="00464BFF">
        <w:t>hapter 6</w:t>
      </w:r>
      <w:r w:rsidR="00A56C92" w:rsidRPr="009F5646">
        <w:t>: Conclusions</w:t>
      </w:r>
      <w:bookmarkEnd w:id="33"/>
    </w:p>
    <w:p w14:paraId="392EE9A9" w14:textId="0C30DF82" w:rsidR="0026661F" w:rsidRDefault="0026661F" w:rsidP="0026661F">
      <w:pPr>
        <w:pStyle w:val="Heading2"/>
      </w:pPr>
      <w:r>
        <w:t>Theory and practical tests</w:t>
      </w:r>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w:t>
      </w:r>
      <w:commentRangeStart w:id="34"/>
      <w:r>
        <w:t xml:space="preserve">and </w:t>
      </w:r>
      <w:r w:rsidR="00800157">
        <w:t>the gains they yield are additive</w:t>
      </w:r>
      <w:commentRangeEnd w:id="34"/>
      <w:r w:rsidR="00800157">
        <w:rPr>
          <w:rStyle w:val="CommentReference"/>
        </w:rPr>
        <w:commentReference w:id="34"/>
      </w:r>
      <w:r w:rsidR="00800157">
        <w:t>.</w:t>
      </w:r>
    </w:p>
    <w:p w14:paraId="388F31C2" w14:textId="77777777" w:rsidR="00800157" w:rsidRDefault="00800157" w:rsidP="00800157">
      <w:r>
        <w:tab/>
        <w:t xml:space="preserve">Benchmarks on PACE instances demonstrated that choice of modules used to implement the algorithm is crucial to optimize real-life performance; Version of the algorithm using </w:t>
      </w:r>
      <w:proofErr w:type="spellStart"/>
      <w:proofErr w:type="gramStart"/>
      <w:r>
        <w:t>iGraph’s</w:t>
      </w:r>
      <w:proofErr w:type="spellEnd"/>
      <w:proofErr w:type="gramEnd"/>
      <w:r>
        <w:t xml:space="preserve"> copying function outperformed version using </w:t>
      </w:r>
      <w:proofErr w:type="spellStart"/>
      <w:r>
        <w:t>deepcopy’s</w:t>
      </w:r>
      <w:proofErr w:type="spellEnd"/>
      <w:r>
        <w:t xml:space="preserve">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 xml:space="preserve">using local </w:t>
      </w:r>
      <w:proofErr w:type="spellStart"/>
      <w:r w:rsidR="00A65B70">
        <w:t>preprocessing</w:t>
      </w:r>
      <w:proofErr w:type="spellEnd"/>
      <w:r w:rsidR="00A65B70">
        <w:t xml:space="preserve"> rules and higher efficiency of linear kernels on denser graphs.</w:t>
      </w:r>
    </w:p>
    <w:p w14:paraId="2A4120A5" w14:textId="3912ACB7" w:rsidR="00A65B70" w:rsidRDefault="00A65B70" w:rsidP="00A65B70">
      <w:pPr>
        <w:pStyle w:val="Heading2"/>
      </w:pPr>
      <w:r>
        <w:t>Program functionality</w:t>
      </w:r>
    </w:p>
    <w:p w14:paraId="1C78B9B5" w14:textId="2565821D" w:rsidR="00A65B70" w:rsidRDefault="00A65B70" w:rsidP="00A65B70">
      <w:r>
        <w:tab/>
        <w:t xml:space="preserve">Majority of features planned for </w:t>
      </w:r>
      <w:proofErr w:type="gramStart"/>
      <w:r>
        <w:t>was implemented</w:t>
      </w:r>
      <w:proofErr w:type="gramEnd"/>
      <w:r>
        <w:t xml:space="preserve">,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w:t>
      </w:r>
      <w:proofErr w:type="gramStart"/>
      <w:r w:rsidR="006A0BB2">
        <w:t xml:space="preserve">of </w:t>
      </w:r>
      <w:proofErr w:type="gramEnd"/>
      <m:oMath>
        <m:r>
          <w:rPr>
            <w:rFonts w:ascii="Cambria Math" w:hAnsi="Cambria Math"/>
          </w:rPr>
          <m:t>V-C</m:t>
        </m:r>
      </m:oMath>
      <w:r w:rsidR="006A0BB2">
        <w:t>, therefore objective of implementing linear kernels is only partly met.</w:t>
      </w:r>
    </w:p>
    <w:p w14:paraId="6105670C" w14:textId="283E02E9" w:rsidR="00C7745E" w:rsidRDefault="006A0BB2" w:rsidP="00C7745E">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t>
      </w:r>
      <w:proofErr w:type="gramStart"/>
      <w:r>
        <w:t>were made</w:t>
      </w:r>
      <w:proofErr w:type="gramEnd"/>
      <w:r>
        <w:t>. Thus, with little alteration the module can function as fundamentals for measuring performance of different graph-based algorithms.</w:t>
      </w:r>
    </w:p>
    <w:p w14:paraId="42080CEF" w14:textId="77777777" w:rsidR="00C7745E" w:rsidRDefault="00C7745E" w:rsidP="00C7745E">
      <w:pPr>
        <w:pStyle w:val="Heading2"/>
      </w:pPr>
      <w:r>
        <w:t>Further work</w:t>
      </w:r>
    </w:p>
    <w:p w14:paraId="577C09B1" w14:textId="2F313562" w:rsidR="00C7745E" w:rsidRDefault="00C7745E" w:rsidP="00344802">
      <w:r>
        <w:t xml:space="preserve"> </w:t>
      </w:r>
      <w:r>
        <w:tab/>
        <w:t xml:space="preserve">The project </w:t>
      </w:r>
      <w:proofErr w:type="gramStart"/>
      <w:r>
        <w:t>could be enhanced</w:t>
      </w:r>
      <w:proofErr w:type="gramEnd"/>
      <w:r>
        <w:t xml:space="preserve">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7B094B">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7B094B">
        <w:rPr>
          <w:rFonts w:ascii="Cambria Math" w:hAnsi="Cambria Math" w:cs="Cambria Math"/>
        </w:rPr>
        <w:instrText>∗</w:instrText>
      </w:r>
      <w:r w:rsidR="007B094B">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w:t>
      </w:r>
      <w:r w:rsidR="00344802">
        <w:t xml:space="preserve"> vertex-degree based parameters</w:t>
      </w:r>
      <w:r w:rsidR="00344802">
        <w:fldChar w:fldCharType="begin" w:fldLock="1"/>
      </w:r>
      <w:r w:rsidR="00344802">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5]","plainTextFormattedCitation":"[15]","previouslyFormattedCitation":"[15]"},"properties":{"noteIndex":0},"schema":"https://github.com/citation-style-language/schema/raw/master/csl-citation.json"}</w:instrText>
      </w:r>
      <w:r w:rsidR="00344802">
        <w:fldChar w:fldCharType="separate"/>
      </w:r>
      <w:r w:rsidR="00344802" w:rsidRPr="00344802">
        <w:rPr>
          <w:noProof/>
        </w:rPr>
        <w:t>[15]</w:t>
      </w:r>
      <w:r w:rsidR="00344802">
        <w:fldChar w:fldCharType="end"/>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5" w:name="_Toc7367346"/>
      <w:r>
        <w:t>References</w:t>
      </w:r>
      <w:bookmarkEnd w:id="35"/>
    </w:p>
    <w:p w14:paraId="59046B4D" w14:textId="5C8E7F02" w:rsidR="00344802" w:rsidRPr="00344802" w:rsidRDefault="00A6621A" w:rsidP="0034480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344802" w:rsidRPr="00344802">
        <w:rPr>
          <w:rFonts w:cs="Times New Roman"/>
          <w:noProof/>
        </w:rPr>
        <w:t>[1]</w:t>
      </w:r>
      <w:r w:rsidR="00344802" w:rsidRPr="00344802">
        <w:rPr>
          <w:rFonts w:cs="Times New Roman"/>
          <w:noProof/>
        </w:rPr>
        <w:tab/>
        <w:t xml:space="preserve">F. C. Gomes, C. N. Meneses, P. M. Pardalos, G. Valdisio, and R. Viana, “Experimental Analysis of Approximation Algorithms for the Vertex Cover and Set Covering Problems,” </w:t>
      </w:r>
      <w:r w:rsidR="00344802" w:rsidRPr="00344802">
        <w:rPr>
          <w:rFonts w:cs="Times New Roman"/>
          <w:i/>
          <w:iCs/>
          <w:noProof/>
        </w:rPr>
        <w:t>Comput. Oper. Res.</w:t>
      </w:r>
      <w:r w:rsidR="00344802" w:rsidRPr="00344802">
        <w:rPr>
          <w:rFonts w:cs="Times New Roman"/>
          <w:noProof/>
        </w:rPr>
        <w:t>, vol. 33, pp. 3520–3534, 2006.</w:t>
      </w:r>
    </w:p>
    <w:p w14:paraId="199560A3"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2]</w:t>
      </w:r>
      <w:r w:rsidRPr="00344802">
        <w:rPr>
          <w:rFonts w:cs="Times New Roman"/>
          <w:noProof/>
        </w:rPr>
        <w:tab/>
        <w:t>S. Cai, K. Su, C. Com, and A. Sattar, “NuMVC: An Efficient Local Search Algorithm for Minimum Vertex Cover Chuan Luo,” 2013.</w:t>
      </w:r>
    </w:p>
    <w:p w14:paraId="12A903C4"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3]</w:t>
      </w:r>
      <w:r w:rsidRPr="00344802">
        <w:rPr>
          <w:rFonts w:cs="Times New Roman"/>
          <w:noProof/>
        </w:rPr>
        <w:tab/>
        <w:t xml:space="preserve">M. Cygan, F. V. Fomin, Ł. Kowalik, D. Lokshtanov, D. Marx, M. Pilipczuk, M. Pilipczuk, and S. Saurabh, </w:t>
      </w:r>
      <w:r w:rsidRPr="00344802">
        <w:rPr>
          <w:rFonts w:cs="Times New Roman"/>
          <w:i/>
          <w:iCs/>
          <w:noProof/>
        </w:rPr>
        <w:t>Parameterized Algorithms</w:t>
      </w:r>
      <w:r w:rsidRPr="00344802">
        <w:rPr>
          <w:rFonts w:cs="Times New Roman"/>
          <w:noProof/>
        </w:rPr>
        <w:t>. 2015.</w:t>
      </w:r>
    </w:p>
    <w:p w14:paraId="790232AB"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4]</w:t>
      </w:r>
      <w:r w:rsidRPr="00344802">
        <w:rPr>
          <w:rFonts w:cs="Times New Roman"/>
          <w:noProof/>
        </w:rPr>
        <w:tab/>
        <w:t xml:space="preserve">T. H. Cormen, </w:t>
      </w:r>
      <w:r w:rsidRPr="00344802">
        <w:rPr>
          <w:rFonts w:cs="Times New Roman"/>
          <w:i/>
          <w:iCs/>
          <w:noProof/>
        </w:rPr>
        <w:t>Introduction to algorithms</w:t>
      </w:r>
      <w:r w:rsidRPr="00344802">
        <w:rPr>
          <w:rFonts w:cs="Times New Roman"/>
          <w:noProof/>
        </w:rPr>
        <w:t>. MIT Press, 2009.</w:t>
      </w:r>
    </w:p>
    <w:p w14:paraId="645EBA5D"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5]</w:t>
      </w:r>
      <w:r w:rsidRPr="00344802">
        <w:rPr>
          <w:rFonts w:cs="Times New Roman"/>
          <w:noProof/>
        </w:rPr>
        <w:tab/>
        <w:t xml:space="preserve">D. E. Knuth, “Postscript about NP-hard problems,” </w:t>
      </w:r>
      <w:r w:rsidRPr="00344802">
        <w:rPr>
          <w:rFonts w:cs="Times New Roman"/>
          <w:i/>
          <w:iCs/>
          <w:noProof/>
        </w:rPr>
        <w:t>ACM SIGACT News</w:t>
      </w:r>
      <w:r w:rsidRPr="00344802">
        <w:rPr>
          <w:rFonts w:cs="Times New Roman"/>
          <w:noProof/>
        </w:rPr>
        <w:t>, vol. 6, no. 2, pp. 15–16, Apr. 1974.</w:t>
      </w:r>
    </w:p>
    <w:p w14:paraId="21205F86"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6]</w:t>
      </w:r>
      <w:r w:rsidRPr="00344802">
        <w:rPr>
          <w:rFonts w:cs="Times New Roman"/>
          <w:noProof/>
        </w:rPr>
        <w:tab/>
        <w:t xml:space="preserve">J. van (Jan) Leeuwen, </w:t>
      </w:r>
      <w:r w:rsidRPr="00344802">
        <w:rPr>
          <w:rFonts w:cs="Times New Roman"/>
          <w:i/>
          <w:iCs/>
          <w:noProof/>
        </w:rPr>
        <w:t>Handbook of theoretical computer science</w:t>
      </w:r>
      <w:r w:rsidRPr="00344802">
        <w:rPr>
          <w:rFonts w:cs="Times New Roman"/>
          <w:noProof/>
        </w:rPr>
        <w:t>. Elsevier, 1994.</w:t>
      </w:r>
    </w:p>
    <w:p w14:paraId="71FD5412"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7]</w:t>
      </w:r>
      <w:r w:rsidRPr="00344802">
        <w:rPr>
          <w:rFonts w:cs="Times New Roman"/>
          <w:noProof/>
        </w:rPr>
        <w:tab/>
        <w:t xml:space="preserve">F. N. Abu-Khzam, M. R. Fellows, M. A. Langston, and W. H. Suters, “Crown Structures for Vertex Cover Kernelization,” </w:t>
      </w:r>
      <w:r w:rsidRPr="00344802">
        <w:rPr>
          <w:rFonts w:cs="Times New Roman"/>
          <w:i/>
          <w:iCs/>
          <w:noProof/>
        </w:rPr>
        <w:t>Theory Comput. Syst.</w:t>
      </w:r>
      <w:r w:rsidRPr="00344802">
        <w:rPr>
          <w:rFonts w:cs="Times New Roman"/>
          <w:noProof/>
        </w:rPr>
        <w:t>, vol. 41, no. 3, pp. 411–430, Oct. 2007.</w:t>
      </w:r>
    </w:p>
    <w:p w14:paraId="1E8F1FD1"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8]</w:t>
      </w:r>
      <w:r w:rsidRPr="00344802">
        <w:rPr>
          <w:rFonts w:cs="Times New Roman"/>
          <w:noProof/>
        </w:rPr>
        <w:tab/>
        <w:t xml:space="preserve">G. L. Nemhauser and L. E. Trotter, “Vertex packings: Structural properties and algorithms,” </w:t>
      </w:r>
      <w:r w:rsidRPr="00344802">
        <w:rPr>
          <w:rFonts w:cs="Times New Roman"/>
          <w:i/>
          <w:iCs/>
          <w:noProof/>
        </w:rPr>
        <w:t>Math. Program.</w:t>
      </w:r>
      <w:r w:rsidRPr="00344802">
        <w:rPr>
          <w:rFonts w:cs="Times New Roman"/>
          <w:noProof/>
        </w:rPr>
        <w:t>, vol. 8, no. 1, pp. 232–248, Dec. 1975.</w:t>
      </w:r>
    </w:p>
    <w:p w14:paraId="73C45057"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9]</w:t>
      </w:r>
      <w:r w:rsidRPr="00344802">
        <w:rPr>
          <w:rFonts w:cs="Times New Roman"/>
          <w:noProof/>
        </w:rPr>
        <w:tab/>
        <w:t>F. N. Abu-Khzam, R. L. Collins, M. R. Fellows, M. A. Langston, W. H. Suters, and C. T. Symons, “Kernelization Algorithms for the Vertex Cover Problem: Theory and Experiments *.”</w:t>
      </w:r>
    </w:p>
    <w:p w14:paraId="4D4B1B61"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0]</w:t>
      </w:r>
      <w:r w:rsidRPr="00344802">
        <w:rPr>
          <w:rFonts w:cs="Times New Roman"/>
          <w:noProof/>
        </w:rPr>
        <w:tab/>
        <w:t xml:space="preserve">D. Kőnig, “Gráfok és alkalmazásuk a determinánsok és a halmazok elméletére,” </w:t>
      </w:r>
      <w:r w:rsidRPr="00344802">
        <w:rPr>
          <w:rFonts w:cs="Times New Roman"/>
          <w:i/>
          <w:iCs/>
          <w:noProof/>
        </w:rPr>
        <w:t>Mat. és Természettudományi Értesítő</w:t>
      </w:r>
      <w:r w:rsidRPr="00344802">
        <w:rPr>
          <w:rFonts w:cs="Times New Roman"/>
          <w:noProof/>
        </w:rPr>
        <w:t>, vol. 34, pp. 104–119, 1916.</w:t>
      </w:r>
    </w:p>
    <w:p w14:paraId="55664927"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1]</w:t>
      </w:r>
      <w:r w:rsidRPr="00344802">
        <w:rPr>
          <w:rFonts w:cs="Times New Roman"/>
          <w:noProof/>
        </w:rPr>
        <w:tab/>
        <w:t xml:space="preserve">J. A. (John A. Bondy and U. S. R. Murty, </w:t>
      </w:r>
      <w:r w:rsidRPr="00344802">
        <w:rPr>
          <w:rFonts w:cs="Times New Roman"/>
          <w:i/>
          <w:iCs/>
          <w:noProof/>
        </w:rPr>
        <w:t>Graph theory with applications</w:t>
      </w:r>
      <w:r w:rsidRPr="00344802">
        <w:rPr>
          <w:rFonts w:cs="Times New Roman"/>
          <w:noProof/>
        </w:rPr>
        <w:t>. North Holland, 1976.</w:t>
      </w:r>
    </w:p>
    <w:p w14:paraId="5011531B"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2]</w:t>
      </w:r>
      <w:r w:rsidRPr="00344802">
        <w:rPr>
          <w:rFonts w:cs="Times New Roman"/>
          <w:noProof/>
        </w:rPr>
        <w:tab/>
        <w:t xml:space="preserve">J. E. Hopcroft and R. M. Karp, “A n5/2 algorithm for maximum matchings in bipartite,” in </w:t>
      </w:r>
      <w:r w:rsidRPr="00344802">
        <w:rPr>
          <w:rFonts w:cs="Times New Roman"/>
          <w:i/>
          <w:iCs/>
          <w:noProof/>
        </w:rPr>
        <w:t>12th Annual Symposium on Switching and Automata Theory (swat 1971)</w:t>
      </w:r>
      <w:r w:rsidRPr="00344802">
        <w:rPr>
          <w:rFonts w:cs="Times New Roman"/>
          <w:noProof/>
        </w:rPr>
        <w:t>, 1971, pp. 122–125.</w:t>
      </w:r>
    </w:p>
    <w:p w14:paraId="43AE08E7"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3]</w:t>
      </w:r>
      <w:r w:rsidRPr="00344802">
        <w:rPr>
          <w:rFonts w:cs="Times New Roman"/>
          <w:noProof/>
        </w:rPr>
        <w:tab/>
        <w:t>K. Thulasiraman, S. Arumugam, A. Brandsta</w:t>
      </w:r>
      <w:r w:rsidRPr="00344802">
        <w:rPr>
          <w:rFonts w:ascii="Times New Roman" w:hAnsi="Times New Roman" w:cs="Times New Roman"/>
          <w:noProof/>
        </w:rPr>
        <w:t>̈</w:t>
      </w:r>
      <w:r w:rsidRPr="00344802">
        <w:rPr>
          <w:rFonts w:cs="Times New Roman"/>
          <w:noProof/>
        </w:rPr>
        <w:t xml:space="preserve">dt, and T. (Takao) Nishizeki, </w:t>
      </w:r>
      <w:r w:rsidRPr="00344802">
        <w:rPr>
          <w:rFonts w:cs="Times New Roman"/>
          <w:i/>
          <w:iCs/>
          <w:noProof/>
        </w:rPr>
        <w:t>Handbook of graph theory, combinatorial optimization, and algorithms</w:t>
      </w:r>
      <w:r w:rsidRPr="00344802">
        <w:rPr>
          <w:rFonts w:cs="Times New Roman"/>
          <w:noProof/>
        </w:rPr>
        <w:t>. .</w:t>
      </w:r>
    </w:p>
    <w:p w14:paraId="06985472"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4]</w:t>
      </w:r>
      <w:r w:rsidRPr="00344802">
        <w:rPr>
          <w:rFonts w:cs="Times New Roman"/>
          <w:noProof/>
        </w:rPr>
        <w:tab/>
        <w:t xml:space="preserve">D. Lokshtanov, N. S. Narayanaswamy, V. Raman, M. S. Ramanujan, and S. Saurabh, “Faster Parameterized Algorithms using Linear Programming </w:t>
      </w:r>
      <w:r w:rsidRPr="00344802">
        <w:rPr>
          <w:rFonts w:ascii="Cambria Math" w:hAnsi="Cambria Math" w:cs="Cambria Math"/>
          <w:noProof/>
        </w:rPr>
        <w:t>∗</w:t>
      </w:r>
      <w:r w:rsidRPr="00344802">
        <w:rPr>
          <w:rFonts w:cs="Times New Roman"/>
          <w:noProof/>
        </w:rPr>
        <w:t xml:space="preserve">,” </w:t>
      </w:r>
      <w:r w:rsidRPr="00344802">
        <w:rPr>
          <w:rFonts w:cs="Times New Roman"/>
          <w:i/>
          <w:iCs/>
          <w:noProof/>
        </w:rPr>
        <w:t>Arxiv Prepr. arXiv1203.0833</w:t>
      </w:r>
      <w:r w:rsidRPr="00344802">
        <w:rPr>
          <w:rFonts w:cs="Times New Roman"/>
          <w:noProof/>
        </w:rPr>
        <w:t>, pp. 1–38, 2012.</w:t>
      </w:r>
    </w:p>
    <w:p w14:paraId="1CEC5AAE"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5]</w:t>
      </w:r>
      <w:r w:rsidRPr="00344802">
        <w:rPr>
          <w:rFonts w:cs="Times New Roman"/>
          <w:noProof/>
        </w:rPr>
        <w:tab/>
        <w:t>G. Gutin, E. J. Kim, M. Lampis, and V. Mitsou, “Vertex Cover Problem Parameterized Above and Below Tight Bounds.”</w:t>
      </w:r>
    </w:p>
    <w:p w14:paraId="325F80B5"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6]</w:t>
      </w:r>
      <w:r w:rsidRPr="00344802">
        <w:rPr>
          <w:rFonts w:cs="Times New Roman"/>
          <w:noProof/>
        </w:rPr>
        <w:tab/>
        <w:t xml:space="preserve">R. Niedermeier and P. Rossmanith, “A general method to speed up fixed-parameter-tractable algorithms,” </w:t>
      </w:r>
      <w:r w:rsidRPr="00344802">
        <w:rPr>
          <w:rFonts w:cs="Times New Roman"/>
          <w:i/>
          <w:iCs/>
          <w:noProof/>
        </w:rPr>
        <w:t>Inf. Process. Lett.</w:t>
      </w:r>
      <w:r w:rsidRPr="00344802">
        <w:rPr>
          <w:rFonts w:cs="Times New Roman"/>
          <w:noProof/>
        </w:rPr>
        <w:t>, vol. 73, no. 3–4, pp. 125–129, Feb. 2000.</w:t>
      </w:r>
    </w:p>
    <w:p w14:paraId="14D95BC6"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7]</w:t>
      </w:r>
      <w:r w:rsidRPr="00344802">
        <w:rPr>
          <w:rFonts w:cs="Times New Roman"/>
          <w:noProof/>
        </w:rPr>
        <w:tab/>
        <w:t xml:space="preserve">F. N. Abu-Khzam, M. A. Langston, P. Shanbhag, and C. T. Symons, “Scalable parallel algorithms for FPT problems,” </w:t>
      </w:r>
      <w:r w:rsidRPr="00344802">
        <w:rPr>
          <w:rFonts w:cs="Times New Roman"/>
          <w:i/>
          <w:iCs/>
          <w:noProof/>
        </w:rPr>
        <w:t>Algorithmica (New York)</w:t>
      </w:r>
      <w:r w:rsidRPr="00344802">
        <w:rPr>
          <w:rFonts w:cs="Times New Roman"/>
          <w:noProof/>
        </w:rPr>
        <w:t>, vol. 45, no. 3, pp. 269–284, Jul. 2006.</w:t>
      </w:r>
    </w:p>
    <w:p w14:paraId="71A2815C"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8]</w:t>
      </w:r>
      <w:r w:rsidRPr="00344802">
        <w:rPr>
          <w:rFonts w:cs="Times New Roman"/>
          <w:noProof/>
        </w:rPr>
        <w:tab/>
        <w:t xml:space="preserve">J. Chen, I. A. Kanj, and G. Xia, “Improved upper bounds for vertex cover,” </w:t>
      </w:r>
      <w:r w:rsidRPr="00344802">
        <w:rPr>
          <w:rFonts w:cs="Times New Roman"/>
          <w:i/>
          <w:iCs/>
          <w:noProof/>
        </w:rPr>
        <w:t>Theor. Comput. Sci.</w:t>
      </w:r>
      <w:r w:rsidRPr="00344802">
        <w:rPr>
          <w:rFonts w:cs="Times New Roman"/>
          <w:noProof/>
        </w:rPr>
        <w:t>, vol. 411, pp. 3736–3756, 2010.</w:t>
      </w:r>
    </w:p>
    <w:p w14:paraId="02499CBD"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19]</w:t>
      </w:r>
      <w:r w:rsidRPr="00344802">
        <w:rPr>
          <w:rFonts w:cs="Times New Roman"/>
          <w:noProof/>
        </w:rPr>
        <w:tab/>
        <w:t xml:space="preserve">J. Chen, I. A. Kanj, and W. Jia, “Vertex Cover: Further Observations and Further Improvements,” </w:t>
      </w:r>
      <w:r w:rsidRPr="00344802">
        <w:rPr>
          <w:rFonts w:cs="Times New Roman"/>
          <w:i/>
          <w:iCs/>
          <w:noProof/>
        </w:rPr>
        <w:t>J. Algorithms</w:t>
      </w:r>
      <w:r w:rsidRPr="00344802">
        <w:rPr>
          <w:rFonts w:cs="Times New Roman"/>
          <w:noProof/>
        </w:rPr>
        <w:t>, vol. 41, no. 2, pp. 280–301, Nov. 2001.</w:t>
      </w:r>
    </w:p>
    <w:p w14:paraId="5D0EAAF1"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20]</w:t>
      </w:r>
      <w:r w:rsidRPr="00344802">
        <w:rPr>
          <w:rFonts w:cs="Times New Roman"/>
          <w:noProof/>
        </w:rPr>
        <w:tab/>
        <w:t xml:space="preserve">M. Lutz, </w:t>
      </w:r>
      <w:r w:rsidRPr="00344802">
        <w:rPr>
          <w:rFonts w:cs="Times New Roman"/>
          <w:i/>
          <w:iCs/>
          <w:noProof/>
        </w:rPr>
        <w:t>Learning Python.</w:t>
      </w:r>
      <w:r w:rsidRPr="00344802">
        <w:rPr>
          <w:rFonts w:cs="Times New Roman"/>
          <w:noProof/>
        </w:rPr>
        <w:t xml:space="preserve"> O’Reilly Media, 2013.</w:t>
      </w:r>
    </w:p>
    <w:p w14:paraId="16C0C6CF"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21]</w:t>
      </w:r>
      <w:r w:rsidRPr="00344802">
        <w:rPr>
          <w:rFonts w:cs="Times New Roman"/>
          <w:noProof/>
        </w:rPr>
        <w:tab/>
        <w:t xml:space="preserve">W. J. Cook, W. H. Cunningham, W. R. Pulleyblank, and A. Schrijver, </w:t>
      </w:r>
      <w:r w:rsidRPr="00344802">
        <w:rPr>
          <w:rFonts w:cs="Times New Roman"/>
          <w:i/>
          <w:iCs/>
          <w:noProof/>
        </w:rPr>
        <w:t>Combinatorial Optimization</w:t>
      </w:r>
      <w:r w:rsidRPr="00344802">
        <w:rPr>
          <w:rFonts w:cs="Times New Roman"/>
          <w:noProof/>
        </w:rPr>
        <w:t>. Wiley, 1997.</w:t>
      </w:r>
    </w:p>
    <w:p w14:paraId="7C97A2DA" w14:textId="77777777" w:rsidR="00344802" w:rsidRPr="00344802" w:rsidRDefault="00344802" w:rsidP="00344802">
      <w:pPr>
        <w:widowControl w:val="0"/>
        <w:autoSpaceDE w:val="0"/>
        <w:autoSpaceDN w:val="0"/>
        <w:adjustRightInd w:val="0"/>
        <w:ind w:left="640" w:hanging="640"/>
        <w:rPr>
          <w:rFonts w:cs="Times New Roman"/>
          <w:noProof/>
        </w:rPr>
      </w:pPr>
      <w:r w:rsidRPr="00344802">
        <w:rPr>
          <w:rFonts w:cs="Times New Roman"/>
          <w:noProof/>
        </w:rPr>
        <w:t>[22]</w:t>
      </w:r>
      <w:r w:rsidRPr="00344802">
        <w:rPr>
          <w:rFonts w:cs="Times New Roman"/>
          <w:noProof/>
        </w:rPr>
        <w:tab/>
        <w:t xml:space="preserve">C. H. Papadimitriou and K. Steiglitz, </w:t>
      </w:r>
      <w:r w:rsidRPr="00344802">
        <w:rPr>
          <w:rFonts w:cs="Times New Roman"/>
          <w:i/>
          <w:iCs/>
          <w:noProof/>
        </w:rPr>
        <w:t>Combinatorial optimization</w:t>
      </w:r>
      <w:r w:rsidRPr="00344802">
        <w:rPr>
          <w:rFonts w:ascii="Times New Roman" w:hAnsi="Times New Roman" w:cs="Times New Roman"/>
          <w:i/>
          <w:iCs/>
          <w:noProof/>
        </w:rPr>
        <w:t> </w:t>
      </w:r>
      <w:r w:rsidRPr="00344802">
        <w:rPr>
          <w:rFonts w:cs="Times New Roman"/>
          <w:i/>
          <w:iCs/>
          <w:noProof/>
        </w:rPr>
        <w:t>: algorithms and complexity</w:t>
      </w:r>
      <w:r w:rsidRPr="00344802">
        <w:rPr>
          <w:rFonts w:cs="Times New Roman"/>
          <w:noProof/>
        </w:rPr>
        <w:t>. Prentice Hall, 1982.</w:t>
      </w:r>
    </w:p>
    <w:p w14:paraId="604F731D" w14:textId="77777777" w:rsidR="00344802" w:rsidRPr="00344802" w:rsidRDefault="00344802" w:rsidP="00344802">
      <w:pPr>
        <w:widowControl w:val="0"/>
        <w:autoSpaceDE w:val="0"/>
        <w:autoSpaceDN w:val="0"/>
        <w:adjustRightInd w:val="0"/>
        <w:ind w:left="640" w:hanging="640"/>
        <w:rPr>
          <w:noProof/>
        </w:rPr>
      </w:pPr>
      <w:r w:rsidRPr="00344802">
        <w:rPr>
          <w:rFonts w:cs="Times New Roman"/>
          <w:noProof/>
        </w:rPr>
        <w:t>[23]</w:t>
      </w:r>
      <w:r w:rsidRPr="00344802">
        <w:rPr>
          <w:rFonts w:cs="Times New Roman"/>
          <w:noProof/>
        </w:rPr>
        <w:tab/>
        <w:t>M. Nyx Brain, J. H. Davenport, and A. Griggio, “Benchmarking Solvers, SAT-style.”</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r>
        <w:t>Appendices</w:t>
      </w:r>
    </w:p>
    <w:p w14:paraId="7B50BD93" w14:textId="66439437" w:rsidR="0026661F" w:rsidRPr="008361E2" w:rsidRDefault="0026661F" w:rsidP="0026661F">
      <w:r>
        <w:t>Full table for PACE instances for two versions of the algorithm:</w:t>
      </w:r>
    </w:p>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4A3171">
        <w:trPr>
          <w:trHeight w:val="525"/>
        </w:trPr>
        <w:tc>
          <w:tcPr>
            <w:tcW w:w="6799" w:type="dxa"/>
            <w:gridSpan w:val="4"/>
            <w:hideMark/>
          </w:tcPr>
          <w:p w14:paraId="6385AD62" w14:textId="77777777" w:rsidR="0026661F" w:rsidRPr="006449A1" w:rsidRDefault="0026661F" w:rsidP="004A3171">
            <w:r w:rsidRPr="006449A1">
              <w:t xml:space="preserve">Pace instances, timeout = 120 seconds, </w:t>
            </w:r>
            <w:proofErr w:type="spellStart"/>
            <w:r w:rsidRPr="006449A1">
              <w:t>copy.deepcopy</w:t>
            </w:r>
            <w:proofErr w:type="spellEnd"/>
            <w:r w:rsidRPr="006449A1">
              <w:t>() used</w:t>
            </w:r>
            <w:r>
              <w:t xml:space="preserve">, naïve </w:t>
            </w:r>
            <w:proofErr w:type="spellStart"/>
            <w:r>
              <w:t>preprocessing</w:t>
            </w:r>
            <w:proofErr w:type="spellEnd"/>
            <w:r>
              <w:t xml:space="preserve"> rules</w:t>
            </w:r>
          </w:p>
        </w:tc>
      </w:tr>
      <w:tr w:rsidR="0026661F" w:rsidRPr="006449A1" w14:paraId="09B33A95" w14:textId="77777777" w:rsidTr="004A3171">
        <w:trPr>
          <w:trHeight w:val="780"/>
        </w:trPr>
        <w:tc>
          <w:tcPr>
            <w:tcW w:w="2689" w:type="dxa"/>
            <w:noWrap/>
            <w:hideMark/>
          </w:tcPr>
          <w:p w14:paraId="71FFDC46" w14:textId="77777777" w:rsidR="0026661F" w:rsidRPr="006449A1" w:rsidRDefault="0026661F" w:rsidP="004A3171">
            <w:r w:rsidRPr="006449A1">
              <w:t>instance</w:t>
            </w:r>
          </w:p>
        </w:tc>
        <w:tc>
          <w:tcPr>
            <w:tcW w:w="1134" w:type="dxa"/>
            <w:hideMark/>
          </w:tcPr>
          <w:p w14:paraId="7FB24DE8" w14:textId="77777777" w:rsidR="0026661F" w:rsidRPr="006449A1" w:rsidRDefault="0026661F" w:rsidP="004A3171">
            <w:r w:rsidRPr="006449A1">
              <w:t>|V|</w:t>
            </w:r>
          </w:p>
        </w:tc>
        <w:tc>
          <w:tcPr>
            <w:tcW w:w="1842" w:type="dxa"/>
            <w:hideMark/>
          </w:tcPr>
          <w:p w14:paraId="7663AD72" w14:textId="77777777" w:rsidR="0026661F" w:rsidRPr="006449A1" w:rsidRDefault="0026661F" w:rsidP="004A3171">
            <w:r w:rsidRPr="006449A1">
              <w:t>time elapsed [timeout = 120s]</w:t>
            </w:r>
          </w:p>
        </w:tc>
        <w:tc>
          <w:tcPr>
            <w:tcW w:w="1134" w:type="dxa"/>
            <w:hideMark/>
          </w:tcPr>
          <w:p w14:paraId="6901EB78" w14:textId="77777777" w:rsidR="0026661F" w:rsidRPr="006449A1" w:rsidRDefault="0026661F" w:rsidP="004A3171">
            <w:r w:rsidRPr="006449A1">
              <w:t>nodes visited</w:t>
            </w:r>
          </w:p>
        </w:tc>
      </w:tr>
      <w:tr w:rsidR="0026661F" w:rsidRPr="006449A1" w14:paraId="75F87218" w14:textId="77777777" w:rsidTr="004A3171">
        <w:trPr>
          <w:trHeight w:val="270"/>
        </w:trPr>
        <w:tc>
          <w:tcPr>
            <w:tcW w:w="2689" w:type="dxa"/>
            <w:noWrap/>
            <w:hideMark/>
          </w:tcPr>
          <w:p w14:paraId="3BDB0D64" w14:textId="77777777" w:rsidR="0026661F" w:rsidRPr="006449A1" w:rsidRDefault="0026661F" w:rsidP="004A3171">
            <w:r w:rsidRPr="006449A1">
              <w:t>public/vc-exact_001.gr</w:t>
            </w:r>
          </w:p>
        </w:tc>
        <w:tc>
          <w:tcPr>
            <w:tcW w:w="1134" w:type="dxa"/>
            <w:hideMark/>
          </w:tcPr>
          <w:p w14:paraId="5D9D960F" w14:textId="77777777" w:rsidR="0026661F" w:rsidRPr="006449A1" w:rsidRDefault="0026661F" w:rsidP="004A3171">
            <w:r w:rsidRPr="006449A1">
              <w:t>6160</w:t>
            </w:r>
          </w:p>
        </w:tc>
        <w:tc>
          <w:tcPr>
            <w:tcW w:w="1842" w:type="dxa"/>
            <w:hideMark/>
          </w:tcPr>
          <w:p w14:paraId="0192AA66" w14:textId="77777777" w:rsidR="0026661F" w:rsidRPr="006449A1" w:rsidRDefault="0026661F" w:rsidP="004A3171">
            <w:r w:rsidRPr="006449A1">
              <w:t>TIMEOUT</w:t>
            </w:r>
          </w:p>
        </w:tc>
        <w:tc>
          <w:tcPr>
            <w:tcW w:w="1134" w:type="dxa"/>
            <w:hideMark/>
          </w:tcPr>
          <w:p w14:paraId="729FC293" w14:textId="77777777" w:rsidR="0026661F" w:rsidRPr="006449A1" w:rsidRDefault="0026661F" w:rsidP="004A3171">
            <w:r w:rsidRPr="006449A1">
              <w:t> </w:t>
            </w:r>
          </w:p>
        </w:tc>
      </w:tr>
      <w:tr w:rsidR="0026661F" w:rsidRPr="006449A1" w14:paraId="7B518AE4" w14:textId="77777777" w:rsidTr="004A3171">
        <w:trPr>
          <w:trHeight w:val="270"/>
        </w:trPr>
        <w:tc>
          <w:tcPr>
            <w:tcW w:w="2689" w:type="dxa"/>
            <w:noWrap/>
            <w:hideMark/>
          </w:tcPr>
          <w:p w14:paraId="573DEF4A" w14:textId="77777777" w:rsidR="0026661F" w:rsidRPr="006449A1" w:rsidRDefault="0026661F" w:rsidP="004A3171">
            <w:r w:rsidRPr="006449A1">
              <w:t>public/vc-exact_003.gr</w:t>
            </w:r>
          </w:p>
        </w:tc>
        <w:tc>
          <w:tcPr>
            <w:tcW w:w="1134" w:type="dxa"/>
            <w:hideMark/>
          </w:tcPr>
          <w:p w14:paraId="7E11CB5C" w14:textId="77777777" w:rsidR="0026661F" w:rsidRPr="006449A1" w:rsidRDefault="0026661F" w:rsidP="004A3171">
            <w:r w:rsidRPr="006449A1">
              <w:t>60541</w:t>
            </w:r>
          </w:p>
        </w:tc>
        <w:tc>
          <w:tcPr>
            <w:tcW w:w="1842" w:type="dxa"/>
            <w:hideMark/>
          </w:tcPr>
          <w:p w14:paraId="0BB394B1" w14:textId="77777777" w:rsidR="0026661F" w:rsidRPr="006449A1" w:rsidRDefault="0026661F" w:rsidP="004A3171">
            <w:r w:rsidRPr="006449A1">
              <w:t>TIMEOUT</w:t>
            </w:r>
          </w:p>
        </w:tc>
        <w:tc>
          <w:tcPr>
            <w:tcW w:w="1134" w:type="dxa"/>
            <w:hideMark/>
          </w:tcPr>
          <w:p w14:paraId="035BFEFB" w14:textId="77777777" w:rsidR="0026661F" w:rsidRPr="006449A1" w:rsidRDefault="0026661F" w:rsidP="004A3171">
            <w:r w:rsidRPr="006449A1">
              <w:t> </w:t>
            </w:r>
          </w:p>
        </w:tc>
      </w:tr>
      <w:tr w:rsidR="0026661F" w:rsidRPr="006449A1" w14:paraId="62712B85" w14:textId="77777777" w:rsidTr="004A3171">
        <w:trPr>
          <w:trHeight w:val="270"/>
        </w:trPr>
        <w:tc>
          <w:tcPr>
            <w:tcW w:w="2689" w:type="dxa"/>
            <w:noWrap/>
            <w:hideMark/>
          </w:tcPr>
          <w:p w14:paraId="024A5760" w14:textId="77777777" w:rsidR="0026661F" w:rsidRPr="006449A1" w:rsidRDefault="0026661F" w:rsidP="004A3171">
            <w:r w:rsidRPr="006449A1">
              <w:t>public/vc-exact_007.gr</w:t>
            </w:r>
          </w:p>
        </w:tc>
        <w:tc>
          <w:tcPr>
            <w:tcW w:w="1134" w:type="dxa"/>
            <w:hideMark/>
          </w:tcPr>
          <w:p w14:paraId="7906ABCE" w14:textId="77777777" w:rsidR="0026661F" w:rsidRPr="006449A1" w:rsidRDefault="0026661F" w:rsidP="004A3171">
            <w:r w:rsidRPr="006449A1">
              <w:t>8794</w:t>
            </w:r>
          </w:p>
        </w:tc>
        <w:tc>
          <w:tcPr>
            <w:tcW w:w="1842" w:type="dxa"/>
            <w:hideMark/>
          </w:tcPr>
          <w:p w14:paraId="0FF9E4F1" w14:textId="77777777" w:rsidR="0026661F" w:rsidRPr="006449A1" w:rsidRDefault="0026661F" w:rsidP="004A3171">
            <w:r w:rsidRPr="006449A1">
              <w:t>TIMEOUT</w:t>
            </w:r>
          </w:p>
        </w:tc>
        <w:tc>
          <w:tcPr>
            <w:tcW w:w="1134" w:type="dxa"/>
            <w:hideMark/>
          </w:tcPr>
          <w:p w14:paraId="00D0B9B6" w14:textId="77777777" w:rsidR="0026661F" w:rsidRPr="006449A1" w:rsidRDefault="0026661F" w:rsidP="004A3171">
            <w:r w:rsidRPr="006449A1">
              <w:t> </w:t>
            </w:r>
          </w:p>
        </w:tc>
      </w:tr>
      <w:tr w:rsidR="0026661F" w:rsidRPr="006449A1" w14:paraId="41E6EF95" w14:textId="77777777" w:rsidTr="004A3171">
        <w:trPr>
          <w:trHeight w:val="270"/>
        </w:trPr>
        <w:tc>
          <w:tcPr>
            <w:tcW w:w="2689" w:type="dxa"/>
            <w:noWrap/>
            <w:hideMark/>
          </w:tcPr>
          <w:p w14:paraId="2A9F7432" w14:textId="77777777" w:rsidR="0026661F" w:rsidRPr="006449A1" w:rsidRDefault="0026661F" w:rsidP="004A3171">
            <w:r w:rsidRPr="006449A1">
              <w:t>public/vc-exact_009.gr</w:t>
            </w:r>
          </w:p>
        </w:tc>
        <w:tc>
          <w:tcPr>
            <w:tcW w:w="1134" w:type="dxa"/>
            <w:hideMark/>
          </w:tcPr>
          <w:p w14:paraId="4239702A" w14:textId="77777777" w:rsidR="0026661F" w:rsidRPr="006449A1" w:rsidRDefault="0026661F" w:rsidP="004A3171">
            <w:r w:rsidRPr="006449A1">
              <w:t>38452</w:t>
            </w:r>
          </w:p>
        </w:tc>
        <w:tc>
          <w:tcPr>
            <w:tcW w:w="1842" w:type="dxa"/>
            <w:hideMark/>
          </w:tcPr>
          <w:p w14:paraId="3090D878" w14:textId="77777777" w:rsidR="0026661F" w:rsidRPr="006449A1" w:rsidRDefault="0026661F" w:rsidP="004A3171">
            <w:r w:rsidRPr="006449A1">
              <w:t>TIMEOUT</w:t>
            </w:r>
          </w:p>
        </w:tc>
        <w:tc>
          <w:tcPr>
            <w:tcW w:w="1134" w:type="dxa"/>
            <w:hideMark/>
          </w:tcPr>
          <w:p w14:paraId="3FCD4BEF" w14:textId="77777777" w:rsidR="0026661F" w:rsidRPr="006449A1" w:rsidRDefault="0026661F" w:rsidP="004A3171">
            <w:r w:rsidRPr="006449A1">
              <w:t> </w:t>
            </w:r>
          </w:p>
        </w:tc>
      </w:tr>
      <w:tr w:rsidR="0026661F" w:rsidRPr="006449A1" w14:paraId="46D5C4FF" w14:textId="77777777" w:rsidTr="004A3171">
        <w:trPr>
          <w:trHeight w:val="270"/>
        </w:trPr>
        <w:tc>
          <w:tcPr>
            <w:tcW w:w="2689" w:type="dxa"/>
            <w:noWrap/>
            <w:hideMark/>
          </w:tcPr>
          <w:p w14:paraId="53820636" w14:textId="77777777" w:rsidR="0026661F" w:rsidRPr="006449A1" w:rsidRDefault="0026661F" w:rsidP="004A3171">
            <w:r w:rsidRPr="006449A1">
              <w:t>public/vc-exact_011.gr</w:t>
            </w:r>
          </w:p>
        </w:tc>
        <w:tc>
          <w:tcPr>
            <w:tcW w:w="1134" w:type="dxa"/>
            <w:hideMark/>
          </w:tcPr>
          <w:p w14:paraId="3E3532B7" w14:textId="77777777" w:rsidR="0026661F" w:rsidRPr="006449A1" w:rsidRDefault="0026661F" w:rsidP="004A3171">
            <w:r w:rsidRPr="006449A1">
              <w:t>9877</w:t>
            </w:r>
          </w:p>
        </w:tc>
        <w:tc>
          <w:tcPr>
            <w:tcW w:w="1842" w:type="dxa"/>
            <w:hideMark/>
          </w:tcPr>
          <w:p w14:paraId="19E75BF1" w14:textId="77777777" w:rsidR="0026661F" w:rsidRPr="006449A1" w:rsidRDefault="0026661F" w:rsidP="004A3171">
            <w:r w:rsidRPr="006449A1">
              <w:t>TIMEOUT</w:t>
            </w:r>
          </w:p>
        </w:tc>
        <w:tc>
          <w:tcPr>
            <w:tcW w:w="1134" w:type="dxa"/>
            <w:hideMark/>
          </w:tcPr>
          <w:p w14:paraId="5BBEEEA3" w14:textId="77777777" w:rsidR="0026661F" w:rsidRPr="006449A1" w:rsidRDefault="0026661F" w:rsidP="004A3171">
            <w:r w:rsidRPr="006449A1">
              <w:t> </w:t>
            </w:r>
          </w:p>
        </w:tc>
      </w:tr>
      <w:tr w:rsidR="0026661F" w:rsidRPr="006449A1" w14:paraId="6FEDF70C" w14:textId="77777777" w:rsidTr="004A3171">
        <w:trPr>
          <w:trHeight w:val="270"/>
        </w:trPr>
        <w:tc>
          <w:tcPr>
            <w:tcW w:w="2689" w:type="dxa"/>
            <w:noWrap/>
            <w:hideMark/>
          </w:tcPr>
          <w:p w14:paraId="11F3460D" w14:textId="77777777" w:rsidR="0026661F" w:rsidRPr="006449A1" w:rsidRDefault="0026661F" w:rsidP="004A3171">
            <w:r w:rsidRPr="006449A1">
              <w:t>public/vc-exact_013.gr</w:t>
            </w:r>
          </w:p>
        </w:tc>
        <w:tc>
          <w:tcPr>
            <w:tcW w:w="1134" w:type="dxa"/>
            <w:hideMark/>
          </w:tcPr>
          <w:p w14:paraId="3CD32B47" w14:textId="77777777" w:rsidR="0026661F" w:rsidRPr="006449A1" w:rsidRDefault="0026661F" w:rsidP="004A3171">
            <w:r w:rsidRPr="006449A1">
              <w:t>45307</w:t>
            </w:r>
          </w:p>
        </w:tc>
        <w:tc>
          <w:tcPr>
            <w:tcW w:w="1842" w:type="dxa"/>
            <w:hideMark/>
          </w:tcPr>
          <w:p w14:paraId="0C30125F" w14:textId="77777777" w:rsidR="0026661F" w:rsidRPr="006449A1" w:rsidRDefault="0026661F" w:rsidP="004A3171">
            <w:r w:rsidRPr="006449A1">
              <w:t>TIMEOUT</w:t>
            </w:r>
          </w:p>
        </w:tc>
        <w:tc>
          <w:tcPr>
            <w:tcW w:w="1134" w:type="dxa"/>
            <w:hideMark/>
          </w:tcPr>
          <w:p w14:paraId="2B3D763E" w14:textId="77777777" w:rsidR="0026661F" w:rsidRPr="006449A1" w:rsidRDefault="0026661F" w:rsidP="004A3171">
            <w:r w:rsidRPr="006449A1">
              <w:t> </w:t>
            </w:r>
          </w:p>
        </w:tc>
      </w:tr>
      <w:tr w:rsidR="0026661F" w:rsidRPr="006449A1" w14:paraId="4DA70A2C" w14:textId="77777777" w:rsidTr="004A3171">
        <w:trPr>
          <w:trHeight w:val="270"/>
        </w:trPr>
        <w:tc>
          <w:tcPr>
            <w:tcW w:w="2689" w:type="dxa"/>
            <w:noWrap/>
            <w:hideMark/>
          </w:tcPr>
          <w:p w14:paraId="172B6EFD" w14:textId="77777777" w:rsidR="0026661F" w:rsidRPr="006449A1" w:rsidRDefault="0026661F" w:rsidP="004A3171">
            <w:r w:rsidRPr="006449A1">
              <w:t>public/vc-exact_015.gr</w:t>
            </w:r>
          </w:p>
        </w:tc>
        <w:tc>
          <w:tcPr>
            <w:tcW w:w="1134" w:type="dxa"/>
            <w:hideMark/>
          </w:tcPr>
          <w:p w14:paraId="784D9B7A" w14:textId="77777777" w:rsidR="0026661F" w:rsidRPr="006449A1" w:rsidRDefault="0026661F" w:rsidP="004A3171">
            <w:r w:rsidRPr="006449A1">
              <w:t>53610</w:t>
            </w:r>
          </w:p>
        </w:tc>
        <w:tc>
          <w:tcPr>
            <w:tcW w:w="1842" w:type="dxa"/>
            <w:hideMark/>
          </w:tcPr>
          <w:p w14:paraId="545280AB" w14:textId="77777777" w:rsidR="0026661F" w:rsidRPr="006449A1" w:rsidRDefault="0026661F" w:rsidP="004A3171">
            <w:r w:rsidRPr="006449A1">
              <w:t>TIMEOUT</w:t>
            </w:r>
          </w:p>
        </w:tc>
        <w:tc>
          <w:tcPr>
            <w:tcW w:w="1134" w:type="dxa"/>
            <w:hideMark/>
          </w:tcPr>
          <w:p w14:paraId="7C1F08F1" w14:textId="77777777" w:rsidR="0026661F" w:rsidRPr="006449A1" w:rsidRDefault="0026661F" w:rsidP="004A3171">
            <w:r w:rsidRPr="006449A1">
              <w:t> </w:t>
            </w:r>
          </w:p>
        </w:tc>
      </w:tr>
      <w:tr w:rsidR="0026661F" w:rsidRPr="006449A1" w14:paraId="10371EE7" w14:textId="77777777" w:rsidTr="004A3171">
        <w:trPr>
          <w:trHeight w:val="270"/>
        </w:trPr>
        <w:tc>
          <w:tcPr>
            <w:tcW w:w="2689" w:type="dxa"/>
            <w:noWrap/>
            <w:hideMark/>
          </w:tcPr>
          <w:p w14:paraId="1C3E274F" w14:textId="77777777" w:rsidR="0026661F" w:rsidRPr="006449A1" w:rsidRDefault="0026661F" w:rsidP="004A3171">
            <w:r w:rsidRPr="006449A1">
              <w:t>public/vc-exact_017.gr</w:t>
            </w:r>
          </w:p>
        </w:tc>
        <w:tc>
          <w:tcPr>
            <w:tcW w:w="1134" w:type="dxa"/>
            <w:hideMark/>
          </w:tcPr>
          <w:p w14:paraId="1776B5B4" w14:textId="77777777" w:rsidR="0026661F" w:rsidRPr="006449A1" w:rsidRDefault="0026661F" w:rsidP="004A3171">
            <w:r w:rsidRPr="006449A1">
              <w:t>23541</w:t>
            </w:r>
          </w:p>
        </w:tc>
        <w:tc>
          <w:tcPr>
            <w:tcW w:w="1842" w:type="dxa"/>
            <w:hideMark/>
          </w:tcPr>
          <w:p w14:paraId="4025701D" w14:textId="77777777" w:rsidR="0026661F" w:rsidRPr="006449A1" w:rsidRDefault="0026661F" w:rsidP="004A3171">
            <w:r w:rsidRPr="006449A1">
              <w:t>TIMEOUT</w:t>
            </w:r>
          </w:p>
        </w:tc>
        <w:tc>
          <w:tcPr>
            <w:tcW w:w="1134" w:type="dxa"/>
            <w:hideMark/>
          </w:tcPr>
          <w:p w14:paraId="774AEB70" w14:textId="77777777" w:rsidR="0026661F" w:rsidRPr="006449A1" w:rsidRDefault="0026661F" w:rsidP="004A3171">
            <w:r w:rsidRPr="006449A1">
              <w:t> </w:t>
            </w:r>
          </w:p>
        </w:tc>
      </w:tr>
      <w:tr w:rsidR="0026661F" w:rsidRPr="006449A1" w14:paraId="7960CDAD" w14:textId="77777777" w:rsidTr="004A3171">
        <w:trPr>
          <w:trHeight w:val="270"/>
        </w:trPr>
        <w:tc>
          <w:tcPr>
            <w:tcW w:w="2689" w:type="dxa"/>
            <w:noWrap/>
            <w:hideMark/>
          </w:tcPr>
          <w:p w14:paraId="2DA93718" w14:textId="77777777" w:rsidR="0026661F" w:rsidRPr="006449A1" w:rsidRDefault="0026661F" w:rsidP="004A3171">
            <w:r w:rsidRPr="006449A1">
              <w:t>public/vc-exact_021.gr</w:t>
            </w:r>
          </w:p>
        </w:tc>
        <w:tc>
          <w:tcPr>
            <w:tcW w:w="1134" w:type="dxa"/>
            <w:hideMark/>
          </w:tcPr>
          <w:p w14:paraId="4FB36FE1" w14:textId="77777777" w:rsidR="0026661F" w:rsidRPr="006449A1" w:rsidRDefault="0026661F" w:rsidP="004A3171">
            <w:r w:rsidRPr="006449A1">
              <w:t>24765</w:t>
            </w:r>
          </w:p>
        </w:tc>
        <w:tc>
          <w:tcPr>
            <w:tcW w:w="1842" w:type="dxa"/>
            <w:hideMark/>
          </w:tcPr>
          <w:p w14:paraId="31D7F49D" w14:textId="77777777" w:rsidR="0026661F" w:rsidRPr="006449A1" w:rsidRDefault="0026661F" w:rsidP="004A3171">
            <w:r w:rsidRPr="006449A1">
              <w:t>TIMEOUT</w:t>
            </w:r>
          </w:p>
        </w:tc>
        <w:tc>
          <w:tcPr>
            <w:tcW w:w="1134" w:type="dxa"/>
            <w:hideMark/>
          </w:tcPr>
          <w:p w14:paraId="44CFF7C3" w14:textId="77777777" w:rsidR="0026661F" w:rsidRPr="006449A1" w:rsidRDefault="0026661F" w:rsidP="004A3171">
            <w:r w:rsidRPr="006449A1">
              <w:t> </w:t>
            </w:r>
          </w:p>
        </w:tc>
      </w:tr>
      <w:tr w:rsidR="0026661F" w:rsidRPr="006449A1" w14:paraId="53E8873D" w14:textId="77777777" w:rsidTr="004A3171">
        <w:trPr>
          <w:trHeight w:val="270"/>
        </w:trPr>
        <w:tc>
          <w:tcPr>
            <w:tcW w:w="2689" w:type="dxa"/>
            <w:noWrap/>
            <w:hideMark/>
          </w:tcPr>
          <w:p w14:paraId="11BF5DE3" w14:textId="77777777" w:rsidR="0026661F" w:rsidRPr="006449A1" w:rsidRDefault="0026661F" w:rsidP="004A3171">
            <w:r w:rsidRPr="006449A1">
              <w:t>public/vc-exact_023.gr</w:t>
            </w:r>
          </w:p>
        </w:tc>
        <w:tc>
          <w:tcPr>
            <w:tcW w:w="1134" w:type="dxa"/>
            <w:hideMark/>
          </w:tcPr>
          <w:p w14:paraId="758180A3" w14:textId="77777777" w:rsidR="0026661F" w:rsidRPr="006449A1" w:rsidRDefault="0026661F" w:rsidP="004A3171">
            <w:r w:rsidRPr="006449A1">
              <w:t>27717</w:t>
            </w:r>
          </w:p>
        </w:tc>
        <w:tc>
          <w:tcPr>
            <w:tcW w:w="1842" w:type="dxa"/>
            <w:hideMark/>
          </w:tcPr>
          <w:p w14:paraId="0430EFBE" w14:textId="77777777" w:rsidR="0026661F" w:rsidRPr="006449A1" w:rsidRDefault="0026661F" w:rsidP="004A3171">
            <w:r w:rsidRPr="006449A1">
              <w:t>TIMEOUT</w:t>
            </w:r>
          </w:p>
        </w:tc>
        <w:tc>
          <w:tcPr>
            <w:tcW w:w="1134" w:type="dxa"/>
            <w:hideMark/>
          </w:tcPr>
          <w:p w14:paraId="646A0FAF" w14:textId="77777777" w:rsidR="0026661F" w:rsidRPr="006449A1" w:rsidRDefault="0026661F" w:rsidP="004A3171">
            <w:r w:rsidRPr="006449A1">
              <w:t> </w:t>
            </w:r>
          </w:p>
        </w:tc>
      </w:tr>
      <w:tr w:rsidR="0026661F" w:rsidRPr="006449A1" w14:paraId="30C9FCFB" w14:textId="77777777" w:rsidTr="004A3171">
        <w:trPr>
          <w:trHeight w:val="270"/>
        </w:trPr>
        <w:tc>
          <w:tcPr>
            <w:tcW w:w="2689" w:type="dxa"/>
            <w:noWrap/>
            <w:hideMark/>
          </w:tcPr>
          <w:p w14:paraId="1A9900C2" w14:textId="77777777" w:rsidR="0026661F" w:rsidRPr="006449A1" w:rsidRDefault="0026661F" w:rsidP="004A3171">
            <w:r w:rsidRPr="006449A1">
              <w:t>public/vc-exact_025.gr</w:t>
            </w:r>
          </w:p>
        </w:tc>
        <w:tc>
          <w:tcPr>
            <w:tcW w:w="1134" w:type="dxa"/>
            <w:hideMark/>
          </w:tcPr>
          <w:p w14:paraId="7ABEE4E5" w14:textId="77777777" w:rsidR="0026661F" w:rsidRPr="006449A1" w:rsidRDefault="0026661F" w:rsidP="004A3171">
            <w:r w:rsidRPr="006449A1">
              <w:t>23194</w:t>
            </w:r>
          </w:p>
        </w:tc>
        <w:tc>
          <w:tcPr>
            <w:tcW w:w="1842" w:type="dxa"/>
            <w:hideMark/>
          </w:tcPr>
          <w:p w14:paraId="08601DE8" w14:textId="77777777" w:rsidR="0026661F" w:rsidRPr="006449A1" w:rsidRDefault="0026661F" w:rsidP="004A3171">
            <w:r w:rsidRPr="006449A1">
              <w:t>TIMEOUT</w:t>
            </w:r>
          </w:p>
        </w:tc>
        <w:tc>
          <w:tcPr>
            <w:tcW w:w="1134" w:type="dxa"/>
            <w:hideMark/>
          </w:tcPr>
          <w:p w14:paraId="6A67F25E" w14:textId="77777777" w:rsidR="0026661F" w:rsidRPr="006449A1" w:rsidRDefault="0026661F" w:rsidP="004A3171">
            <w:r w:rsidRPr="006449A1">
              <w:t> </w:t>
            </w:r>
          </w:p>
        </w:tc>
      </w:tr>
      <w:tr w:rsidR="0026661F" w:rsidRPr="006449A1" w14:paraId="3DD29D89" w14:textId="77777777" w:rsidTr="004A3171">
        <w:trPr>
          <w:trHeight w:val="270"/>
        </w:trPr>
        <w:tc>
          <w:tcPr>
            <w:tcW w:w="2689" w:type="dxa"/>
            <w:noWrap/>
            <w:hideMark/>
          </w:tcPr>
          <w:p w14:paraId="4FFAF430" w14:textId="77777777" w:rsidR="0026661F" w:rsidRPr="006449A1" w:rsidRDefault="0026661F" w:rsidP="004A3171">
            <w:r w:rsidRPr="006449A1">
              <w:t>public/vc-exact_027.gr</w:t>
            </w:r>
          </w:p>
        </w:tc>
        <w:tc>
          <w:tcPr>
            <w:tcW w:w="1134" w:type="dxa"/>
            <w:hideMark/>
          </w:tcPr>
          <w:p w14:paraId="6976A875" w14:textId="77777777" w:rsidR="0026661F" w:rsidRPr="006449A1" w:rsidRDefault="0026661F" w:rsidP="004A3171">
            <w:r w:rsidRPr="006449A1">
              <w:t>65866</w:t>
            </w:r>
          </w:p>
        </w:tc>
        <w:tc>
          <w:tcPr>
            <w:tcW w:w="1842" w:type="dxa"/>
            <w:hideMark/>
          </w:tcPr>
          <w:p w14:paraId="0829743D" w14:textId="77777777" w:rsidR="0026661F" w:rsidRPr="006449A1" w:rsidRDefault="0026661F" w:rsidP="004A3171">
            <w:r w:rsidRPr="006449A1">
              <w:t>TIMEOUT</w:t>
            </w:r>
          </w:p>
        </w:tc>
        <w:tc>
          <w:tcPr>
            <w:tcW w:w="1134" w:type="dxa"/>
            <w:hideMark/>
          </w:tcPr>
          <w:p w14:paraId="395CF292" w14:textId="77777777" w:rsidR="0026661F" w:rsidRPr="006449A1" w:rsidRDefault="0026661F" w:rsidP="004A3171">
            <w:r w:rsidRPr="006449A1">
              <w:t> </w:t>
            </w:r>
          </w:p>
        </w:tc>
      </w:tr>
      <w:tr w:rsidR="0026661F" w:rsidRPr="006449A1" w14:paraId="453C3879" w14:textId="77777777" w:rsidTr="004A3171">
        <w:trPr>
          <w:trHeight w:val="270"/>
        </w:trPr>
        <w:tc>
          <w:tcPr>
            <w:tcW w:w="2689" w:type="dxa"/>
            <w:noWrap/>
            <w:hideMark/>
          </w:tcPr>
          <w:p w14:paraId="53F26A15" w14:textId="77777777" w:rsidR="0026661F" w:rsidRPr="006449A1" w:rsidRDefault="0026661F" w:rsidP="004A3171">
            <w:r w:rsidRPr="006449A1">
              <w:t>public/vc-exact_029.gr</w:t>
            </w:r>
          </w:p>
        </w:tc>
        <w:tc>
          <w:tcPr>
            <w:tcW w:w="1134" w:type="dxa"/>
            <w:hideMark/>
          </w:tcPr>
          <w:p w14:paraId="15DC9540" w14:textId="77777777" w:rsidR="0026661F" w:rsidRPr="006449A1" w:rsidRDefault="0026661F" w:rsidP="004A3171">
            <w:r w:rsidRPr="006449A1">
              <w:t>13431</w:t>
            </w:r>
          </w:p>
        </w:tc>
        <w:tc>
          <w:tcPr>
            <w:tcW w:w="1842" w:type="dxa"/>
            <w:hideMark/>
          </w:tcPr>
          <w:p w14:paraId="4A568820" w14:textId="77777777" w:rsidR="0026661F" w:rsidRPr="006449A1" w:rsidRDefault="0026661F" w:rsidP="004A3171">
            <w:r w:rsidRPr="006449A1">
              <w:t>TIMEOUT</w:t>
            </w:r>
          </w:p>
        </w:tc>
        <w:tc>
          <w:tcPr>
            <w:tcW w:w="1134" w:type="dxa"/>
            <w:hideMark/>
          </w:tcPr>
          <w:p w14:paraId="74B0FF3A" w14:textId="77777777" w:rsidR="0026661F" w:rsidRPr="006449A1" w:rsidRDefault="0026661F" w:rsidP="004A3171">
            <w:r w:rsidRPr="006449A1">
              <w:t> </w:t>
            </w:r>
          </w:p>
        </w:tc>
      </w:tr>
      <w:tr w:rsidR="0026661F" w:rsidRPr="006449A1" w14:paraId="657A6B85" w14:textId="77777777" w:rsidTr="004A3171">
        <w:trPr>
          <w:trHeight w:val="270"/>
        </w:trPr>
        <w:tc>
          <w:tcPr>
            <w:tcW w:w="2689" w:type="dxa"/>
            <w:noWrap/>
            <w:hideMark/>
          </w:tcPr>
          <w:p w14:paraId="324F6315" w14:textId="77777777" w:rsidR="0026661F" w:rsidRPr="006449A1" w:rsidRDefault="0026661F" w:rsidP="004A3171">
            <w:r w:rsidRPr="006449A1">
              <w:t>public/vc-exact_039.gr</w:t>
            </w:r>
          </w:p>
        </w:tc>
        <w:tc>
          <w:tcPr>
            <w:tcW w:w="1134" w:type="dxa"/>
            <w:hideMark/>
          </w:tcPr>
          <w:p w14:paraId="2A98F066" w14:textId="77777777" w:rsidR="0026661F" w:rsidRPr="006449A1" w:rsidRDefault="0026661F" w:rsidP="004A3171">
            <w:r w:rsidRPr="006449A1">
              <w:t>6795</w:t>
            </w:r>
          </w:p>
        </w:tc>
        <w:tc>
          <w:tcPr>
            <w:tcW w:w="1842" w:type="dxa"/>
            <w:hideMark/>
          </w:tcPr>
          <w:p w14:paraId="484B55BE" w14:textId="77777777" w:rsidR="0026661F" w:rsidRPr="006449A1" w:rsidRDefault="0026661F" w:rsidP="004A3171">
            <w:r w:rsidRPr="006449A1">
              <w:t>TIMEOUT</w:t>
            </w:r>
          </w:p>
        </w:tc>
        <w:tc>
          <w:tcPr>
            <w:tcW w:w="1134" w:type="dxa"/>
            <w:hideMark/>
          </w:tcPr>
          <w:p w14:paraId="0D2527F4" w14:textId="77777777" w:rsidR="0026661F" w:rsidRPr="006449A1" w:rsidRDefault="0026661F" w:rsidP="004A3171">
            <w:r w:rsidRPr="006449A1">
              <w:t> </w:t>
            </w:r>
          </w:p>
        </w:tc>
      </w:tr>
      <w:tr w:rsidR="0026661F" w:rsidRPr="006449A1" w14:paraId="4A865045" w14:textId="77777777" w:rsidTr="004A3171">
        <w:trPr>
          <w:trHeight w:val="270"/>
        </w:trPr>
        <w:tc>
          <w:tcPr>
            <w:tcW w:w="2689" w:type="dxa"/>
            <w:noWrap/>
            <w:hideMark/>
          </w:tcPr>
          <w:p w14:paraId="247BA9C8" w14:textId="77777777" w:rsidR="0026661F" w:rsidRPr="006449A1" w:rsidRDefault="0026661F" w:rsidP="004A3171">
            <w:r w:rsidRPr="006449A1">
              <w:t>public/vc-exact_047.gr</w:t>
            </w:r>
          </w:p>
        </w:tc>
        <w:tc>
          <w:tcPr>
            <w:tcW w:w="1134" w:type="dxa"/>
            <w:hideMark/>
          </w:tcPr>
          <w:p w14:paraId="372D16AD" w14:textId="77777777" w:rsidR="0026661F" w:rsidRPr="006449A1" w:rsidRDefault="0026661F" w:rsidP="004A3171">
            <w:r w:rsidRPr="006449A1">
              <w:t>200</w:t>
            </w:r>
          </w:p>
        </w:tc>
        <w:tc>
          <w:tcPr>
            <w:tcW w:w="1842" w:type="dxa"/>
            <w:hideMark/>
          </w:tcPr>
          <w:p w14:paraId="57CBCD74" w14:textId="77777777" w:rsidR="0026661F" w:rsidRPr="006449A1" w:rsidRDefault="0026661F" w:rsidP="004A3171">
            <w:r w:rsidRPr="006449A1">
              <w:t>TIMEOUT</w:t>
            </w:r>
          </w:p>
        </w:tc>
        <w:tc>
          <w:tcPr>
            <w:tcW w:w="1134" w:type="dxa"/>
            <w:hideMark/>
          </w:tcPr>
          <w:p w14:paraId="4095B67A" w14:textId="77777777" w:rsidR="0026661F" w:rsidRPr="006449A1" w:rsidRDefault="0026661F" w:rsidP="004A3171">
            <w:r w:rsidRPr="006449A1">
              <w:t> </w:t>
            </w:r>
          </w:p>
        </w:tc>
      </w:tr>
      <w:tr w:rsidR="0026661F" w:rsidRPr="006449A1" w14:paraId="4583A7D9" w14:textId="77777777" w:rsidTr="004A3171">
        <w:trPr>
          <w:trHeight w:val="270"/>
        </w:trPr>
        <w:tc>
          <w:tcPr>
            <w:tcW w:w="2689" w:type="dxa"/>
            <w:noWrap/>
            <w:hideMark/>
          </w:tcPr>
          <w:p w14:paraId="1DC23AC4" w14:textId="77777777" w:rsidR="0026661F" w:rsidRPr="006449A1" w:rsidRDefault="0026661F" w:rsidP="004A3171">
            <w:r w:rsidRPr="006449A1">
              <w:t>public/vc-exact_055.gr</w:t>
            </w:r>
          </w:p>
        </w:tc>
        <w:tc>
          <w:tcPr>
            <w:tcW w:w="1134" w:type="dxa"/>
            <w:hideMark/>
          </w:tcPr>
          <w:p w14:paraId="3F55208F" w14:textId="77777777" w:rsidR="0026661F" w:rsidRPr="006449A1" w:rsidRDefault="0026661F" w:rsidP="004A3171">
            <w:r w:rsidRPr="006449A1">
              <w:t>200</w:t>
            </w:r>
          </w:p>
        </w:tc>
        <w:tc>
          <w:tcPr>
            <w:tcW w:w="1842" w:type="dxa"/>
            <w:hideMark/>
          </w:tcPr>
          <w:p w14:paraId="3FCEDFFF" w14:textId="77777777" w:rsidR="0026661F" w:rsidRPr="006449A1" w:rsidRDefault="0026661F" w:rsidP="004A3171">
            <w:r w:rsidRPr="006449A1">
              <w:t>TIMEOUT</w:t>
            </w:r>
          </w:p>
        </w:tc>
        <w:tc>
          <w:tcPr>
            <w:tcW w:w="1134" w:type="dxa"/>
            <w:hideMark/>
          </w:tcPr>
          <w:p w14:paraId="7E740F80" w14:textId="77777777" w:rsidR="0026661F" w:rsidRPr="006449A1" w:rsidRDefault="0026661F" w:rsidP="004A3171">
            <w:r w:rsidRPr="006449A1">
              <w:t> </w:t>
            </w:r>
          </w:p>
        </w:tc>
      </w:tr>
      <w:tr w:rsidR="0026661F" w:rsidRPr="006449A1" w14:paraId="36B31E58" w14:textId="77777777" w:rsidTr="004A3171">
        <w:trPr>
          <w:trHeight w:val="270"/>
        </w:trPr>
        <w:tc>
          <w:tcPr>
            <w:tcW w:w="2689" w:type="dxa"/>
            <w:noWrap/>
            <w:hideMark/>
          </w:tcPr>
          <w:p w14:paraId="66CAFD88" w14:textId="77777777" w:rsidR="0026661F" w:rsidRPr="006449A1" w:rsidRDefault="0026661F" w:rsidP="004A3171">
            <w:r w:rsidRPr="006449A1">
              <w:t>public/vc-exact_079.gr</w:t>
            </w:r>
          </w:p>
        </w:tc>
        <w:tc>
          <w:tcPr>
            <w:tcW w:w="1134" w:type="dxa"/>
            <w:hideMark/>
          </w:tcPr>
          <w:p w14:paraId="146D321C" w14:textId="77777777" w:rsidR="0026661F" w:rsidRPr="006449A1" w:rsidRDefault="0026661F" w:rsidP="004A3171">
            <w:r w:rsidRPr="006449A1">
              <w:t>26300</w:t>
            </w:r>
          </w:p>
        </w:tc>
        <w:tc>
          <w:tcPr>
            <w:tcW w:w="1842" w:type="dxa"/>
            <w:hideMark/>
          </w:tcPr>
          <w:p w14:paraId="3C281EA2" w14:textId="77777777" w:rsidR="0026661F" w:rsidRPr="006449A1" w:rsidRDefault="0026661F" w:rsidP="004A3171">
            <w:r w:rsidRPr="006449A1">
              <w:t>TIMEOUT</w:t>
            </w:r>
          </w:p>
        </w:tc>
        <w:tc>
          <w:tcPr>
            <w:tcW w:w="1134" w:type="dxa"/>
            <w:hideMark/>
          </w:tcPr>
          <w:p w14:paraId="6A2C0B1C" w14:textId="77777777" w:rsidR="0026661F" w:rsidRPr="006449A1" w:rsidRDefault="0026661F" w:rsidP="004A3171">
            <w:r w:rsidRPr="006449A1">
              <w:t> </w:t>
            </w:r>
          </w:p>
        </w:tc>
      </w:tr>
      <w:tr w:rsidR="0026661F" w:rsidRPr="006449A1" w14:paraId="334CC8A5" w14:textId="77777777" w:rsidTr="004A3171">
        <w:trPr>
          <w:trHeight w:val="270"/>
        </w:trPr>
        <w:tc>
          <w:tcPr>
            <w:tcW w:w="2689" w:type="dxa"/>
            <w:noWrap/>
            <w:hideMark/>
          </w:tcPr>
          <w:p w14:paraId="109FE266" w14:textId="77777777" w:rsidR="0026661F" w:rsidRPr="006449A1" w:rsidRDefault="0026661F" w:rsidP="004A3171">
            <w:r w:rsidRPr="006449A1">
              <w:t>public/vc-exact_087.gr</w:t>
            </w:r>
          </w:p>
        </w:tc>
        <w:tc>
          <w:tcPr>
            <w:tcW w:w="1134" w:type="dxa"/>
            <w:hideMark/>
          </w:tcPr>
          <w:p w14:paraId="60BD2105" w14:textId="77777777" w:rsidR="0026661F" w:rsidRPr="006449A1" w:rsidRDefault="0026661F" w:rsidP="004A3171">
            <w:r w:rsidRPr="006449A1">
              <w:t>13590</w:t>
            </w:r>
          </w:p>
        </w:tc>
        <w:tc>
          <w:tcPr>
            <w:tcW w:w="1842" w:type="dxa"/>
            <w:hideMark/>
          </w:tcPr>
          <w:p w14:paraId="52A89EF9" w14:textId="77777777" w:rsidR="0026661F" w:rsidRPr="006449A1" w:rsidRDefault="0026661F" w:rsidP="004A3171">
            <w:r w:rsidRPr="006449A1">
              <w:t>TIMEOUT</w:t>
            </w:r>
          </w:p>
        </w:tc>
        <w:tc>
          <w:tcPr>
            <w:tcW w:w="1134" w:type="dxa"/>
            <w:hideMark/>
          </w:tcPr>
          <w:p w14:paraId="29E78E59" w14:textId="77777777" w:rsidR="0026661F" w:rsidRPr="006449A1" w:rsidRDefault="0026661F" w:rsidP="004A3171">
            <w:r w:rsidRPr="006449A1">
              <w:t> </w:t>
            </w:r>
          </w:p>
        </w:tc>
      </w:tr>
      <w:tr w:rsidR="0026661F" w:rsidRPr="006449A1" w14:paraId="700E5BA6" w14:textId="77777777" w:rsidTr="004A3171">
        <w:trPr>
          <w:trHeight w:val="270"/>
        </w:trPr>
        <w:tc>
          <w:tcPr>
            <w:tcW w:w="2689" w:type="dxa"/>
            <w:noWrap/>
            <w:hideMark/>
          </w:tcPr>
          <w:p w14:paraId="23BA3364" w14:textId="77777777" w:rsidR="0026661F" w:rsidRPr="006449A1" w:rsidRDefault="0026661F" w:rsidP="004A3171">
            <w:r w:rsidRPr="006449A1">
              <w:t>public/vc-exact_089.gr</w:t>
            </w:r>
          </w:p>
        </w:tc>
        <w:tc>
          <w:tcPr>
            <w:tcW w:w="1134" w:type="dxa"/>
            <w:hideMark/>
          </w:tcPr>
          <w:p w14:paraId="395247D0" w14:textId="77777777" w:rsidR="0026661F" w:rsidRPr="006449A1" w:rsidRDefault="0026661F" w:rsidP="004A3171">
            <w:r w:rsidRPr="006449A1">
              <w:t>57316</w:t>
            </w:r>
          </w:p>
        </w:tc>
        <w:tc>
          <w:tcPr>
            <w:tcW w:w="1842" w:type="dxa"/>
            <w:hideMark/>
          </w:tcPr>
          <w:p w14:paraId="2499D127" w14:textId="77777777" w:rsidR="0026661F" w:rsidRPr="006449A1" w:rsidRDefault="0026661F" w:rsidP="004A3171">
            <w:r w:rsidRPr="006449A1">
              <w:t>TIMEOUT</w:t>
            </w:r>
          </w:p>
        </w:tc>
        <w:tc>
          <w:tcPr>
            <w:tcW w:w="1134" w:type="dxa"/>
            <w:hideMark/>
          </w:tcPr>
          <w:p w14:paraId="3BF98FCC" w14:textId="77777777" w:rsidR="0026661F" w:rsidRPr="006449A1" w:rsidRDefault="0026661F" w:rsidP="004A3171">
            <w:r w:rsidRPr="006449A1">
              <w:t> </w:t>
            </w:r>
          </w:p>
        </w:tc>
      </w:tr>
      <w:tr w:rsidR="0026661F" w:rsidRPr="006449A1" w14:paraId="67D9DA61" w14:textId="77777777" w:rsidTr="004A3171">
        <w:trPr>
          <w:trHeight w:val="270"/>
        </w:trPr>
        <w:tc>
          <w:tcPr>
            <w:tcW w:w="2689" w:type="dxa"/>
            <w:noWrap/>
            <w:hideMark/>
          </w:tcPr>
          <w:p w14:paraId="71DEE7A3" w14:textId="77777777" w:rsidR="0026661F" w:rsidRPr="006449A1" w:rsidRDefault="0026661F" w:rsidP="004A3171">
            <w:r w:rsidRPr="006449A1">
              <w:t>public/vc-exact_095.gr</w:t>
            </w:r>
          </w:p>
        </w:tc>
        <w:tc>
          <w:tcPr>
            <w:tcW w:w="1134" w:type="dxa"/>
            <w:hideMark/>
          </w:tcPr>
          <w:p w14:paraId="0F694DA1" w14:textId="77777777" w:rsidR="0026661F" w:rsidRPr="006449A1" w:rsidRDefault="0026661F" w:rsidP="004A3171">
            <w:r w:rsidRPr="006449A1">
              <w:t>15783</w:t>
            </w:r>
          </w:p>
        </w:tc>
        <w:tc>
          <w:tcPr>
            <w:tcW w:w="1842" w:type="dxa"/>
            <w:hideMark/>
          </w:tcPr>
          <w:p w14:paraId="55D3E53D" w14:textId="77777777" w:rsidR="0026661F" w:rsidRPr="006449A1" w:rsidRDefault="0026661F" w:rsidP="004A3171">
            <w:r w:rsidRPr="006449A1">
              <w:t>TIMEOUT</w:t>
            </w:r>
          </w:p>
        </w:tc>
        <w:tc>
          <w:tcPr>
            <w:tcW w:w="1134" w:type="dxa"/>
            <w:hideMark/>
          </w:tcPr>
          <w:p w14:paraId="3D0E4780" w14:textId="77777777" w:rsidR="0026661F" w:rsidRPr="006449A1" w:rsidRDefault="0026661F" w:rsidP="004A3171">
            <w:r w:rsidRPr="006449A1">
              <w:t> </w:t>
            </w:r>
          </w:p>
        </w:tc>
      </w:tr>
      <w:tr w:rsidR="0026661F" w:rsidRPr="006449A1" w14:paraId="4AE711C1" w14:textId="77777777" w:rsidTr="004A3171">
        <w:trPr>
          <w:trHeight w:val="270"/>
        </w:trPr>
        <w:tc>
          <w:tcPr>
            <w:tcW w:w="2689" w:type="dxa"/>
            <w:noWrap/>
            <w:hideMark/>
          </w:tcPr>
          <w:p w14:paraId="2B9BB61F" w14:textId="77777777" w:rsidR="0026661F" w:rsidRPr="006449A1" w:rsidRDefault="0026661F" w:rsidP="004A3171">
            <w:r w:rsidRPr="006449A1">
              <w:t>public/vc-exact_097.gr</w:t>
            </w:r>
          </w:p>
        </w:tc>
        <w:tc>
          <w:tcPr>
            <w:tcW w:w="1134" w:type="dxa"/>
            <w:hideMark/>
          </w:tcPr>
          <w:p w14:paraId="0FA698E8" w14:textId="77777777" w:rsidR="0026661F" w:rsidRPr="006449A1" w:rsidRDefault="0026661F" w:rsidP="004A3171">
            <w:r w:rsidRPr="006449A1">
              <w:t>18096</w:t>
            </w:r>
          </w:p>
        </w:tc>
        <w:tc>
          <w:tcPr>
            <w:tcW w:w="1842" w:type="dxa"/>
            <w:hideMark/>
          </w:tcPr>
          <w:p w14:paraId="0544C75D" w14:textId="77777777" w:rsidR="0026661F" w:rsidRPr="006449A1" w:rsidRDefault="0026661F" w:rsidP="004A3171">
            <w:r w:rsidRPr="006449A1">
              <w:t>TIMEOUT</w:t>
            </w:r>
          </w:p>
        </w:tc>
        <w:tc>
          <w:tcPr>
            <w:tcW w:w="1134" w:type="dxa"/>
            <w:hideMark/>
          </w:tcPr>
          <w:p w14:paraId="3AA0EE69" w14:textId="77777777" w:rsidR="0026661F" w:rsidRPr="006449A1" w:rsidRDefault="0026661F" w:rsidP="004A3171">
            <w:r w:rsidRPr="006449A1">
              <w:t> </w:t>
            </w:r>
          </w:p>
        </w:tc>
      </w:tr>
      <w:tr w:rsidR="0026661F" w:rsidRPr="006449A1" w14:paraId="4A193D19" w14:textId="77777777" w:rsidTr="004A3171">
        <w:trPr>
          <w:trHeight w:val="270"/>
        </w:trPr>
        <w:tc>
          <w:tcPr>
            <w:tcW w:w="2689" w:type="dxa"/>
            <w:noWrap/>
            <w:hideMark/>
          </w:tcPr>
          <w:p w14:paraId="1DA0EA43" w14:textId="77777777" w:rsidR="0026661F" w:rsidRPr="006449A1" w:rsidRDefault="0026661F" w:rsidP="004A3171">
            <w:r w:rsidRPr="006449A1">
              <w:t>public/vc-exact_099.gr</w:t>
            </w:r>
          </w:p>
        </w:tc>
        <w:tc>
          <w:tcPr>
            <w:tcW w:w="1134" w:type="dxa"/>
            <w:hideMark/>
          </w:tcPr>
          <w:p w14:paraId="4147DB51" w14:textId="77777777" w:rsidR="0026661F" w:rsidRPr="006449A1" w:rsidRDefault="0026661F" w:rsidP="004A3171">
            <w:r w:rsidRPr="006449A1">
              <w:t>26300</w:t>
            </w:r>
          </w:p>
        </w:tc>
        <w:tc>
          <w:tcPr>
            <w:tcW w:w="1842" w:type="dxa"/>
            <w:hideMark/>
          </w:tcPr>
          <w:p w14:paraId="7CB57722" w14:textId="77777777" w:rsidR="0026661F" w:rsidRPr="006449A1" w:rsidRDefault="0026661F" w:rsidP="004A3171">
            <w:r w:rsidRPr="006449A1">
              <w:t>TIMEOUT</w:t>
            </w:r>
          </w:p>
        </w:tc>
        <w:tc>
          <w:tcPr>
            <w:tcW w:w="1134" w:type="dxa"/>
            <w:hideMark/>
          </w:tcPr>
          <w:p w14:paraId="58A842D8" w14:textId="77777777" w:rsidR="0026661F" w:rsidRPr="006449A1" w:rsidRDefault="0026661F" w:rsidP="004A3171">
            <w:r w:rsidRPr="006449A1">
              <w:t> </w:t>
            </w:r>
          </w:p>
        </w:tc>
      </w:tr>
      <w:tr w:rsidR="0026661F" w:rsidRPr="006449A1" w14:paraId="71D92EBE" w14:textId="77777777" w:rsidTr="004A3171">
        <w:trPr>
          <w:trHeight w:val="270"/>
        </w:trPr>
        <w:tc>
          <w:tcPr>
            <w:tcW w:w="2689" w:type="dxa"/>
            <w:noWrap/>
            <w:hideMark/>
          </w:tcPr>
          <w:p w14:paraId="4549BFC0" w14:textId="77777777" w:rsidR="0026661F" w:rsidRPr="006449A1" w:rsidRDefault="0026661F" w:rsidP="004A3171">
            <w:r w:rsidRPr="006449A1">
              <w:lastRenderedPageBreak/>
              <w:t>public/vc-exact_101.gr</w:t>
            </w:r>
          </w:p>
        </w:tc>
        <w:tc>
          <w:tcPr>
            <w:tcW w:w="1134" w:type="dxa"/>
            <w:hideMark/>
          </w:tcPr>
          <w:p w14:paraId="394DF028" w14:textId="77777777" w:rsidR="0026661F" w:rsidRPr="006449A1" w:rsidRDefault="0026661F" w:rsidP="004A3171">
            <w:r w:rsidRPr="006449A1">
              <w:t>26300</w:t>
            </w:r>
          </w:p>
        </w:tc>
        <w:tc>
          <w:tcPr>
            <w:tcW w:w="1842" w:type="dxa"/>
            <w:hideMark/>
          </w:tcPr>
          <w:p w14:paraId="7E030C57" w14:textId="77777777" w:rsidR="0026661F" w:rsidRPr="006449A1" w:rsidRDefault="0026661F" w:rsidP="004A3171">
            <w:r w:rsidRPr="006449A1">
              <w:t>TIMEOUT</w:t>
            </w:r>
          </w:p>
        </w:tc>
        <w:tc>
          <w:tcPr>
            <w:tcW w:w="1134" w:type="dxa"/>
            <w:hideMark/>
          </w:tcPr>
          <w:p w14:paraId="55FD4F54" w14:textId="77777777" w:rsidR="0026661F" w:rsidRPr="006449A1" w:rsidRDefault="0026661F" w:rsidP="004A3171">
            <w:r w:rsidRPr="006449A1">
              <w:t> </w:t>
            </w:r>
          </w:p>
        </w:tc>
      </w:tr>
      <w:tr w:rsidR="0026661F" w:rsidRPr="006449A1" w14:paraId="5F82DE6F" w14:textId="77777777" w:rsidTr="004A3171">
        <w:trPr>
          <w:trHeight w:val="270"/>
        </w:trPr>
        <w:tc>
          <w:tcPr>
            <w:tcW w:w="2689" w:type="dxa"/>
            <w:noWrap/>
            <w:hideMark/>
          </w:tcPr>
          <w:p w14:paraId="33E31813" w14:textId="77777777" w:rsidR="0026661F" w:rsidRPr="006449A1" w:rsidRDefault="0026661F" w:rsidP="004A3171">
            <w:r w:rsidRPr="006449A1">
              <w:t>public/vc-exact_103.gr</w:t>
            </w:r>
          </w:p>
        </w:tc>
        <w:tc>
          <w:tcPr>
            <w:tcW w:w="1134" w:type="dxa"/>
            <w:hideMark/>
          </w:tcPr>
          <w:p w14:paraId="2A1F5DDB" w14:textId="77777777" w:rsidR="0026661F" w:rsidRPr="006449A1" w:rsidRDefault="0026661F" w:rsidP="004A3171">
            <w:r w:rsidRPr="006449A1">
              <w:t>15783</w:t>
            </w:r>
          </w:p>
        </w:tc>
        <w:tc>
          <w:tcPr>
            <w:tcW w:w="1842" w:type="dxa"/>
            <w:hideMark/>
          </w:tcPr>
          <w:p w14:paraId="106062F1" w14:textId="77777777" w:rsidR="0026661F" w:rsidRPr="006449A1" w:rsidRDefault="0026661F" w:rsidP="004A3171">
            <w:r w:rsidRPr="006449A1">
              <w:t>TIMEOUT</w:t>
            </w:r>
          </w:p>
        </w:tc>
        <w:tc>
          <w:tcPr>
            <w:tcW w:w="1134" w:type="dxa"/>
            <w:hideMark/>
          </w:tcPr>
          <w:p w14:paraId="5CC07CDC" w14:textId="77777777" w:rsidR="0026661F" w:rsidRPr="006449A1" w:rsidRDefault="0026661F" w:rsidP="004A3171">
            <w:r w:rsidRPr="006449A1">
              <w:t> </w:t>
            </w:r>
          </w:p>
        </w:tc>
      </w:tr>
      <w:tr w:rsidR="0026661F" w:rsidRPr="006449A1" w14:paraId="2D80D0B1" w14:textId="77777777" w:rsidTr="004A3171">
        <w:trPr>
          <w:trHeight w:val="270"/>
        </w:trPr>
        <w:tc>
          <w:tcPr>
            <w:tcW w:w="2689" w:type="dxa"/>
            <w:noWrap/>
            <w:hideMark/>
          </w:tcPr>
          <w:p w14:paraId="3A9C3259" w14:textId="77777777" w:rsidR="0026661F" w:rsidRPr="006449A1" w:rsidRDefault="0026661F" w:rsidP="004A3171">
            <w:r w:rsidRPr="006449A1">
              <w:t>public/vc-exact_105.gr</w:t>
            </w:r>
          </w:p>
        </w:tc>
        <w:tc>
          <w:tcPr>
            <w:tcW w:w="1134" w:type="dxa"/>
            <w:hideMark/>
          </w:tcPr>
          <w:p w14:paraId="15445B00" w14:textId="77777777" w:rsidR="0026661F" w:rsidRPr="006449A1" w:rsidRDefault="0026661F" w:rsidP="004A3171">
            <w:r w:rsidRPr="006449A1">
              <w:t>26300</w:t>
            </w:r>
          </w:p>
        </w:tc>
        <w:tc>
          <w:tcPr>
            <w:tcW w:w="1842" w:type="dxa"/>
            <w:hideMark/>
          </w:tcPr>
          <w:p w14:paraId="7A63BA3B" w14:textId="77777777" w:rsidR="0026661F" w:rsidRPr="006449A1" w:rsidRDefault="0026661F" w:rsidP="004A3171">
            <w:r w:rsidRPr="006449A1">
              <w:t>TIMEOUT</w:t>
            </w:r>
          </w:p>
        </w:tc>
        <w:tc>
          <w:tcPr>
            <w:tcW w:w="1134" w:type="dxa"/>
            <w:hideMark/>
          </w:tcPr>
          <w:p w14:paraId="5EEC6237" w14:textId="77777777" w:rsidR="0026661F" w:rsidRPr="006449A1" w:rsidRDefault="0026661F" w:rsidP="004A3171">
            <w:r w:rsidRPr="006449A1">
              <w:t> </w:t>
            </w:r>
          </w:p>
        </w:tc>
      </w:tr>
      <w:tr w:rsidR="0026661F" w:rsidRPr="006449A1" w14:paraId="336679F3" w14:textId="77777777" w:rsidTr="004A3171">
        <w:trPr>
          <w:trHeight w:val="270"/>
        </w:trPr>
        <w:tc>
          <w:tcPr>
            <w:tcW w:w="2689" w:type="dxa"/>
            <w:noWrap/>
            <w:hideMark/>
          </w:tcPr>
          <w:p w14:paraId="41D2E1AE" w14:textId="77777777" w:rsidR="0026661F" w:rsidRPr="006449A1" w:rsidRDefault="0026661F" w:rsidP="004A3171">
            <w:r w:rsidRPr="006449A1">
              <w:t>public/vc-exact_107.gr</w:t>
            </w:r>
          </w:p>
        </w:tc>
        <w:tc>
          <w:tcPr>
            <w:tcW w:w="1134" w:type="dxa"/>
            <w:hideMark/>
          </w:tcPr>
          <w:p w14:paraId="52289FB6" w14:textId="77777777" w:rsidR="0026661F" w:rsidRPr="006449A1" w:rsidRDefault="0026661F" w:rsidP="004A3171">
            <w:r w:rsidRPr="006449A1">
              <w:t>13590</w:t>
            </w:r>
          </w:p>
        </w:tc>
        <w:tc>
          <w:tcPr>
            <w:tcW w:w="1842" w:type="dxa"/>
            <w:hideMark/>
          </w:tcPr>
          <w:p w14:paraId="7B83D83D" w14:textId="77777777" w:rsidR="0026661F" w:rsidRPr="006449A1" w:rsidRDefault="0026661F" w:rsidP="004A3171">
            <w:r w:rsidRPr="006449A1">
              <w:t>TIMEOUT</w:t>
            </w:r>
          </w:p>
        </w:tc>
        <w:tc>
          <w:tcPr>
            <w:tcW w:w="1134" w:type="dxa"/>
            <w:hideMark/>
          </w:tcPr>
          <w:p w14:paraId="0C0B952C" w14:textId="77777777" w:rsidR="0026661F" w:rsidRPr="006449A1" w:rsidRDefault="0026661F" w:rsidP="004A3171">
            <w:r w:rsidRPr="006449A1">
              <w:t> </w:t>
            </w:r>
          </w:p>
        </w:tc>
      </w:tr>
      <w:tr w:rsidR="0026661F" w:rsidRPr="006449A1" w14:paraId="2F367B4C" w14:textId="77777777" w:rsidTr="004A3171">
        <w:trPr>
          <w:trHeight w:val="270"/>
        </w:trPr>
        <w:tc>
          <w:tcPr>
            <w:tcW w:w="2689" w:type="dxa"/>
            <w:noWrap/>
            <w:hideMark/>
          </w:tcPr>
          <w:p w14:paraId="7D612542" w14:textId="77777777" w:rsidR="0026661F" w:rsidRPr="006449A1" w:rsidRDefault="0026661F" w:rsidP="004A3171">
            <w:r w:rsidRPr="006449A1">
              <w:t>public/vc-exact_109.gr</w:t>
            </w:r>
          </w:p>
        </w:tc>
        <w:tc>
          <w:tcPr>
            <w:tcW w:w="1134" w:type="dxa"/>
            <w:hideMark/>
          </w:tcPr>
          <w:p w14:paraId="12DF47D8" w14:textId="77777777" w:rsidR="0026661F" w:rsidRPr="006449A1" w:rsidRDefault="0026661F" w:rsidP="004A3171">
            <w:r w:rsidRPr="006449A1">
              <w:t>66992</w:t>
            </w:r>
          </w:p>
        </w:tc>
        <w:tc>
          <w:tcPr>
            <w:tcW w:w="1842" w:type="dxa"/>
            <w:hideMark/>
          </w:tcPr>
          <w:p w14:paraId="1AD3EE7B" w14:textId="77777777" w:rsidR="0026661F" w:rsidRPr="006449A1" w:rsidRDefault="0026661F" w:rsidP="004A3171">
            <w:r w:rsidRPr="006449A1">
              <w:t>TIMEOUT</w:t>
            </w:r>
          </w:p>
        </w:tc>
        <w:tc>
          <w:tcPr>
            <w:tcW w:w="1134" w:type="dxa"/>
            <w:hideMark/>
          </w:tcPr>
          <w:p w14:paraId="4F70A353" w14:textId="77777777" w:rsidR="0026661F" w:rsidRPr="006449A1" w:rsidRDefault="0026661F" w:rsidP="004A3171">
            <w:r w:rsidRPr="006449A1">
              <w:t> </w:t>
            </w:r>
          </w:p>
        </w:tc>
      </w:tr>
      <w:tr w:rsidR="0026661F" w:rsidRPr="006449A1" w14:paraId="45D40B43" w14:textId="77777777" w:rsidTr="004A3171">
        <w:trPr>
          <w:trHeight w:val="270"/>
        </w:trPr>
        <w:tc>
          <w:tcPr>
            <w:tcW w:w="2689" w:type="dxa"/>
            <w:noWrap/>
            <w:hideMark/>
          </w:tcPr>
          <w:p w14:paraId="5824EBC6" w14:textId="77777777" w:rsidR="0026661F" w:rsidRPr="006449A1" w:rsidRDefault="0026661F" w:rsidP="004A3171">
            <w:r w:rsidRPr="006449A1">
              <w:t>public/vc-exact_111.gr</w:t>
            </w:r>
          </w:p>
        </w:tc>
        <w:tc>
          <w:tcPr>
            <w:tcW w:w="1134" w:type="dxa"/>
            <w:hideMark/>
          </w:tcPr>
          <w:p w14:paraId="1B75EA9E" w14:textId="77777777" w:rsidR="0026661F" w:rsidRPr="006449A1" w:rsidRDefault="0026661F" w:rsidP="004A3171">
            <w:r w:rsidRPr="006449A1">
              <w:t>450</w:t>
            </w:r>
          </w:p>
        </w:tc>
        <w:tc>
          <w:tcPr>
            <w:tcW w:w="1842" w:type="dxa"/>
            <w:hideMark/>
          </w:tcPr>
          <w:p w14:paraId="15B66127" w14:textId="77777777" w:rsidR="0026661F" w:rsidRPr="006449A1" w:rsidRDefault="0026661F" w:rsidP="004A3171">
            <w:r w:rsidRPr="006449A1">
              <w:t>TIMEOUT</w:t>
            </w:r>
          </w:p>
        </w:tc>
        <w:tc>
          <w:tcPr>
            <w:tcW w:w="1134" w:type="dxa"/>
            <w:hideMark/>
          </w:tcPr>
          <w:p w14:paraId="10B9E006" w14:textId="77777777" w:rsidR="0026661F" w:rsidRPr="006449A1" w:rsidRDefault="0026661F" w:rsidP="004A3171">
            <w:r w:rsidRPr="006449A1">
              <w:t> </w:t>
            </w:r>
          </w:p>
        </w:tc>
      </w:tr>
      <w:tr w:rsidR="0026661F" w:rsidRPr="006449A1" w14:paraId="7C03C07E" w14:textId="77777777" w:rsidTr="004A3171">
        <w:trPr>
          <w:trHeight w:val="270"/>
        </w:trPr>
        <w:tc>
          <w:tcPr>
            <w:tcW w:w="2689" w:type="dxa"/>
            <w:noWrap/>
            <w:hideMark/>
          </w:tcPr>
          <w:p w14:paraId="72C0F54F" w14:textId="77777777" w:rsidR="0026661F" w:rsidRPr="006449A1" w:rsidRDefault="0026661F" w:rsidP="004A3171">
            <w:r w:rsidRPr="006449A1">
              <w:t>public/vc-exact_113.gr</w:t>
            </w:r>
          </w:p>
        </w:tc>
        <w:tc>
          <w:tcPr>
            <w:tcW w:w="1134" w:type="dxa"/>
            <w:hideMark/>
          </w:tcPr>
          <w:p w14:paraId="6F8FCE15" w14:textId="77777777" w:rsidR="0026661F" w:rsidRPr="006449A1" w:rsidRDefault="0026661F" w:rsidP="004A3171">
            <w:r w:rsidRPr="006449A1">
              <w:t>26300</w:t>
            </w:r>
          </w:p>
        </w:tc>
        <w:tc>
          <w:tcPr>
            <w:tcW w:w="1842" w:type="dxa"/>
            <w:hideMark/>
          </w:tcPr>
          <w:p w14:paraId="7AE1FB87" w14:textId="77777777" w:rsidR="0026661F" w:rsidRPr="006449A1" w:rsidRDefault="0026661F" w:rsidP="004A3171">
            <w:r w:rsidRPr="006449A1">
              <w:t>TIMEOUT</w:t>
            </w:r>
          </w:p>
        </w:tc>
        <w:tc>
          <w:tcPr>
            <w:tcW w:w="1134" w:type="dxa"/>
            <w:hideMark/>
          </w:tcPr>
          <w:p w14:paraId="4A7B6CA5" w14:textId="77777777" w:rsidR="0026661F" w:rsidRPr="006449A1" w:rsidRDefault="0026661F" w:rsidP="004A3171">
            <w:r w:rsidRPr="006449A1">
              <w:t> </w:t>
            </w:r>
          </w:p>
        </w:tc>
      </w:tr>
      <w:tr w:rsidR="0026661F" w:rsidRPr="006449A1" w14:paraId="508580A7" w14:textId="77777777" w:rsidTr="004A3171">
        <w:trPr>
          <w:trHeight w:val="270"/>
        </w:trPr>
        <w:tc>
          <w:tcPr>
            <w:tcW w:w="2689" w:type="dxa"/>
            <w:noWrap/>
            <w:hideMark/>
          </w:tcPr>
          <w:p w14:paraId="36FC97B6" w14:textId="77777777" w:rsidR="0026661F" w:rsidRPr="006449A1" w:rsidRDefault="0026661F" w:rsidP="004A3171">
            <w:r w:rsidRPr="006449A1">
              <w:t>public/vc-exact_115.gr</w:t>
            </w:r>
          </w:p>
        </w:tc>
        <w:tc>
          <w:tcPr>
            <w:tcW w:w="1134" w:type="dxa"/>
            <w:hideMark/>
          </w:tcPr>
          <w:p w14:paraId="1354F75D" w14:textId="77777777" w:rsidR="0026661F" w:rsidRPr="006449A1" w:rsidRDefault="0026661F" w:rsidP="004A3171">
            <w:r w:rsidRPr="006449A1">
              <w:t>18096</w:t>
            </w:r>
          </w:p>
        </w:tc>
        <w:tc>
          <w:tcPr>
            <w:tcW w:w="1842" w:type="dxa"/>
            <w:hideMark/>
          </w:tcPr>
          <w:p w14:paraId="3DA260E2" w14:textId="77777777" w:rsidR="0026661F" w:rsidRPr="006449A1" w:rsidRDefault="0026661F" w:rsidP="004A3171">
            <w:r w:rsidRPr="006449A1">
              <w:t>TIMEOUT</w:t>
            </w:r>
          </w:p>
        </w:tc>
        <w:tc>
          <w:tcPr>
            <w:tcW w:w="1134" w:type="dxa"/>
            <w:hideMark/>
          </w:tcPr>
          <w:p w14:paraId="196B9D7D" w14:textId="77777777" w:rsidR="0026661F" w:rsidRPr="006449A1" w:rsidRDefault="0026661F" w:rsidP="004A3171">
            <w:r w:rsidRPr="006449A1">
              <w:t> </w:t>
            </w:r>
          </w:p>
        </w:tc>
      </w:tr>
      <w:tr w:rsidR="0026661F" w:rsidRPr="006449A1" w14:paraId="22FD3A36" w14:textId="77777777" w:rsidTr="004A3171">
        <w:trPr>
          <w:trHeight w:val="270"/>
        </w:trPr>
        <w:tc>
          <w:tcPr>
            <w:tcW w:w="2689" w:type="dxa"/>
            <w:noWrap/>
            <w:hideMark/>
          </w:tcPr>
          <w:p w14:paraId="2CA56202" w14:textId="77777777" w:rsidR="0026661F" w:rsidRPr="006449A1" w:rsidRDefault="0026661F" w:rsidP="004A3171">
            <w:r w:rsidRPr="006449A1">
              <w:t>public/vc-exact_117.gr</w:t>
            </w:r>
          </w:p>
        </w:tc>
        <w:tc>
          <w:tcPr>
            <w:tcW w:w="1134" w:type="dxa"/>
            <w:hideMark/>
          </w:tcPr>
          <w:p w14:paraId="5FADAA4F" w14:textId="77777777" w:rsidR="0026661F" w:rsidRPr="006449A1" w:rsidRDefault="0026661F" w:rsidP="004A3171">
            <w:r w:rsidRPr="006449A1">
              <w:t>18096</w:t>
            </w:r>
          </w:p>
        </w:tc>
        <w:tc>
          <w:tcPr>
            <w:tcW w:w="1842" w:type="dxa"/>
            <w:hideMark/>
          </w:tcPr>
          <w:p w14:paraId="246B92C2" w14:textId="77777777" w:rsidR="0026661F" w:rsidRPr="006449A1" w:rsidRDefault="0026661F" w:rsidP="004A3171">
            <w:r w:rsidRPr="006449A1">
              <w:t>TIMEOUT</w:t>
            </w:r>
          </w:p>
        </w:tc>
        <w:tc>
          <w:tcPr>
            <w:tcW w:w="1134" w:type="dxa"/>
            <w:hideMark/>
          </w:tcPr>
          <w:p w14:paraId="4DE9F232" w14:textId="77777777" w:rsidR="0026661F" w:rsidRPr="006449A1" w:rsidRDefault="0026661F" w:rsidP="004A3171">
            <w:r w:rsidRPr="006449A1">
              <w:t> </w:t>
            </w:r>
          </w:p>
        </w:tc>
      </w:tr>
      <w:tr w:rsidR="0026661F" w:rsidRPr="006449A1" w14:paraId="726D9DBC" w14:textId="77777777" w:rsidTr="004A3171">
        <w:trPr>
          <w:trHeight w:val="270"/>
        </w:trPr>
        <w:tc>
          <w:tcPr>
            <w:tcW w:w="2689" w:type="dxa"/>
            <w:noWrap/>
            <w:hideMark/>
          </w:tcPr>
          <w:p w14:paraId="67AEFF7C" w14:textId="77777777" w:rsidR="0026661F" w:rsidRPr="006449A1" w:rsidRDefault="0026661F" w:rsidP="004A3171">
            <w:r w:rsidRPr="006449A1">
              <w:t>public/vc-exact_119.gr</w:t>
            </w:r>
          </w:p>
        </w:tc>
        <w:tc>
          <w:tcPr>
            <w:tcW w:w="1134" w:type="dxa"/>
            <w:hideMark/>
          </w:tcPr>
          <w:p w14:paraId="3F8C1808" w14:textId="77777777" w:rsidR="0026661F" w:rsidRPr="006449A1" w:rsidRDefault="0026661F" w:rsidP="004A3171">
            <w:r w:rsidRPr="006449A1">
              <w:t>18096</w:t>
            </w:r>
          </w:p>
        </w:tc>
        <w:tc>
          <w:tcPr>
            <w:tcW w:w="1842" w:type="dxa"/>
            <w:hideMark/>
          </w:tcPr>
          <w:p w14:paraId="7C82B887" w14:textId="77777777" w:rsidR="0026661F" w:rsidRPr="006449A1" w:rsidRDefault="0026661F" w:rsidP="004A3171">
            <w:r w:rsidRPr="006449A1">
              <w:t>TIMEOUT</w:t>
            </w:r>
          </w:p>
        </w:tc>
        <w:tc>
          <w:tcPr>
            <w:tcW w:w="1134" w:type="dxa"/>
            <w:hideMark/>
          </w:tcPr>
          <w:p w14:paraId="3DEE1A24" w14:textId="77777777" w:rsidR="0026661F" w:rsidRPr="006449A1" w:rsidRDefault="0026661F" w:rsidP="004A3171">
            <w:r w:rsidRPr="006449A1">
              <w:t> </w:t>
            </w:r>
          </w:p>
        </w:tc>
      </w:tr>
      <w:tr w:rsidR="0026661F" w:rsidRPr="006449A1" w14:paraId="542E54AE" w14:textId="77777777" w:rsidTr="004A3171">
        <w:trPr>
          <w:trHeight w:val="270"/>
        </w:trPr>
        <w:tc>
          <w:tcPr>
            <w:tcW w:w="2689" w:type="dxa"/>
            <w:noWrap/>
            <w:hideMark/>
          </w:tcPr>
          <w:p w14:paraId="72491A26" w14:textId="77777777" w:rsidR="0026661F" w:rsidRPr="006449A1" w:rsidRDefault="0026661F" w:rsidP="004A3171">
            <w:r w:rsidRPr="006449A1">
              <w:t>public/vc-exact_121.gr</w:t>
            </w:r>
          </w:p>
        </w:tc>
        <w:tc>
          <w:tcPr>
            <w:tcW w:w="1134" w:type="dxa"/>
            <w:hideMark/>
          </w:tcPr>
          <w:p w14:paraId="797D1086" w14:textId="77777777" w:rsidR="0026661F" w:rsidRPr="006449A1" w:rsidRDefault="0026661F" w:rsidP="004A3171">
            <w:r w:rsidRPr="006449A1">
              <w:t>18096</w:t>
            </w:r>
          </w:p>
        </w:tc>
        <w:tc>
          <w:tcPr>
            <w:tcW w:w="1842" w:type="dxa"/>
            <w:hideMark/>
          </w:tcPr>
          <w:p w14:paraId="4DEFD419" w14:textId="77777777" w:rsidR="0026661F" w:rsidRPr="006449A1" w:rsidRDefault="0026661F" w:rsidP="004A3171">
            <w:r w:rsidRPr="006449A1">
              <w:t>TIMEOUT</w:t>
            </w:r>
          </w:p>
        </w:tc>
        <w:tc>
          <w:tcPr>
            <w:tcW w:w="1134" w:type="dxa"/>
            <w:hideMark/>
          </w:tcPr>
          <w:p w14:paraId="04A8A0D2" w14:textId="77777777" w:rsidR="0026661F" w:rsidRPr="006449A1" w:rsidRDefault="0026661F" w:rsidP="004A3171">
            <w:r w:rsidRPr="006449A1">
              <w:t> </w:t>
            </w:r>
          </w:p>
        </w:tc>
      </w:tr>
      <w:tr w:rsidR="0026661F" w:rsidRPr="006449A1" w14:paraId="369D2353" w14:textId="77777777" w:rsidTr="004A3171">
        <w:trPr>
          <w:trHeight w:val="270"/>
        </w:trPr>
        <w:tc>
          <w:tcPr>
            <w:tcW w:w="2689" w:type="dxa"/>
            <w:noWrap/>
            <w:hideMark/>
          </w:tcPr>
          <w:p w14:paraId="1073807D" w14:textId="77777777" w:rsidR="0026661F" w:rsidRPr="006449A1" w:rsidRDefault="0026661F" w:rsidP="004A3171">
            <w:r w:rsidRPr="006449A1">
              <w:t>public/vc-exact_123.gr</w:t>
            </w:r>
          </w:p>
        </w:tc>
        <w:tc>
          <w:tcPr>
            <w:tcW w:w="1134" w:type="dxa"/>
            <w:hideMark/>
          </w:tcPr>
          <w:p w14:paraId="3A14F6C1" w14:textId="77777777" w:rsidR="0026661F" w:rsidRPr="006449A1" w:rsidRDefault="0026661F" w:rsidP="004A3171">
            <w:r w:rsidRPr="006449A1">
              <w:t>26300</w:t>
            </w:r>
          </w:p>
        </w:tc>
        <w:tc>
          <w:tcPr>
            <w:tcW w:w="1842" w:type="dxa"/>
            <w:hideMark/>
          </w:tcPr>
          <w:p w14:paraId="514B1E8F" w14:textId="77777777" w:rsidR="0026661F" w:rsidRPr="006449A1" w:rsidRDefault="0026661F" w:rsidP="004A3171">
            <w:r w:rsidRPr="006449A1">
              <w:t>TIMEOUT</w:t>
            </w:r>
          </w:p>
        </w:tc>
        <w:tc>
          <w:tcPr>
            <w:tcW w:w="1134" w:type="dxa"/>
            <w:hideMark/>
          </w:tcPr>
          <w:p w14:paraId="49E022A0" w14:textId="77777777" w:rsidR="0026661F" w:rsidRPr="006449A1" w:rsidRDefault="0026661F" w:rsidP="004A3171">
            <w:r w:rsidRPr="006449A1">
              <w:t> </w:t>
            </w:r>
          </w:p>
        </w:tc>
      </w:tr>
      <w:tr w:rsidR="0026661F" w:rsidRPr="006449A1" w14:paraId="26C9C9F6" w14:textId="77777777" w:rsidTr="004A3171">
        <w:trPr>
          <w:trHeight w:val="270"/>
        </w:trPr>
        <w:tc>
          <w:tcPr>
            <w:tcW w:w="2689" w:type="dxa"/>
            <w:noWrap/>
            <w:hideMark/>
          </w:tcPr>
          <w:p w14:paraId="456100C4" w14:textId="77777777" w:rsidR="0026661F" w:rsidRPr="006449A1" w:rsidRDefault="0026661F" w:rsidP="004A3171">
            <w:r w:rsidRPr="006449A1">
              <w:t>public/vc-exact_125.gr</w:t>
            </w:r>
          </w:p>
        </w:tc>
        <w:tc>
          <w:tcPr>
            <w:tcW w:w="1134" w:type="dxa"/>
            <w:hideMark/>
          </w:tcPr>
          <w:p w14:paraId="35674256" w14:textId="77777777" w:rsidR="0026661F" w:rsidRPr="006449A1" w:rsidRDefault="0026661F" w:rsidP="004A3171">
            <w:r w:rsidRPr="006449A1">
              <w:t>26300</w:t>
            </w:r>
          </w:p>
        </w:tc>
        <w:tc>
          <w:tcPr>
            <w:tcW w:w="1842" w:type="dxa"/>
            <w:hideMark/>
          </w:tcPr>
          <w:p w14:paraId="55689CA1" w14:textId="77777777" w:rsidR="0026661F" w:rsidRPr="006449A1" w:rsidRDefault="0026661F" w:rsidP="004A3171">
            <w:r w:rsidRPr="006449A1">
              <w:t>TIMEOUT</w:t>
            </w:r>
          </w:p>
        </w:tc>
        <w:tc>
          <w:tcPr>
            <w:tcW w:w="1134" w:type="dxa"/>
            <w:hideMark/>
          </w:tcPr>
          <w:p w14:paraId="294DBFF4" w14:textId="77777777" w:rsidR="0026661F" w:rsidRPr="006449A1" w:rsidRDefault="0026661F" w:rsidP="004A3171">
            <w:r w:rsidRPr="006449A1">
              <w:t> </w:t>
            </w:r>
          </w:p>
        </w:tc>
      </w:tr>
      <w:tr w:rsidR="0026661F" w:rsidRPr="006449A1" w14:paraId="12E93B47" w14:textId="77777777" w:rsidTr="004A3171">
        <w:trPr>
          <w:trHeight w:val="270"/>
        </w:trPr>
        <w:tc>
          <w:tcPr>
            <w:tcW w:w="2689" w:type="dxa"/>
            <w:noWrap/>
            <w:hideMark/>
          </w:tcPr>
          <w:p w14:paraId="26559F70" w14:textId="77777777" w:rsidR="0026661F" w:rsidRPr="006449A1" w:rsidRDefault="0026661F" w:rsidP="004A3171">
            <w:r w:rsidRPr="006449A1">
              <w:t>public/vc-exact_127.gr</w:t>
            </w:r>
          </w:p>
        </w:tc>
        <w:tc>
          <w:tcPr>
            <w:tcW w:w="1134" w:type="dxa"/>
            <w:hideMark/>
          </w:tcPr>
          <w:p w14:paraId="3DD24096" w14:textId="77777777" w:rsidR="0026661F" w:rsidRPr="006449A1" w:rsidRDefault="0026661F" w:rsidP="004A3171">
            <w:r w:rsidRPr="006449A1">
              <w:t>18096</w:t>
            </w:r>
          </w:p>
        </w:tc>
        <w:tc>
          <w:tcPr>
            <w:tcW w:w="1842" w:type="dxa"/>
            <w:hideMark/>
          </w:tcPr>
          <w:p w14:paraId="46049D79" w14:textId="77777777" w:rsidR="0026661F" w:rsidRPr="006449A1" w:rsidRDefault="0026661F" w:rsidP="004A3171">
            <w:r w:rsidRPr="006449A1">
              <w:t>TIMEOUT</w:t>
            </w:r>
          </w:p>
        </w:tc>
        <w:tc>
          <w:tcPr>
            <w:tcW w:w="1134" w:type="dxa"/>
            <w:hideMark/>
          </w:tcPr>
          <w:p w14:paraId="3A1A02C6" w14:textId="77777777" w:rsidR="0026661F" w:rsidRPr="006449A1" w:rsidRDefault="0026661F" w:rsidP="004A3171">
            <w:r w:rsidRPr="006449A1">
              <w:t> </w:t>
            </w:r>
          </w:p>
        </w:tc>
      </w:tr>
      <w:tr w:rsidR="0026661F" w:rsidRPr="006449A1" w14:paraId="0F0EFC13" w14:textId="77777777" w:rsidTr="004A3171">
        <w:trPr>
          <w:trHeight w:val="270"/>
        </w:trPr>
        <w:tc>
          <w:tcPr>
            <w:tcW w:w="2689" w:type="dxa"/>
            <w:noWrap/>
            <w:hideMark/>
          </w:tcPr>
          <w:p w14:paraId="1893C200" w14:textId="77777777" w:rsidR="0026661F" w:rsidRPr="006449A1" w:rsidRDefault="0026661F" w:rsidP="004A3171">
            <w:r w:rsidRPr="006449A1">
              <w:t>public/vc-exact_129.gr</w:t>
            </w:r>
          </w:p>
        </w:tc>
        <w:tc>
          <w:tcPr>
            <w:tcW w:w="1134" w:type="dxa"/>
            <w:hideMark/>
          </w:tcPr>
          <w:p w14:paraId="77863E1B" w14:textId="77777777" w:rsidR="0026661F" w:rsidRPr="006449A1" w:rsidRDefault="0026661F" w:rsidP="004A3171">
            <w:r w:rsidRPr="006449A1">
              <w:t>15783</w:t>
            </w:r>
          </w:p>
        </w:tc>
        <w:tc>
          <w:tcPr>
            <w:tcW w:w="1842" w:type="dxa"/>
            <w:hideMark/>
          </w:tcPr>
          <w:p w14:paraId="74099647" w14:textId="77777777" w:rsidR="0026661F" w:rsidRPr="006449A1" w:rsidRDefault="0026661F" w:rsidP="004A3171">
            <w:r w:rsidRPr="006449A1">
              <w:t>TIMEOUT</w:t>
            </w:r>
          </w:p>
        </w:tc>
        <w:tc>
          <w:tcPr>
            <w:tcW w:w="1134" w:type="dxa"/>
            <w:hideMark/>
          </w:tcPr>
          <w:p w14:paraId="2ED72764" w14:textId="77777777" w:rsidR="0026661F" w:rsidRPr="006449A1" w:rsidRDefault="0026661F" w:rsidP="004A3171">
            <w:r w:rsidRPr="006449A1">
              <w:t> </w:t>
            </w:r>
          </w:p>
        </w:tc>
      </w:tr>
      <w:tr w:rsidR="0026661F" w:rsidRPr="006449A1" w14:paraId="4E2BD840" w14:textId="77777777" w:rsidTr="004A3171">
        <w:trPr>
          <w:trHeight w:val="270"/>
        </w:trPr>
        <w:tc>
          <w:tcPr>
            <w:tcW w:w="2689" w:type="dxa"/>
            <w:noWrap/>
            <w:hideMark/>
          </w:tcPr>
          <w:p w14:paraId="4CE92916" w14:textId="77777777" w:rsidR="0026661F" w:rsidRPr="006449A1" w:rsidRDefault="0026661F" w:rsidP="004A3171">
            <w:r w:rsidRPr="006449A1">
              <w:t>public/vc-exact_133.gr</w:t>
            </w:r>
          </w:p>
        </w:tc>
        <w:tc>
          <w:tcPr>
            <w:tcW w:w="1134" w:type="dxa"/>
            <w:hideMark/>
          </w:tcPr>
          <w:p w14:paraId="27DA1612" w14:textId="77777777" w:rsidR="0026661F" w:rsidRPr="006449A1" w:rsidRDefault="0026661F" w:rsidP="004A3171">
            <w:r w:rsidRPr="006449A1">
              <w:t>15783</w:t>
            </w:r>
          </w:p>
        </w:tc>
        <w:tc>
          <w:tcPr>
            <w:tcW w:w="1842" w:type="dxa"/>
            <w:hideMark/>
          </w:tcPr>
          <w:p w14:paraId="748D8BA6" w14:textId="77777777" w:rsidR="0026661F" w:rsidRPr="006449A1" w:rsidRDefault="0026661F" w:rsidP="004A3171">
            <w:r w:rsidRPr="006449A1">
              <w:t>TIMEOUT</w:t>
            </w:r>
          </w:p>
        </w:tc>
        <w:tc>
          <w:tcPr>
            <w:tcW w:w="1134" w:type="dxa"/>
            <w:hideMark/>
          </w:tcPr>
          <w:p w14:paraId="75335AB5" w14:textId="77777777" w:rsidR="0026661F" w:rsidRPr="006449A1" w:rsidRDefault="0026661F" w:rsidP="004A3171">
            <w:r w:rsidRPr="006449A1">
              <w:t> </w:t>
            </w:r>
          </w:p>
        </w:tc>
      </w:tr>
      <w:tr w:rsidR="0026661F" w:rsidRPr="006449A1" w14:paraId="1F4484A1" w14:textId="77777777" w:rsidTr="004A3171">
        <w:trPr>
          <w:trHeight w:val="270"/>
        </w:trPr>
        <w:tc>
          <w:tcPr>
            <w:tcW w:w="2689" w:type="dxa"/>
            <w:noWrap/>
            <w:hideMark/>
          </w:tcPr>
          <w:p w14:paraId="0313EAE4" w14:textId="77777777" w:rsidR="0026661F" w:rsidRPr="006449A1" w:rsidRDefault="0026661F" w:rsidP="004A3171">
            <w:r w:rsidRPr="006449A1">
              <w:t>public/vc-exact_135.gr</w:t>
            </w:r>
          </w:p>
        </w:tc>
        <w:tc>
          <w:tcPr>
            <w:tcW w:w="1134" w:type="dxa"/>
            <w:hideMark/>
          </w:tcPr>
          <w:p w14:paraId="2E26E5ED" w14:textId="77777777" w:rsidR="0026661F" w:rsidRPr="006449A1" w:rsidRDefault="0026661F" w:rsidP="004A3171">
            <w:r w:rsidRPr="006449A1">
              <w:t>26300</w:t>
            </w:r>
          </w:p>
        </w:tc>
        <w:tc>
          <w:tcPr>
            <w:tcW w:w="1842" w:type="dxa"/>
            <w:hideMark/>
          </w:tcPr>
          <w:p w14:paraId="254F7850" w14:textId="77777777" w:rsidR="0026661F" w:rsidRPr="006449A1" w:rsidRDefault="0026661F" w:rsidP="004A3171">
            <w:r w:rsidRPr="006449A1">
              <w:t>TIMEOUT</w:t>
            </w:r>
          </w:p>
        </w:tc>
        <w:tc>
          <w:tcPr>
            <w:tcW w:w="1134" w:type="dxa"/>
            <w:hideMark/>
          </w:tcPr>
          <w:p w14:paraId="74C75CEA" w14:textId="77777777" w:rsidR="0026661F" w:rsidRPr="006449A1" w:rsidRDefault="0026661F" w:rsidP="004A3171">
            <w:r w:rsidRPr="006449A1">
              <w:t> </w:t>
            </w:r>
          </w:p>
        </w:tc>
      </w:tr>
      <w:tr w:rsidR="0026661F" w:rsidRPr="006449A1" w14:paraId="79391678" w14:textId="77777777" w:rsidTr="004A3171">
        <w:trPr>
          <w:trHeight w:val="270"/>
        </w:trPr>
        <w:tc>
          <w:tcPr>
            <w:tcW w:w="2689" w:type="dxa"/>
            <w:noWrap/>
            <w:hideMark/>
          </w:tcPr>
          <w:p w14:paraId="22A0E5A3" w14:textId="77777777" w:rsidR="0026661F" w:rsidRPr="006449A1" w:rsidRDefault="0026661F" w:rsidP="004A3171">
            <w:r w:rsidRPr="006449A1">
              <w:t>public/vc-exact_137.gr</w:t>
            </w:r>
          </w:p>
        </w:tc>
        <w:tc>
          <w:tcPr>
            <w:tcW w:w="1134" w:type="dxa"/>
            <w:hideMark/>
          </w:tcPr>
          <w:p w14:paraId="11966D31" w14:textId="77777777" w:rsidR="0026661F" w:rsidRPr="006449A1" w:rsidRDefault="0026661F" w:rsidP="004A3171">
            <w:r w:rsidRPr="006449A1">
              <w:t>26300</w:t>
            </w:r>
          </w:p>
        </w:tc>
        <w:tc>
          <w:tcPr>
            <w:tcW w:w="1842" w:type="dxa"/>
            <w:hideMark/>
          </w:tcPr>
          <w:p w14:paraId="52E7B582" w14:textId="77777777" w:rsidR="0026661F" w:rsidRPr="006449A1" w:rsidRDefault="0026661F" w:rsidP="004A3171">
            <w:r w:rsidRPr="006449A1">
              <w:t>TIMEOUT</w:t>
            </w:r>
          </w:p>
        </w:tc>
        <w:tc>
          <w:tcPr>
            <w:tcW w:w="1134" w:type="dxa"/>
            <w:hideMark/>
          </w:tcPr>
          <w:p w14:paraId="1E2B2BB9" w14:textId="77777777" w:rsidR="0026661F" w:rsidRPr="006449A1" w:rsidRDefault="0026661F" w:rsidP="004A3171">
            <w:r w:rsidRPr="006449A1">
              <w:t> </w:t>
            </w:r>
          </w:p>
        </w:tc>
      </w:tr>
      <w:tr w:rsidR="0026661F" w:rsidRPr="006449A1" w14:paraId="1BD08D07" w14:textId="77777777" w:rsidTr="004A3171">
        <w:trPr>
          <w:trHeight w:val="270"/>
        </w:trPr>
        <w:tc>
          <w:tcPr>
            <w:tcW w:w="2689" w:type="dxa"/>
            <w:noWrap/>
            <w:hideMark/>
          </w:tcPr>
          <w:p w14:paraId="1E1FF7A0" w14:textId="77777777" w:rsidR="0026661F" w:rsidRPr="006449A1" w:rsidRDefault="0026661F" w:rsidP="004A3171">
            <w:r w:rsidRPr="006449A1">
              <w:t>public/vc-exact_139.gr</w:t>
            </w:r>
          </w:p>
        </w:tc>
        <w:tc>
          <w:tcPr>
            <w:tcW w:w="1134" w:type="dxa"/>
            <w:hideMark/>
          </w:tcPr>
          <w:p w14:paraId="4B6B7CAE" w14:textId="77777777" w:rsidR="0026661F" w:rsidRPr="006449A1" w:rsidRDefault="0026661F" w:rsidP="004A3171">
            <w:r w:rsidRPr="006449A1">
              <w:t>18096</w:t>
            </w:r>
          </w:p>
        </w:tc>
        <w:tc>
          <w:tcPr>
            <w:tcW w:w="1842" w:type="dxa"/>
            <w:hideMark/>
          </w:tcPr>
          <w:p w14:paraId="759B0AF4" w14:textId="77777777" w:rsidR="0026661F" w:rsidRPr="006449A1" w:rsidRDefault="0026661F" w:rsidP="004A3171">
            <w:r w:rsidRPr="006449A1">
              <w:t>TIMEOUT</w:t>
            </w:r>
          </w:p>
        </w:tc>
        <w:tc>
          <w:tcPr>
            <w:tcW w:w="1134" w:type="dxa"/>
            <w:hideMark/>
          </w:tcPr>
          <w:p w14:paraId="58003A7C" w14:textId="77777777" w:rsidR="0026661F" w:rsidRPr="006449A1" w:rsidRDefault="0026661F" w:rsidP="004A3171">
            <w:r w:rsidRPr="006449A1">
              <w:t> </w:t>
            </w:r>
          </w:p>
        </w:tc>
      </w:tr>
      <w:tr w:rsidR="0026661F" w:rsidRPr="006449A1" w14:paraId="4A1011BE" w14:textId="77777777" w:rsidTr="004A3171">
        <w:trPr>
          <w:trHeight w:val="270"/>
        </w:trPr>
        <w:tc>
          <w:tcPr>
            <w:tcW w:w="2689" w:type="dxa"/>
            <w:noWrap/>
            <w:hideMark/>
          </w:tcPr>
          <w:p w14:paraId="2ABF0130" w14:textId="77777777" w:rsidR="0026661F" w:rsidRPr="006449A1" w:rsidRDefault="0026661F" w:rsidP="004A3171">
            <w:r w:rsidRPr="006449A1">
              <w:t>public/vc-exact_141.gr</w:t>
            </w:r>
          </w:p>
        </w:tc>
        <w:tc>
          <w:tcPr>
            <w:tcW w:w="1134" w:type="dxa"/>
            <w:hideMark/>
          </w:tcPr>
          <w:p w14:paraId="7C9D5863" w14:textId="77777777" w:rsidR="0026661F" w:rsidRPr="006449A1" w:rsidRDefault="0026661F" w:rsidP="004A3171">
            <w:r w:rsidRPr="006449A1">
              <w:t>18096</w:t>
            </w:r>
          </w:p>
        </w:tc>
        <w:tc>
          <w:tcPr>
            <w:tcW w:w="1842" w:type="dxa"/>
            <w:hideMark/>
          </w:tcPr>
          <w:p w14:paraId="3B54D8E2" w14:textId="77777777" w:rsidR="0026661F" w:rsidRPr="006449A1" w:rsidRDefault="0026661F" w:rsidP="004A3171">
            <w:r w:rsidRPr="006449A1">
              <w:t>TIMEOUT</w:t>
            </w:r>
          </w:p>
        </w:tc>
        <w:tc>
          <w:tcPr>
            <w:tcW w:w="1134" w:type="dxa"/>
            <w:hideMark/>
          </w:tcPr>
          <w:p w14:paraId="411126F3" w14:textId="77777777" w:rsidR="0026661F" w:rsidRPr="006449A1" w:rsidRDefault="0026661F" w:rsidP="004A3171">
            <w:r w:rsidRPr="006449A1">
              <w:t> </w:t>
            </w:r>
          </w:p>
        </w:tc>
      </w:tr>
      <w:tr w:rsidR="0026661F" w:rsidRPr="006449A1" w14:paraId="3FEF743F" w14:textId="77777777" w:rsidTr="004A3171">
        <w:trPr>
          <w:trHeight w:val="270"/>
        </w:trPr>
        <w:tc>
          <w:tcPr>
            <w:tcW w:w="2689" w:type="dxa"/>
            <w:noWrap/>
            <w:hideMark/>
          </w:tcPr>
          <w:p w14:paraId="65857B37" w14:textId="77777777" w:rsidR="0026661F" w:rsidRPr="006449A1" w:rsidRDefault="0026661F" w:rsidP="004A3171">
            <w:r w:rsidRPr="006449A1">
              <w:t>public/vc-exact_143.gr</w:t>
            </w:r>
          </w:p>
        </w:tc>
        <w:tc>
          <w:tcPr>
            <w:tcW w:w="1134" w:type="dxa"/>
            <w:hideMark/>
          </w:tcPr>
          <w:p w14:paraId="4CD4DAFA" w14:textId="77777777" w:rsidR="0026661F" w:rsidRPr="006449A1" w:rsidRDefault="0026661F" w:rsidP="004A3171">
            <w:r w:rsidRPr="006449A1">
              <w:t>18096</w:t>
            </w:r>
          </w:p>
        </w:tc>
        <w:tc>
          <w:tcPr>
            <w:tcW w:w="1842" w:type="dxa"/>
            <w:hideMark/>
          </w:tcPr>
          <w:p w14:paraId="1CE1752D" w14:textId="77777777" w:rsidR="0026661F" w:rsidRPr="006449A1" w:rsidRDefault="0026661F" w:rsidP="004A3171">
            <w:r w:rsidRPr="006449A1">
              <w:t>TIMEOUT</w:t>
            </w:r>
          </w:p>
        </w:tc>
        <w:tc>
          <w:tcPr>
            <w:tcW w:w="1134" w:type="dxa"/>
            <w:hideMark/>
          </w:tcPr>
          <w:p w14:paraId="1058F659" w14:textId="77777777" w:rsidR="0026661F" w:rsidRPr="006449A1" w:rsidRDefault="0026661F" w:rsidP="004A3171">
            <w:r w:rsidRPr="006449A1">
              <w:t> </w:t>
            </w:r>
          </w:p>
        </w:tc>
      </w:tr>
      <w:tr w:rsidR="0026661F" w:rsidRPr="006449A1" w14:paraId="6E3C761C" w14:textId="77777777" w:rsidTr="004A3171">
        <w:trPr>
          <w:trHeight w:val="270"/>
        </w:trPr>
        <w:tc>
          <w:tcPr>
            <w:tcW w:w="2689" w:type="dxa"/>
            <w:noWrap/>
            <w:hideMark/>
          </w:tcPr>
          <w:p w14:paraId="604B6C67" w14:textId="77777777" w:rsidR="0026661F" w:rsidRPr="006449A1" w:rsidRDefault="0026661F" w:rsidP="004A3171">
            <w:r w:rsidRPr="006449A1">
              <w:t>public/vc-exact_145.gr</w:t>
            </w:r>
          </w:p>
        </w:tc>
        <w:tc>
          <w:tcPr>
            <w:tcW w:w="1134" w:type="dxa"/>
            <w:hideMark/>
          </w:tcPr>
          <w:p w14:paraId="488A8B40" w14:textId="77777777" w:rsidR="0026661F" w:rsidRPr="006449A1" w:rsidRDefault="0026661F" w:rsidP="004A3171">
            <w:r w:rsidRPr="006449A1">
              <w:t>18096</w:t>
            </w:r>
          </w:p>
        </w:tc>
        <w:tc>
          <w:tcPr>
            <w:tcW w:w="1842" w:type="dxa"/>
            <w:hideMark/>
          </w:tcPr>
          <w:p w14:paraId="060CFC4E" w14:textId="77777777" w:rsidR="0026661F" w:rsidRPr="006449A1" w:rsidRDefault="0026661F" w:rsidP="004A3171">
            <w:r w:rsidRPr="006449A1">
              <w:t>TIMEOUT</w:t>
            </w:r>
          </w:p>
        </w:tc>
        <w:tc>
          <w:tcPr>
            <w:tcW w:w="1134" w:type="dxa"/>
            <w:hideMark/>
          </w:tcPr>
          <w:p w14:paraId="3B37FEF3" w14:textId="77777777" w:rsidR="0026661F" w:rsidRPr="006449A1" w:rsidRDefault="0026661F" w:rsidP="004A3171">
            <w:r w:rsidRPr="006449A1">
              <w:t> </w:t>
            </w:r>
          </w:p>
        </w:tc>
      </w:tr>
      <w:tr w:rsidR="0026661F" w:rsidRPr="006449A1" w14:paraId="5FDE62F6" w14:textId="77777777" w:rsidTr="004A3171">
        <w:trPr>
          <w:trHeight w:val="270"/>
        </w:trPr>
        <w:tc>
          <w:tcPr>
            <w:tcW w:w="2689" w:type="dxa"/>
            <w:noWrap/>
            <w:hideMark/>
          </w:tcPr>
          <w:p w14:paraId="208BF51A" w14:textId="77777777" w:rsidR="0026661F" w:rsidRPr="006449A1" w:rsidRDefault="0026661F" w:rsidP="004A3171">
            <w:r w:rsidRPr="006449A1">
              <w:t>public/vc-exact_147.gr</w:t>
            </w:r>
          </w:p>
        </w:tc>
        <w:tc>
          <w:tcPr>
            <w:tcW w:w="1134" w:type="dxa"/>
            <w:hideMark/>
          </w:tcPr>
          <w:p w14:paraId="3446B3B3" w14:textId="77777777" w:rsidR="0026661F" w:rsidRPr="006449A1" w:rsidRDefault="0026661F" w:rsidP="004A3171">
            <w:r w:rsidRPr="006449A1">
              <w:t>18096</w:t>
            </w:r>
          </w:p>
        </w:tc>
        <w:tc>
          <w:tcPr>
            <w:tcW w:w="1842" w:type="dxa"/>
            <w:hideMark/>
          </w:tcPr>
          <w:p w14:paraId="176897EC" w14:textId="77777777" w:rsidR="0026661F" w:rsidRPr="006449A1" w:rsidRDefault="0026661F" w:rsidP="004A3171">
            <w:r w:rsidRPr="006449A1">
              <w:t>TIMEOUT</w:t>
            </w:r>
          </w:p>
        </w:tc>
        <w:tc>
          <w:tcPr>
            <w:tcW w:w="1134" w:type="dxa"/>
            <w:hideMark/>
          </w:tcPr>
          <w:p w14:paraId="2298ED90" w14:textId="77777777" w:rsidR="0026661F" w:rsidRPr="006449A1" w:rsidRDefault="0026661F" w:rsidP="004A3171">
            <w:r w:rsidRPr="006449A1">
              <w:t> </w:t>
            </w:r>
          </w:p>
        </w:tc>
      </w:tr>
      <w:tr w:rsidR="0026661F" w:rsidRPr="006449A1" w14:paraId="10C12FF4" w14:textId="77777777" w:rsidTr="004A3171">
        <w:trPr>
          <w:trHeight w:val="270"/>
        </w:trPr>
        <w:tc>
          <w:tcPr>
            <w:tcW w:w="2689" w:type="dxa"/>
            <w:noWrap/>
            <w:hideMark/>
          </w:tcPr>
          <w:p w14:paraId="7187534D" w14:textId="77777777" w:rsidR="0026661F" w:rsidRPr="006449A1" w:rsidRDefault="0026661F" w:rsidP="004A3171">
            <w:r w:rsidRPr="006449A1">
              <w:t>public/vc-exact_149.gr</w:t>
            </w:r>
          </w:p>
        </w:tc>
        <w:tc>
          <w:tcPr>
            <w:tcW w:w="1134" w:type="dxa"/>
            <w:hideMark/>
          </w:tcPr>
          <w:p w14:paraId="6F93AC4D" w14:textId="77777777" w:rsidR="0026661F" w:rsidRPr="006449A1" w:rsidRDefault="0026661F" w:rsidP="004A3171">
            <w:r w:rsidRPr="006449A1">
              <w:t>26300</w:t>
            </w:r>
          </w:p>
        </w:tc>
        <w:tc>
          <w:tcPr>
            <w:tcW w:w="1842" w:type="dxa"/>
            <w:hideMark/>
          </w:tcPr>
          <w:p w14:paraId="0F460594" w14:textId="77777777" w:rsidR="0026661F" w:rsidRPr="006449A1" w:rsidRDefault="0026661F" w:rsidP="004A3171">
            <w:r w:rsidRPr="006449A1">
              <w:t>TIMEOUT</w:t>
            </w:r>
          </w:p>
        </w:tc>
        <w:tc>
          <w:tcPr>
            <w:tcW w:w="1134" w:type="dxa"/>
            <w:hideMark/>
          </w:tcPr>
          <w:p w14:paraId="0C50BF22" w14:textId="77777777" w:rsidR="0026661F" w:rsidRPr="006449A1" w:rsidRDefault="0026661F" w:rsidP="004A3171">
            <w:r w:rsidRPr="006449A1">
              <w:t> </w:t>
            </w:r>
          </w:p>
        </w:tc>
      </w:tr>
      <w:tr w:rsidR="0026661F" w:rsidRPr="006449A1" w14:paraId="24ADEADE" w14:textId="77777777" w:rsidTr="004A3171">
        <w:trPr>
          <w:trHeight w:val="270"/>
        </w:trPr>
        <w:tc>
          <w:tcPr>
            <w:tcW w:w="2689" w:type="dxa"/>
            <w:noWrap/>
            <w:hideMark/>
          </w:tcPr>
          <w:p w14:paraId="5E596ABF" w14:textId="77777777" w:rsidR="0026661F" w:rsidRPr="006449A1" w:rsidRDefault="0026661F" w:rsidP="004A3171">
            <w:r w:rsidRPr="006449A1">
              <w:t>public/vc-exact_151.gr</w:t>
            </w:r>
          </w:p>
        </w:tc>
        <w:tc>
          <w:tcPr>
            <w:tcW w:w="1134" w:type="dxa"/>
            <w:hideMark/>
          </w:tcPr>
          <w:p w14:paraId="276109B0" w14:textId="77777777" w:rsidR="0026661F" w:rsidRPr="006449A1" w:rsidRDefault="0026661F" w:rsidP="004A3171">
            <w:r w:rsidRPr="006449A1">
              <w:t>15783</w:t>
            </w:r>
          </w:p>
        </w:tc>
        <w:tc>
          <w:tcPr>
            <w:tcW w:w="1842" w:type="dxa"/>
            <w:hideMark/>
          </w:tcPr>
          <w:p w14:paraId="50BD78C8" w14:textId="77777777" w:rsidR="0026661F" w:rsidRPr="006449A1" w:rsidRDefault="0026661F" w:rsidP="004A3171">
            <w:r w:rsidRPr="006449A1">
              <w:t>TIMEOUT</w:t>
            </w:r>
          </w:p>
        </w:tc>
        <w:tc>
          <w:tcPr>
            <w:tcW w:w="1134" w:type="dxa"/>
            <w:hideMark/>
          </w:tcPr>
          <w:p w14:paraId="0FCF7450" w14:textId="77777777" w:rsidR="0026661F" w:rsidRPr="006449A1" w:rsidRDefault="0026661F" w:rsidP="004A3171">
            <w:r w:rsidRPr="006449A1">
              <w:t> </w:t>
            </w:r>
          </w:p>
        </w:tc>
      </w:tr>
      <w:tr w:rsidR="0026661F" w:rsidRPr="006449A1" w14:paraId="4134F2E2" w14:textId="77777777" w:rsidTr="004A3171">
        <w:trPr>
          <w:trHeight w:val="270"/>
        </w:trPr>
        <w:tc>
          <w:tcPr>
            <w:tcW w:w="2689" w:type="dxa"/>
            <w:noWrap/>
            <w:hideMark/>
          </w:tcPr>
          <w:p w14:paraId="3F181D44" w14:textId="77777777" w:rsidR="0026661F" w:rsidRPr="006449A1" w:rsidRDefault="0026661F" w:rsidP="004A3171">
            <w:r w:rsidRPr="006449A1">
              <w:t>public/vc-exact_153.gr</w:t>
            </w:r>
          </w:p>
        </w:tc>
        <w:tc>
          <w:tcPr>
            <w:tcW w:w="1134" w:type="dxa"/>
            <w:hideMark/>
          </w:tcPr>
          <w:p w14:paraId="1B2792A5" w14:textId="77777777" w:rsidR="0026661F" w:rsidRPr="006449A1" w:rsidRDefault="0026661F" w:rsidP="004A3171">
            <w:r w:rsidRPr="006449A1">
              <w:t>29076</w:t>
            </w:r>
          </w:p>
        </w:tc>
        <w:tc>
          <w:tcPr>
            <w:tcW w:w="1842" w:type="dxa"/>
            <w:hideMark/>
          </w:tcPr>
          <w:p w14:paraId="58318EB8" w14:textId="77777777" w:rsidR="0026661F" w:rsidRPr="006449A1" w:rsidRDefault="0026661F" w:rsidP="004A3171">
            <w:r w:rsidRPr="006449A1">
              <w:t>TIMEOUT</w:t>
            </w:r>
          </w:p>
        </w:tc>
        <w:tc>
          <w:tcPr>
            <w:tcW w:w="1134" w:type="dxa"/>
            <w:hideMark/>
          </w:tcPr>
          <w:p w14:paraId="003D0D54" w14:textId="77777777" w:rsidR="0026661F" w:rsidRPr="006449A1" w:rsidRDefault="0026661F" w:rsidP="004A3171">
            <w:r w:rsidRPr="006449A1">
              <w:t> </w:t>
            </w:r>
          </w:p>
        </w:tc>
      </w:tr>
      <w:tr w:rsidR="0026661F" w:rsidRPr="006449A1" w14:paraId="5BA03833" w14:textId="77777777" w:rsidTr="004A3171">
        <w:trPr>
          <w:trHeight w:val="270"/>
        </w:trPr>
        <w:tc>
          <w:tcPr>
            <w:tcW w:w="2689" w:type="dxa"/>
            <w:noWrap/>
            <w:hideMark/>
          </w:tcPr>
          <w:p w14:paraId="275697C1" w14:textId="77777777" w:rsidR="0026661F" w:rsidRPr="006449A1" w:rsidRDefault="0026661F" w:rsidP="004A3171">
            <w:r w:rsidRPr="006449A1">
              <w:t>public/vc-exact_155.gr</w:t>
            </w:r>
          </w:p>
        </w:tc>
        <w:tc>
          <w:tcPr>
            <w:tcW w:w="1134" w:type="dxa"/>
            <w:hideMark/>
          </w:tcPr>
          <w:p w14:paraId="40088C33" w14:textId="77777777" w:rsidR="0026661F" w:rsidRPr="006449A1" w:rsidRDefault="0026661F" w:rsidP="004A3171">
            <w:r w:rsidRPr="006449A1">
              <w:t>26300</w:t>
            </w:r>
          </w:p>
        </w:tc>
        <w:tc>
          <w:tcPr>
            <w:tcW w:w="1842" w:type="dxa"/>
            <w:hideMark/>
          </w:tcPr>
          <w:p w14:paraId="22F74623" w14:textId="77777777" w:rsidR="0026661F" w:rsidRPr="006449A1" w:rsidRDefault="0026661F" w:rsidP="004A3171">
            <w:r w:rsidRPr="006449A1">
              <w:t>TIMEOUT</w:t>
            </w:r>
          </w:p>
        </w:tc>
        <w:tc>
          <w:tcPr>
            <w:tcW w:w="1134" w:type="dxa"/>
            <w:hideMark/>
          </w:tcPr>
          <w:p w14:paraId="034A7CBE" w14:textId="77777777" w:rsidR="0026661F" w:rsidRPr="006449A1" w:rsidRDefault="0026661F" w:rsidP="004A3171">
            <w:r w:rsidRPr="006449A1">
              <w:t> </w:t>
            </w:r>
          </w:p>
        </w:tc>
      </w:tr>
      <w:tr w:rsidR="0026661F" w:rsidRPr="006449A1" w14:paraId="141C4600" w14:textId="77777777" w:rsidTr="004A3171">
        <w:trPr>
          <w:trHeight w:val="270"/>
        </w:trPr>
        <w:tc>
          <w:tcPr>
            <w:tcW w:w="2689" w:type="dxa"/>
            <w:noWrap/>
            <w:hideMark/>
          </w:tcPr>
          <w:p w14:paraId="2C98D8B1" w14:textId="77777777" w:rsidR="0026661F" w:rsidRPr="006449A1" w:rsidRDefault="0026661F" w:rsidP="004A3171">
            <w:r w:rsidRPr="006449A1">
              <w:t>public/vc-exact_157.gr</w:t>
            </w:r>
          </w:p>
        </w:tc>
        <w:tc>
          <w:tcPr>
            <w:tcW w:w="1134" w:type="dxa"/>
            <w:hideMark/>
          </w:tcPr>
          <w:p w14:paraId="7EBDD8D0" w14:textId="77777777" w:rsidR="0026661F" w:rsidRPr="006449A1" w:rsidRDefault="0026661F" w:rsidP="004A3171">
            <w:r w:rsidRPr="006449A1">
              <w:t>2980</w:t>
            </w:r>
          </w:p>
        </w:tc>
        <w:tc>
          <w:tcPr>
            <w:tcW w:w="1842" w:type="dxa"/>
            <w:hideMark/>
          </w:tcPr>
          <w:p w14:paraId="54338D96" w14:textId="77777777" w:rsidR="0026661F" w:rsidRPr="006449A1" w:rsidRDefault="0026661F" w:rsidP="004A3171">
            <w:r w:rsidRPr="006449A1">
              <w:t>TIMEOUT</w:t>
            </w:r>
          </w:p>
        </w:tc>
        <w:tc>
          <w:tcPr>
            <w:tcW w:w="1134" w:type="dxa"/>
            <w:hideMark/>
          </w:tcPr>
          <w:p w14:paraId="58CB8E3B" w14:textId="77777777" w:rsidR="0026661F" w:rsidRPr="006449A1" w:rsidRDefault="0026661F" w:rsidP="004A3171">
            <w:r w:rsidRPr="006449A1">
              <w:t> </w:t>
            </w:r>
          </w:p>
        </w:tc>
      </w:tr>
      <w:tr w:rsidR="0026661F" w:rsidRPr="006449A1" w14:paraId="28AAE767" w14:textId="77777777" w:rsidTr="004A3171">
        <w:trPr>
          <w:trHeight w:val="270"/>
        </w:trPr>
        <w:tc>
          <w:tcPr>
            <w:tcW w:w="2689" w:type="dxa"/>
            <w:noWrap/>
            <w:hideMark/>
          </w:tcPr>
          <w:p w14:paraId="1BB63C4D" w14:textId="77777777" w:rsidR="0026661F" w:rsidRPr="006449A1" w:rsidRDefault="0026661F" w:rsidP="004A3171">
            <w:r w:rsidRPr="006449A1">
              <w:t>public/vc-exact_159.gr</w:t>
            </w:r>
          </w:p>
        </w:tc>
        <w:tc>
          <w:tcPr>
            <w:tcW w:w="1134" w:type="dxa"/>
            <w:hideMark/>
          </w:tcPr>
          <w:p w14:paraId="393428B2" w14:textId="77777777" w:rsidR="0026661F" w:rsidRPr="006449A1" w:rsidRDefault="0026661F" w:rsidP="004A3171">
            <w:r w:rsidRPr="006449A1">
              <w:t>18096</w:t>
            </w:r>
          </w:p>
        </w:tc>
        <w:tc>
          <w:tcPr>
            <w:tcW w:w="1842" w:type="dxa"/>
            <w:hideMark/>
          </w:tcPr>
          <w:p w14:paraId="2109FC86" w14:textId="77777777" w:rsidR="0026661F" w:rsidRPr="006449A1" w:rsidRDefault="0026661F" w:rsidP="004A3171">
            <w:r w:rsidRPr="006449A1">
              <w:t>TIMEOUT</w:t>
            </w:r>
          </w:p>
        </w:tc>
        <w:tc>
          <w:tcPr>
            <w:tcW w:w="1134" w:type="dxa"/>
            <w:hideMark/>
          </w:tcPr>
          <w:p w14:paraId="17295B93" w14:textId="77777777" w:rsidR="0026661F" w:rsidRPr="006449A1" w:rsidRDefault="0026661F" w:rsidP="004A3171">
            <w:r w:rsidRPr="006449A1">
              <w:t> </w:t>
            </w:r>
          </w:p>
        </w:tc>
      </w:tr>
      <w:tr w:rsidR="0026661F" w:rsidRPr="006449A1" w14:paraId="350B0F72" w14:textId="77777777" w:rsidTr="004A3171">
        <w:trPr>
          <w:trHeight w:val="270"/>
        </w:trPr>
        <w:tc>
          <w:tcPr>
            <w:tcW w:w="2689" w:type="dxa"/>
            <w:noWrap/>
            <w:hideMark/>
          </w:tcPr>
          <w:p w14:paraId="3F7C1B75" w14:textId="77777777" w:rsidR="0026661F" w:rsidRPr="006449A1" w:rsidRDefault="0026661F" w:rsidP="004A3171">
            <w:r w:rsidRPr="006449A1">
              <w:t>public/vc-exact_161.gr</w:t>
            </w:r>
          </w:p>
        </w:tc>
        <w:tc>
          <w:tcPr>
            <w:tcW w:w="1134" w:type="dxa"/>
            <w:hideMark/>
          </w:tcPr>
          <w:p w14:paraId="17362475" w14:textId="77777777" w:rsidR="0026661F" w:rsidRPr="006449A1" w:rsidRDefault="0026661F" w:rsidP="004A3171">
            <w:r w:rsidRPr="006449A1">
              <w:t>138141</w:t>
            </w:r>
          </w:p>
        </w:tc>
        <w:tc>
          <w:tcPr>
            <w:tcW w:w="1842" w:type="dxa"/>
            <w:hideMark/>
          </w:tcPr>
          <w:p w14:paraId="132164E3" w14:textId="77777777" w:rsidR="0026661F" w:rsidRPr="006449A1" w:rsidRDefault="0026661F" w:rsidP="004A3171">
            <w:r w:rsidRPr="006449A1">
              <w:t>TIMEOUT</w:t>
            </w:r>
          </w:p>
        </w:tc>
        <w:tc>
          <w:tcPr>
            <w:tcW w:w="1134" w:type="dxa"/>
            <w:hideMark/>
          </w:tcPr>
          <w:p w14:paraId="03281DC7" w14:textId="77777777" w:rsidR="0026661F" w:rsidRPr="006449A1" w:rsidRDefault="0026661F" w:rsidP="004A3171">
            <w:r w:rsidRPr="006449A1">
              <w:t> </w:t>
            </w:r>
          </w:p>
        </w:tc>
      </w:tr>
      <w:tr w:rsidR="0026661F" w:rsidRPr="006449A1" w14:paraId="2673D5CB" w14:textId="77777777" w:rsidTr="004A3171">
        <w:trPr>
          <w:trHeight w:val="270"/>
        </w:trPr>
        <w:tc>
          <w:tcPr>
            <w:tcW w:w="2689" w:type="dxa"/>
            <w:noWrap/>
            <w:hideMark/>
          </w:tcPr>
          <w:p w14:paraId="045C4C15" w14:textId="77777777" w:rsidR="0026661F" w:rsidRPr="006449A1" w:rsidRDefault="0026661F" w:rsidP="004A3171">
            <w:r w:rsidRPr="006449A1">
              <w:t>public/vc-exact_163.gr</w:t>
            </w:r>
          </w:p>
        </w:tc>
        <w:tc>
          <w:tcPr>
            <w:tcW w:w="1134" w:type="dxa"/>
            <w:hideMark/>
          </w:tcPr>
          <w:p w14:paraId="63DF6691" w14:textId="77777777" w:rsidR="0026661F" w:rsidRPr="006449A1" w:rsidRDefault="0026661F" w:rsidP="004A3171">
            <w:r w:rsidRPr="006449A1">
              <w:t>18096</w:t>
            </w:r>
          </w:p>
        </w:tc>
        <w:tc>
          <w:tcPr>
            <w:tcW w:w="1842" w:type="dxa"/>
            <w:hideMark/>
          </w:tcPr>
          <w:p w14:paraId="0C6EB793" w14:textId="77777777" w:rsidR="0026661F" w:rsidRPr="006449A1" w:rsidRDefault="0026661F" w:rsidP="004A3171">
            <w:r w:rsidRPr="006449A1">
              <w:t>TIMEOUT</w:t>
            </w:r>
          </w:p>
        </w:tc>
        <w:tc>
          <w:tcPr>
            <w:tcW w:w="1134" w:type="dxa"/>
            <w:hideMark/>
          </w:tcPr>
          <w:p w14:paraId="0E852F4A" w14:textId="77777777" w:rsidR="0026661F" w:rsidRPr="006449A1" w:rsidRDefault="0026661F" w:rsidP="004A3171">
            <w:r w:rsidRPr="006449A1">
              <w:t> </w:t>
            </w:r>
          </w:p>
        </w:tc>
      </w:tr>
      <w:tr w:rsidR="0026661F" w:rsidRPr="006449A1" w14:paraId="4D5F24A1" w14:textId="77777777" w:rsidTr="004A3171">
        <w:trPr>
          <w:trHeight w:val="270"/>
        </w:trPr>
        <w:tc>
          <w:tcPr>
            <w:tcW w:w="2689" w:type="dxa"/>
            <w:noWrap/>
            <w:hideMark/>
          </w:tcPr>
          <w:p w14:paraId="44DD9128" w14:textId="77777777" w:rsidR="0026661F" w:rsidRPr="006449A1" w:rsidRDefault="0026661F" w:rsidP="004A3171">
            <w:r w:rsidRPr="006449A1">
              <w:t>public/vc-exact_165.gr</w:t>
            </w:r>
          </w:p>
        </w:tc>
        <w:tc>
          <w:tcPr>
            <w:tcW w:w="1134" w:type="dxa"/>
            <w:hideMark/>
          </w:tcPr>
          <w:p w14:paraId="03167F28" w14:textId="77777777" w:rsidR="0026661F" w:rsidRPr="006449A1" w:rsidRDefault="0026661F" w:rsidP="004A3171">
            <w:r w:rsidRPr="006449A1">
              <w:t>18096</w:t>
            </w:r>
          </w:p>
        </w:tc>
        <w:tc>
          <w:tcPr>
            <w:tcW w:w="1842" w:type="dxa"/>
            <w:hideMark/>
          </w:tcPr>
          <w:p w14:paraId="1118C9EC" w14:textId="77777777" w:rsidR="0026661F" w:rsidRPr="006449A1" w:rsidRDefault="0026661F" w:rsidP="004A3171">
            <w:r w:rsidRPr="006449A1">
              <w:t>TIMEOUT</w:t>
            </w:r>
          </w:p>
        </w:tc>
        <w:tc>
          <w:tcPr>
            <w:tcW w:w="1134" w:type="dxa"/>
            <w:hideMark/>
          </w:tcPr>
          <w:p w14:paraId="7F07128A" w14:textId="77777777" w:rsidR="0026661F" w:rsidRPr="006449A1" w:rsidRDefault="0026661F" w:rsidP="004A3171">
            <w:r w:rsidRPr="006449A1">
              <w:t> </w:t>
            </w:r>
          </w:p>
        </w:tc>
      </w:tr>
      <w:tr w:rsidR="0026661F" w:rsidRPr="006449A1" w14:paraId="2B47883B" w14:textId="77777777" w:rsidTr="004A3171">
        <w:trPr>
          <w:trHeight w:val="270"/>
        </w:trPr>
        <w:tc>
          <w:tcPr>
            <w:tcW w:w="2689" w:type="dxa"/>
            <w:noWrap/>
            <w:hideMark/>
          </w:tcPr>
          <w:p w14:paraId="560D0EED" w14:textId="77777777" w:rsidR="0026661F" w:rsidRPr="006449A1" w:rsidRDefault="0026661F" w:rsidP="004A3171">
            <w:r w:rsidRPr="006449A1">
              <w:t>public/vc-exact_167.gr</w:t>
            </w:r>
          </w:p>
        </w:tc>
        <w:tc>
          <w:tcPr>
            <w:tcW w:w="1134" w:type="dxa"/>
            <w:hideMark/>
          </w:tcPr>
          <w:p w14:paraId="4E027D27" w14:textId="77777777" w:rsidR="0026661F" w:rsidRPr="006449A1" w:rsidRDefault="0026661F" w:rsidP="004A3171">
            <w:r w:rsidRPr="006449A1">
              <w:t>15783</w:t>
            </w:r>
          </w:p>
        </w:tc>
        <w:tc>
          <w:tcPr>
            <w:tcW w:w="1842" w:type="dxa"/>
            <w:hideMark/>
          </w:tcPr>
          <w:p w14:paraId="50881FF4" w14:textId="77777777" w:rsidR="0026661F" w:rsidRPr="006449A1" w:rsidRDefault="0026661F" w:rsidP="004A3171">
            <w:r w:rsidRPr="006449A1">
              <w:t>TIMEOUT</w:t>
            </w:r>
          </w:p>
        </w:tc>
        <w:tc>
          <w:tcPr>
            <w:tcW w:w="1134" w:type="dxa"/>
            <w:hideMark/>
          </w:tcPr>
          <w:p w14:paraId="113EA4DE" w14:textId="77777777" w:rsidR="0026661F" w:rsidRPr="006449A1" w:rsidRDefault="0026661F" w:rsidP="004A3171">
            <w:r w:rsidRPr="006449A1">
              <w:t> </w:t>
            </w:r>
          </w:p>
        </w:tc>
      </w:tr>
      <w:tr w:rsidR="0026661F" w:rsidRPr="006449A1" w14:paraId="10C10163" w14:textId="77777777" w:rsidTr="004A3171">
        <w:trPr>
          <w:trHeight w:val="270"/>
        </w:trPr>
        <w:tc>
          <w:tcPr>
            <w:tcW w:w="2689" w:type="dxa"/>
            <w:noWrap/>
            <w:hideMark/>
          </w:tcPr>
          <w:p w14:paraId="72420005" w14:textId="77777777" w:rsidR="0026661F" w:rsidRPr="006449A1" w:rsidRDefault="0026661F" w:rsidP="004A3171">
            <w:r w:rsidRPr="006449A1">
              <w:t>public/vc-exact_169.gr</w:t>
            </w:r>
          </w:p>
        </w:tc>
        <w:tc>
          <w:tcPr>
            <w:tcW w:w="1134" w:type="dxa"/>
            <w:hideMark/>
          </w:tcPr>
          <w:p w14:paraId="6907AFAF" w14:textId="77777777" w:rsidR="0026661F" w:rsidRPr="006449A1" w:rsidRDefault="0026661F" w:rsidP="004A3171">
            <w:r w:rsidRPr="006449A1">
              <w:t>4768</w:t>
            </w:r>
          </w:p>
        </w:tc>
        <w:tc>
          <w:tcPr>
            <w:tcW w:w="1842" w:type="dxa"/>
            <w:hideMark/>
          </w:tcPr>
          <w:p w14:paraId="66EBADC1" w14:textId="77777777" w:rsidR="0026661F" w:rsidRPr="006449A1" w:rsidRDefault="0026661F" w:rsidP="004A3171">
            <w:r w:rsidRPr="006449A1">
              <w:t>TIMEOUT</w:t>
            </w:r>
          </w:p>
        </w:tc>
        <w:tc>
          <w:tcPr>
            <w:tcW w:w="1134" w:type="dxa"/>
            <w:hideMark/>
          </w:tcPr>
          <w:p w14:paraId="7A75B581" w14:textId="77777777" w:rsidR="0026661F" w:rsidRPr="006449A1" w:rsidRDefault="0026661F" w:rsidP="004A3171">
            <w:r w:rsidRPr="006449A1">
              <w:t> </w:t>
            </w:r>
          </w:p>
        </w:tc>
      </w:tr>
      <w:tr w:rsidR="0026661F" w:rsidRPr="006449A1" w14:paraId="754373CD" w14:textId="77777777" w:rsidTr="004A3171">
        <w:trPr>
          <w:trHeight w:val="270"/>
        </w:trPr>
        <w:tc>
          <w:tcPr>
            <w:tcW w:w="2689" w:type="dxa"/>
            <w:noWrap/>
            <w:hideMark/>
          </w:tcPr>
          <w:p w14:paraId="575EFF9E" w14:textId="77777777" w:rsidR="0026661F" w:rsidRPr="006449A1" w:rsidRDefault="0026661F" w:rsidP="004A3171">
            <w:r w:rsidRPr="006449A1">
              <w:t>public/vc-exact_171.gr</w:t>
            </w:r>
          </w:p>
        </w:tc>
        <w:tc>
          <w:tcPr>
            <w:tcW w:w="1134" w:type="dxa"/>
            <w:hideMark/>
          </w:tcPr>
          <w:p w14:paraId="72812344" w14:textId="77777777" w:rsidR="0026661F" w:rsidRPr="006449A1" w:rsidRDefault="0026661F" w:rsidP="004A3171">
            <w:r w:rsidRPr="006449A1">
              <w:t>18096</w:t>
            </w:r>
          </w:p>
        </w:tc>
        <w:tc>
          <w:tcPr>
            <w:tcW w:w="1842" w:type="dxa"/>
            <w:hideMark/>
          </w:tcPr>
          <w:p w14:paraId="5F32E3DC" w14:textId="77777777" w:rsidR="0026661F" w:rsidRPr="006449A1" w:rsidRDefault="0026661F" w:rsidP="004A3171">
            <w:r w:rsidRPr="006449A1">
              <w:t>TIMEOUT</w:t>
            </w:r>
          </w:p>
        </w:tc>
        <w:tc>
          <w:tcPr>
            <w:tcW w:w="1134" w:type="dxa"/>
            <w:hideMark/>
          </w:tcPr>
          <w:p w14:paraId="3E5C4803" w14:textId="77777777" w:rsidR="0026661F" w:rsidRPr="006449A1" w:rsidRDefault="0026661F" w:rsidP="004A3171">
            <w:r w:rsidRPr="006449A1">
              <w:t> </w:t>
            </w:r>
          </w:p>
        </w:tc>
      </w:tr>
      <w:tr w:rsidR="0026661F" w:rsidRPr="006449A1" w14:paraId="23C061F3" w14:textId="77777777" w:rsidTr="004A3171">
        <w:trPr>
          <w:trHeight w:val="270"/>
        </w:trPr>
        <w:tc>
          <w:tcPr>
            <w:tcW w:w="2689" w:type="dxa"/>
            <w:noWrap/>
            <w:hideMark/>
          </w:tcPr>
          <w:p w14:paraId="37BE8213" w14:textId="77777777" w:rsidR="0026661F" w:rsidRPr="006449A1" w:rsidRDefault="0026661F" w:rsidP="004A3171">
            <w:r w:rsidRPr="006449A1">
              <w:t>public/vc-exact_173.gr</w:t>
            </w:r>
          </w:p>
        </w:tc>
        <w:tc>
          <w:tcPr>
            <w:tcW w:w="1134" w:type="dxa"/>
            <w:hideMark/>
          </w:tcPr>
          <w:p w14:paraId="2290DD75" w14:textId="77777777" w:rsidR="0026661F" w:rsidRPr="006449A1" w:rsidRDefault="0026661F" w:rsidP="004A3171">
            <w:r w:rsidRPr="006449A1">
              <w:t>56860</w:t>
            </w:r>
          </w:p>
        </w:tc>
        <w:tc>
          <w:tcPr>
            <w:tcW w:w="1842" w:type="dxa"/>
            <w:hideMark/>
          </w:tcPr>
          <w:p w14:paraId="2A8CA114" w14:textId="77777777" w:rsidR="0026661F" w:rsidRPr="006449A1" w:rsidRDefault="0026661F" w:rsidP="004A3171">
            <w:r w:rsidRPr="006449A1">
              <w:t>TIMEOUT</w:t>
            </w:r>
          </w:p>
        </w:tc>
        <w:tc>
          <w:tcPr>
            <w:tcW w:w="1134" w:type="dxa"/>
            <w:hideMark/>
          </w:tcPr>
          <w:p w14:paraId="700C525B" w14:textId="77777777" w:rsidR="0026661F" w:rsidRPr="006449A1" w:rsidRDefault="0026661F" w:rsidP="004A3171">
            <w:r w:rsidRPr="006449A1">
              <w:t> </w:t>
            </w:r>
          </w:p>
        </w:tc>
      </w:tr>
      <w:tr w:rsidR="0026661F" w:rsidRPr="006449A1" w14:paraId="58F6D929" w14:textId="77777777" w:rsidTr="004A3171">
        <w:trPr>
          <w:trHeight w:val="270"/>
        </w:trPr>
        <w:tc>
          <w:tcPr>
            <w:tcW w:w="2689" w:type="dxa"/>
            <w:noWrap/>
            <w:hideMark/>
          </w:tcPr>
          <w:p w14:paraId="267A688B" w14:textId="77777777" w:rsidR="0026661F" w:rsidRPr="006449A1" w:rsidRDefault="0026661F" w:rsidP="004A3171">
            <w:r w:rsidRPr="006449A1">
              <w:t>public/vc-exact_179.gr</w:t>
            </w:r>
          </w:p>
        </w:tc>
        <w:tc>
          <w:tcPr>
            <w:tcW w:w="1134" w:type="dxa"/>
            <w:hideMark/>
          </w:tcPr>
          <w:p w14:paraId="410957FD" w14:textId="77777777" w:rsidR="0026661F" w:rsidRPr="006449A1" w:rsidRDefault="0026661F" w:rsidP="004A3171">
            <w:r w:rsidRPr="006449A1">
              <w:t>15783</w:t>
            </w:r>
          </w:p>
        </w:tc>
        <w:tc>
          <w:tcPr>
            <w:tcW w:w="1842" w:type="dxa"/>
            <w:hideMark/>
          </w:tcPr>
          <w:p w14:paraId="1E81674B" w14:textId="77777777" w:rsidR="0026661F" w:rsidRPr="006449A1" w:rsidRDefault="0026661F" w:rsidP="004A3171">
            <w:r w:rsidRPr="006449A1">
              <w:t>TIMEOUT</w:t>
            </w:r>
          </w:p>
        </w:tc>
        <w:tc>
          <w:tcPr>
            <w:tcW w:w="1134" w:type="dxa"/>
            <w:hideMark/>
          </w:tcPr>
          <w:p w14:paraId="65646EAD" w14:textId="77777777" w:rsidR="0026661F" w:rsidRPr="006449A1" w:rsidRDefault="0026661F" w:rsidP="004A3171">
            <w:r w:rsidRPr="006449A1">
              <w:t> </w:t>
            </w:r>
          </w:p>
        </w:tc>
      </w:tr>
      <w:tr w:rsidR="0026661F" w:rsidRPr="006449A1" w14:paraId="53C53464" w14:textId="77777777" w:rsidTr="004A3171">
        <w:trPr>
          <w:trHeight w:val="270"/>
        </w:trPr>
        <w:tc>
          <w:tcPr>
            <w:tcW w:w="2689" w:type="dxa"/>
            <w:noWrap/>
            <w:hideMark/>
          </w:tcPr>
          <w:p w14:paraId="10F5CC78" w14:textId="77777777" w:rsidR="0026661F" w:rsidRPr="006449A1" w:rsidRDefault="0026661F" w:rsidP="004A3171">
            <w:r w:rsidRPr="006449A1">
              <w:t>public/vc-exact_181.gr</w:t>
            </w:r>
          </w:p>
        </w:tc>
        <w:tc>
          <w:tcPr>
            <w:tcW w:w="1134" w:type="dxa"/>
            <w:hideMark/>
          </w:tcPr>
          <w:p w14:paraId="40B1D183" w14:textId="77777777" w:rsidR="0026661F" w:rsidRPr="006449A1" w:rsidRDefault="0026661F" w:rsidP="004A3171">
            <w:r w:rsidRPr="006449A1">
              <w:t>18096</w:t>
            </w:r>
          </w:p>
        </w:tc>
        <w:tc>
          <w:tcPr>
            <w:tcW w:w="1842" w:type="dxa"/>
            <w:hideMark/>
          </w:tcPr>
          <w:p w14:paraId="00BF7818" w14:textId="77777777" w:rsidR="0026661F" w:rsidRPr="006449A1" w:rsidRDefault="0026661F" w:rsidP="004A3171">
            <w:r w:rsidRPr="006449A1">
              <w:t>TIMEOUT</w:t>
            </w:r>
          </w:p>
        </w:tc>
        <w:tc>
          <w:tcPr>
            <w:tcW w:w="1134" w:type="dxa"/>
            <w:hideMark/>
          </w:tcPr>
          <w:p w14:paraId="4C6EDA9A" w14:textId="77777777" w:rsidR="0026661F" w:rsidRPr="006449A1" w:rsidRDefault="0026661F" w:rsidP="004A3171">
            <w:r w:rsidRPr="006449A1">
              <w:t> </w:t>
            </w:r>
          </w:p>
        </w:tc>
      </w:tr>
      <w:tr w:rsidR="0026661F" w:rsidRPr="006449A1" w14:paraId="0DCA94D1" w14:textId="77777777" w:rsidTr="004A3171">
        <w:trPr>
          <w:trHeight w:val="270"/>
        </w:trPr>
        <w:tc>
          <w:tcPr>
            <w:tcW w:w="2689" w:type="dxa"/>
            <w:noWrap/>
            <w:hideMark/>
          </w:tcPr>
          <w:p w14:paraId="4F77BB97" w14:textId="77777777" w:rsidR="0026661F" w:rsidRPr="006449A1" w:rsidRDefault="0026661F" w:rsidP="004A3171">
            <w:r w:rsidRPr="006449A1">
              <w:t>public/vc-exact_183.gr</w:t>
            </w:r>
          </w:p>
        </w:tc>
        <w:tc>
          <w:tcPr>
            <w:tcW w:w="1134" w:type="dxa"/>
            <w:hideMark/>
          </w:tcPr>
          <w:p w14:paraId="3F6472D6" w14:textId="77777777" w:rsidR="0026661F" w:rsidRPr="006449A1" w:rsidRDefault="0026661F" w:rsidP="004A3171">
            <w:r w:rsidRPr="006449A1">
              <w:t>72420</w:t>
            </w:r>
          </w:p>
        </w:tc>
        <w:tc>
          <w:tcPr>
            <w:tcW w:w="1842" w:type="dxa"/>
            <w:hideMark/>
          </w:tcPr>
          <w:p w14:paraId="0B965390" w14:textId="77777777" w:rsidR="0026661F" w:rsidRPr="006449A1" w:rsidRDefault="0026661F" w:rsidP="004A3171">
            <w:r w:rsidRPr="006449A1">
              <w:t>TIMEOUT</w:t>
            </w:r>
          </w:p>
        </w:tc>
        <w:tc>
          <w:tcPr>
            <w:tcW w:w="1134" w:type="dxa"/>
            <w:hideMark/>
          </w:tcPr>
          <w:p w14:paraId="21106A4B" w14:textId="77777777" w:rsidR="0026661F" w:rsidRPr="006449A1" w:rsidRDefault="0026661F" w:rsidP="004A3171">
            <w:r w:rsidRPr="006449A1">
              <w:t> </w:t>
            </w:r>
          </w:p>
        </w:tc>
      </w:tr>
      <w:tr w:rsidR="0026661F" w:rsidRPr="006449A1" w14:paraId="6E86F0B4" w14:textId="77777777" w:rsidTr="004A3171">
        <w:trPr>
          <w:trHeight w:val="270"/>
        </w:trPr>
        <w:tc>
          <w:tcPr>
            <w:tcW w:w="2689" w:type="dxa"/>
            <w:noWrap/>
            <w:hideMark/>
          </w:tcPr>
          <w:p w14:paraId="2FBBDA09" w14:textId="77777777" w:rsidR="0026661F" w:rsidRPr="006449A1" w:rsidRDefault="0026661F" w:rsidP="004A3171">
            <w:r w:rsidRPr="006449A1">
              <w:t>public/vc-exact_189.gr</w:t>
            </w:r>
          </w:p>
        </w:tc>
        <w:tc>
          <w:tcPr>
            <w:tcW w:w="1134" w:type="dxa"/>
            <w:hideMark/>
          </w:tcPr>
          <w:p w14:paraId="54A86961" w14:textId="77777777" w:rsidR="0026661F" w:rsidRPr="006449A1" w:rsidRDefault="0026661F" w:rsidP="004A3171">
            <w:r w:rsidRPr="006449A1">
              <w:t>7400</w:t>
            </w:r>
          </w:p>
        </w:tc>
        <w:tc>
          <w:tcPr>
            <w:tcW w:w="1842" w:type="dxa"/>
            <w:hideMark/>
          </w:tcPr>
          <w:p w14:paraId="5BDF8D79" w14:textId="77777777" w:rsidR="0026661F" w:rsidRPr="006449A1" w:rsidRDefault="0026661F" w:rsidP="004A3171">
            <w:r w:rsidRPr="006449A1">
              <w:t>TIMEOUT</w:t>
            </w:r>
          </w:p>
        </w:tc>
        <w:tc>
          <w:tcPr>
            <w:tcW w:w="1134" w:type="dxa"/>
            <w:hideMark/>
          </w:tcPr>
          <w:p w14:paraId="2A432FA1" w14:textId="77777777" w:rsidR="0026661F" w:rsidRPr="006449A1" w:rsidRDefault="0026661F" w:rsidP="004A3171">
            <w:r w:rsidRPr="006449A1">
              <w:t> </w:t>
            </w:r>
          </w:p>
        </w:tc>
      </w:tr>
      <w:tr w:rsidR="0026661F" w:rsidRPr="006449A1" w14:paraId="38AD2583" w14:textId="77777777" w:rsidTr="004A3171">
        <w:trPr>
          <w:trHeight w:val="270"/>
        </w:trPr>
        <w:tc>
          <w:tcPr>
            <w:tcW w:w="2689" w:type="dxa"/>
            <w:noWrap/>
            <w:hideMark/>
          </w:tcPr>
          <w:p w14:paraId="49CD1297" w14:textId="77777777" w:rsidR="0026661F" w:rsidRPr="006449A1" w:rsidRDefault="0026661F" w:rsidP="004A3171">
            <w:r w:rsidRPr="006449A1">
              <w:t>public/vc-exact_193.gr</w:t>
            </w:r>
          </w:p>
        </w:tc>
        <w:tc>
          <w:tcPr>
            <w:tcW w:w="1134" w:type="dxa"/>
            <w:hideMark/>
          </w:tcPr>
          <w:p w14:paraId="5B4F0598" w14:textId="77777777" w:rsidR="0026661F" w:rsidRPr="006449A1" w:rsidRDefault="0026661F" w:rsidP="004A3171">
            <w:r w:rsidRPr="006449A1">
              <w:t>7030</w:t>
            </w:r>
          </w:p>
        </w:tc>
        <w:tc>
          <w:tcPr>
            <w:tcW w:w="1842" w:type="dxa"/>
            <w:hideMark/>
          </w:tcPr>
          <w:p w14:paraId="019670CA" w14:textId="77777777" w:rsidR="0026661F" w:rsidRPr="006449A1" w:rsidRDefault="0026661F" w:rsidP="004A3171">
            <w:r w:rsidRPr="006449A1">
              <w:t>TIMEOUT</w:t>
            </w:r>
          </w:p>
        </w:tc>
        <w:tc>
          <w:tcPr>
            <w:tcW w:w="1134" w:type="dxa"/>
            <w:hideMark/>
          </w:tcPr>
          <w:p w14:paraId="03719D53" w14:textId="77777777" w:rsidR="0026661F" w:rsidRPr="006449A1" w:rsidRDefault="0026661F" w:rsidP="004A3171">
            <w:r w:rsidRPr="006449A1">
              <w:t> </w:t>
            </w:r>
          </w:p>
        </w:tc>
      </w:tr>
      <w:tr w:rsidR="0026661F" w:rsidRPr="006449A1" w14:paraId="2CFE9CD7" w14:textId="77777777" w:rsidTr="004A3171">
        <w:trPr>
          <w:trHeight w:val="270"/>
        </w:trPr>
        <w:tc>
          <w:tcPr>
            <w:tcW w:w="2689" w:type="dxa"/>
            <w:noWrap/>
            <w:hideMark/>
          </w:tcPr>
          <w:p w14:paraId="6584E5F1" w14:textId="77777777" w:rsidR="0026661F" w:rsidRPr="006449A1" w:rsidRDefault="0026661F" w:rsidP="004A3171">
            <w:r w:rsidRPr="006449A1">
              <w:t>public/vc-exact_195.gr</w:t>
            </w:r>
          </w:p>
        </w:tc>
        <w:tc>
          <w:tcPr>
            <w:tcW w:w="1134" w:type="dxa"/>
            <w:hideMark/>
          </w:tcPr>
          <w:p w14:paraId="367636DA" w14:textId="77777777" w:rsidR="0026661F" w:rsidRPr="006449A1" w:rsidRDefault="0026661F" w:rsidP="004A3171">
            <w:r w:rsidRPr="006449A1">
              <w:t>1150</w:t>
            </w:r>
          </w:p>
        </w:tc>
        <w:tc>
          <w:tcPr>
            <w:tcW w:w="1842" w:type="dxa"/>
            <w:hideMark/>
          </w:tcPr>
          <w:p w14:paraId="70231D0A" w14:textId="77777777" w:rsidR="0026661F" w:rsidRPr="006449A1" w:rsidRDefault="0026661F" w:rsidP="004A3171">
            <w:r w:rsidRPr="006449A1">
              <w:t>TIMEOUT</w:t>
            </w:r>
          </w:p>
        </w:tc>
        <w:tc>
          <w:tcPr>
            <w:tcW w:w="1134" w:type="dxa"/>
            <w:hideMark/>
          </w:tcPr>
          <w:p w14:paraId="0E1DEC4A" w14:textId="77777777" w:rsidR="0026661F" w:rsidRPr="006449A1" w:rsidRDefault="0026661F" w:rsidP="004A3171">
            <w:r w:rsidRPr="006449A1">
              <w:t> </w:t>
            </w:r>
          </w:p>
        </w:tc>
      </w:tr>
      <w:tr w:rsidR="0026661F" w:rsidRPr="006449A1" w14:paraId="7608502E" w14:textId="77777777" w:rsidTr="004A3171">
        <w:trPr>
          <w:trHeight w:val="270"/>
        </w:trPr>
        <w:tc>
          <w:tcPr>
            <w:tcW w:w="2689" w:type="dxa"/>
            <w:noWrap/>
            <w:hideMark/>
          </w:tcPr>
          <w:p w14:paraId="3ED3A24C" w14:textId="77777777" w:rsidR="0026661F" w:rsidRPr="006449A1" w:rsidRDefault="0026661F" w:rsidP="004A3171">
            <w:r w:rsidRPr="006449A1">
              <w:t>public/vc-exact_197.gr</w:t>
            </w:r>
          </w:p>
        </w:tc>
        <w:tc>
          <w:tcPr>
            <w:tcW w:w="1134" w:type="dxa"/>
            <w:hideMark/>
          </w:tcPr>
          <w:p w14:paraId="58060E4E" w14:textId="77777777" w:rsidR="0026661F" w:rsidRPr="006449A1" w:rsidRDefault="0026661F" w:rsidP="004A3171">
            <w:r w:rsidRPr="006449A1">
              <w:t>1534</w:t>
            </w:r>
          </w:p>
        </w:tc>
        <w:tc>
          <w:tcPr>
            <w:tcW w:w="1842" w:type="dxa"/>
            <w:hideMark/>
          </w:tcPr>
          <w:p w14:paraId="7B5FB839" w14:textId="77777777" w:rsidR="0026661F" w:rsidRPr="006449A1" w:rsidRDefault="0026661F" w:rsidP="004A3171">
            <w:r w:rsidRPr="006449A1">
              <w:t>TIMEOUT</w:t>
            </w:r>
          </w:p>
        </w:tc>
        <w:tc>
          <w:tcPr>
            <w:tcW w:w="1134" w:type="dxa"/>
            <w:hideMark/>
          </w:tcPr>
          <w:p w14:paraId="222B6682" w14:textId="77777777" w:rsidR="0026661F" w:rsidRPr="006449A1" w:rsidRDefault="0026661F" w:rsidP="004A3171">
            <w:r w:rsidRPr="006449A1">
              <w:t> </w:t>
            </w:r>
          </w:p>
        </w:tc>
      </w:tr>
      <w:tr w:rsidR="0026661F" w:rsidRPr="006449A1" w14:paraId="345CEBBA" w14:textId="77777777" w:rsidTr="004A3171">
        <w:trPr>
          <w:trHeight w:val="270"/>
        </w:trPr>
        <w:tc>
          <w:tcPr>
            <w:tcW w:w="2689" w:type="dxa"/>
            <w:noWrap/>
            <w:hideMark/>
          </w:tcPr>
          <w:p w14:paraId="37F8F570" w14:textId="77777777" w:rsidR="0026661F" w:rsidRPr="006449A1" w:rsidRDefault="0026661F" w:rsidP="004A3171">
            <w:r w:rsidRPr="006449A1">
              <w:t>public/vc-exact_199.gr</w:t>
            </w:r>
          </w:p>
        </w:tc>
        <w:tc>
          <w:tcPr>
            <w:tcW w:w="1134" w:type="dxa"/>
            <w:hideMark/>
          </w:tcPr>
          <w:p w14:paraId="64ECA5EC" w14:textId="77777777" w:rsidR="0026661F" w:rsidRPr="006449A1" w:rsidRDefault="0026661F" w:rsidP="004A3171">
            <w:r w:rsidRPr="006449A1">
              <w:t>1534</w:t>
            </w:r>
          </w:p>
        </w:tc>
        <w:tc>
          <w:tcPr>
            <w:tcW w:w="1842" w:type="dxa"/>
            <w:hideMark/>
          </w:tcPr>
          <w:p w14:paraId="65A63F93" w14:textId="77777777" w:rsidR="0026661F" w:rsidRPr="006449A1" w:rsidRDefault="0026661F" w:rsidP="004A3171">
            <w:r w:rsidRPr="006449A1">
              <w:t>TIMEOUT</w:t>
            </w:r>
          </w:p>
        </w:tc>
        <w:tc>
          <w:tcPr>
            <w:tcW w:w="1134" w:type="dxa"/>
            <w:hideMark/>
          </w:tcPr>
          <w:p w14:paraId="35E1D95F" w14:textId="77777777" w:rsidR="0026661F" w:rsidRPr="006449A1" w:rsidRDefault="0026661F" w:rsidP="004A3171">
            <w:r w:rsidRPr="006449A1">
              <w:t> </w:t>
            </w:r>
          </w:p>
        </w:tc>
      </w:tr>
      <w:tr w:rsidR="0026661F" w:rsidRPr="006449A1" w14:paraId="2BF011A4" w14:textId="77777777" w:rsidTr="004A3171">
        <w:trPr>
          <w:trHeight w:val="270"/>
        </w:trPr>
        <w:tc>
          <w:tcPr>
            <w:tcW w:w="2689" w:type="dxa"/>
            <w:noWrap/>
            <w:hideMark/>
          </w:tcPr>
          <w:p w14:paraId="6BCC0CB8" w14:textId="77777777" w:rsidR="0026661F" w:rsidRPr="006449A1" w:rsidRDefault="0026661F" w:rsidP="004A3171">
            <w:r w:rsidRPr="006449A1">
              <w:t>public/vc-exact_177.gr</w:t>
            </w:r>
          </w:p>
        </w:tc>
        <w:tc>
          <w:tcPr>
            <w:tcW w:w="1134" w:type="dxa"/>
            <w:hideMark/>
          </w:tcPr>
          <w:p w14:paraId="0E10D9FF" w14:textId="77777777" w:rsidR="0026661F" w:rsidRPr="006449A1" w:rsidRDefault="0026661F" w:rsidP="004A3171">
            <w:r w:rsidRPr="006449A1">
              <w:t>5066</w:t>
            </w:r>
          </w:p>
        </w:tc>
        <w:tc>
          <w:tcPr>
            <w:tcW w:w="1842" w:type="dxa"/>
            <w:hideMark/>
          </w:tcPr>
          <w:p w14:paraId="3787B586" w14:textId="77777777" w:rsidR="0026661F" w:rsidRPr="006449A1" w:rsidRDefault="0026661F" w:rsidP="004A3171">
            <w:r w:rsidRPr="006449A1">
              <w:t>74.7946373</w:t>
            </w:r>
          </w:p>
        </w:tc>
        <w:tc>
          <w:tcPr>
            <w:tcW w:w="1134" w:type="dxa"/>
            <w:hideMark/>
          </w:tcPr>
          <w:p w14:paraId="6C4B9DC2" w14:textId="77777777" w:rsidR="0026661F" w:rsidRPr="006449A1" w:rsidRDefault="0026661F" w:rsidP="004A3171">
            <w:r w:rsidRPr="006449A1">
              <w:t>17612308</w:t>
            </w:r>
          </w:p>
        </w:tc>
      </w:tr>
      <w:tr w:rsidR="0026661F" w:rsidRPr="006449A1" w14:paraId="7E5A0EF0" w14:textId="77777777" w:rsidTr="004A3171">
        <w:trPr>
          <w:trHeight w:val="270"/>
        </w:trPr>
        <w:tc>
          <w:tcPr>
            <w:tcW w:w="2689" w:type="dxa"/>
            <w:noWrap/>
            <w:hideMark/>
          </w:tcPr>
          <w:p w14:paraId="33E1854A" w14:textId="77777777" w:rsidR="0026661F" w:rsidRPr="006449A1" w:rsidRDefault="0026661F" w:rsidP="004A3171">
            <w:r w:rsidRPr="006449A1">
              <w:t>public/vc-exact_191.gr</w:t>
            </w:r>
          </w:p>
        </w:tc>
        <w:tc>
          <w:tcPr>
            <w:tcW w:w="1134" w:type="dxa"/>
            <w:hideMark/>
          </w:tcPr>
          <w:p w14:paraId="6DC33103" w14:textId="77777777" w:rsidR="0026661F" w:rsidRPr="006449A1" w:rsidRDefault="0026661F" w:rsidP="004A3171">
            <w:r w:rsidRPr="006449A1">
              <w:t>4579</w:t>
            </w:r>
          </w:p>
        </w:tc>
        <w:tc>
          <w:tcPr>
            <w:tcW w:w="1842" w:type="dxa"/>
            <w:hideMark/>
          </w:tcPr>
          <w:p w14:paraId="743C24B7" w14:textId="77777777" w:rsidR="0026661F" w:rsidRPr="006449A1" w:rsidRDefault="0026661F" w:rsidP="004A3171">
            <w:r w:rsidRPr="006449A1">
              <w:t>62.5852474</w:t>
            </w:r>
          </w:p>
        </w:tc>
        <w:tc>
          <w:tcPr>
            <w:tcW w:w="1134" w:type="dxa"/>
            <w:hideMark/>
          </w:tcPr>
          <w:p w14:paraId="42597E96" w14:textId="77777777" w:rsidR="0026661F" w:rsidRPr="006449A1" w:rsidRDefault="0026661F" w:rsidP="004A3171">
            <w:r w:rsidRPr="006449A1">
              <w:t>13586683</w:t>
            </w:r>
          </w:p>
        </w:tc>
      </w:tr>
      <w:tr w:rsidR="0026661F" w:rsidRPr="006449A1" w14:paraId="06C3A867" w14:textId="77777777" w:rsidTr="004A3171">
        <w:trPr>
          <w:trHeight w:val="270"/>
        </w:trPr>
        <w:tc>
          <w:tcPr>
            <w:tcW w:w="2689" w:type="dxa"/>
            <w:noWrap/>
            <w:hideMark/>
          </w:tcPr>
          <w:p w14:paraId="5FFC1435" w14:textId="77777777" w:rsidR="0026661F" w:rsidRPr="006449A1" w:rsidRDefault="0026661F" w:rsidP="004A3171">
            <w:r w:rsidRPr="006449A1">
              <w:t>public/vc-exact_187.gr</w:t>
            </w:r>
          </w:p>
        </w:tc>
        <w:tc>
          <w:tcPr>
            <w:tcW w:w="1134" w:type="dxa"/>
            <w:hideMark/>
          </w:tcPr>
          <w:p w14:paraId="64A01B61" w14:textId="77777777" w:rsidR="0026661F" w:rsidRPr="006449A1" w:rsidRDefault="0026661F" w:rsidP="004A3171">
            <w:r w:rsidRPr="006449A1">
              <w:t>4227</w:t>
            </w:r>
          </w:p>
        </w:tc>
        <w:tc>
          <w:tcPr>
            <w:tcW w:w="1842" w:type="dxa"/>
            <w:hideMark/>
          </w:tcPr>
          <w:p w14:paraId="6D47482E" w14:textId="77777777" w:rsidR="0026661F" w:rsidRPr="006449A1" w:rsidRDefault="0026661F" w:rsidP="004A3171">
            <w:r w:rsidRPr="006449A1">
              <w:t>53.0780551</w:t>
            </w:r>
          </w:p>
        </w:tc>
        <w:tc>
          <w:tcPr>
            <w:tcW w:w="1134" w:type="dxa"/>
            <w:hideMark/>
          </w:tcPr>
          <w:p w14:paraId="62A8F4C9" w14:textId="77777777" w:rsidR="0026661F" w:rsidRPr="006449A1" w:rsidRDefault="0026661F" w:rsidP="004A3171">
            <w:r w:rsidRPr="006449A1">
              <w:t>10966147</w:t>
            </w:r>
          </w:p>
        </w:tc>
      </w:tr>
      <w:tr w:rsidR="0026661F" w:rsidRPr="006449A1" w14:paraId="4EB1FC45" w14:textId="77777777" w:rsidTr="004A3171">
        <w:trPr>
          <w:trHeight w:val="270"/>
        </w:trPr>
        <w:tc>
          <w:tcPr>
            <w:tcW w:w="2689" w:type="dxa"/>
            <w:noWrap/>
            <w:hideMark/>
          </w:tcPr>
          <w:p w14:paraId="1B2021AE" w14:textId="77777777" w:rsidR="0026661F" w:rsidRPr="006449A1" w:rsidRDefault="0026661F" w:rsidP="004A3171">
            <w:r w:rsidRPr="006449A1">
              <w:t>public/vc-exact_085.gr</w:t>
            </w:r>
          </w:p>
        </w:tc>
        <w:tc>
          <w:tcPr>
            <w:tcW w:w="1134" w:type="dxa"/>
            <w:hideMark/>
          </w:tcPr>
          <w:p w14:paraId="3AB8D4C5" w14:textId="77777777" w:rsidR="0026661F" w:rsidRPr="006449A1" w:rsidRDefault="0026661F" w:rsidP="004A3171">
            <w:r w:rsidRPr="006449A1">
              <w:t>11470</w:t>
            </w:r>
          </w:p>
        </w:tc>
        <w:tc>
          <w:tcPr>
            <w:tcW w:w="1842" w:type="dxa"/>
            <w:hideMark/>
          </w:tcPr>
          <w:p w14:paraId="5FC76B1F" w14:textId="77777777" w:rsidR="0026661F" w:rsidRPr="006449A1" w:rsidRDefault="0026661F" w:rsidP="004A3171">
            <w:r w:rsidRPr="006449A1">
              <w:t>49.5567036</w:t>
            </w:r>
          </w:p>
        </w:tc>
        <w:tc>
          <w:tcPr>
            <w:tcW w:w="1134" w:type="dxa"/>
            <w:hideMark/>
          </w:tcPr>
          <w:p w14:paraId="00657123" w14:textId="77777777" w:rsidR="0026661F" w:rsidRPr="006449A1" w:rsidRDefault="0026661F" w:rsidP="004A3171">
            <w:r w:rsidRPr="006449A1">
              <w:t>27252144</w:t>
            </w:r>
          </w:p>
        </w:tc>
      </w:tr>
      <w:tr w:rsidR="0026661F" w:rsidRPr="006449A1" w14:paraId="458326F3" w14:textId="77777777" w:rsidTr="004A3171">
        <w:trPr>
          <w:trHeight w:val="270"/>
        </w:trPr>
        <w:tc>
          <w:tcPr>
            <w:tcW w:w="2689" w:type="dxa"/>
            <w:noWrap/>
            <w:hideMark/>
          </w:tcPr>
          <w:p w14:paraId="1D27B185" w14:textId="77777777" w:rsidR="0026661F" w:rsidRPr="006449A1" w:rsidRDefault="0026661F" w:rsidP="004A3171">
            <w:r w:rsidRPr="006449A1">
              <w:t>public/vc-exact_175.gr</w:t>
            </w:r>
          </w:p>
        </w:tc>
        <w:tc>
          <w:tcPr>
            <w:tcW w:w="1134" w:type="dxa"/>
            <w:hideMark/>
          </w:tcPr>
          <w:p w14:paraId="16D20400" w14:textId="77777777" w:rsidR="0026661F" w:rsidRPr="006449A1" w:rsidRDefault="0026661F" w:rsidP="004A3171">
            <w:r w:rsidRPr="006449A1">
              <w:t>3523</w:t>
            </w:r>
          </w:p>
        </w:tc>
        <w:tc>
          <w:tcPr>
            <w:tcW w:w="1842" w:type="dxa"/>
            <w:hideMark/>
          </w:tcPr>
          <w:p w14:paraId="11F02ED2" w14:textId="77777777" w:rsidR="0026661F" w:rsidRPr="006449A1" w:rsidRDefault="0026661F" w:rsidP="004A3171">
            <w:r w:rsidRPr="006449A1">
              <w:t>36.9099557</w:t>
            </w:r>
          </w:p>
        </w:tc>
        <w:tc>
          <w:tcPr>
            <w:tcW w:w="1134" w:type="dxa"/>
            <w:hideMark/>
          </w:tcPr>
          <w:p w14:paraId="4640F851" w14:textId="77777777" w:rsidR="0026661F" w:rsidRPr="006449A1" w:rsidRDefault="0026661F" w:rsidP="004A3171">
            <w:r w:rsidRPr="006449A1">
              <w:t>7935483</w:t>
            </w:r>
          </w:p>
        </w:tc>
      </w:tr>
      <w:tr w:rsidR="0026661F" w:rsidRPr="006449A1" w14:paraId="71D242E0" w14:textId="77777777" w:rsidTr="004A3171">
        <w:trPr>
          <w:trHeight w:val="270"/>
        </w:trPr>
        <w:tc>
          <w:tcPr>
            <w:tcW w:w="2689" w:type="dxa"/>
            <w:noWrap/>
            <w:hideMark/>
          </w:tcPr>
          <w:p w14:paraId="537A04DA" w14:textId="77777777" w:rsidR="0026661F" w:rsidRPr="006449A1" w:rsidRDefault="0026661F" w:rsidP="004A3171">
            <w:r w:rsidRPr="006449A1">
              <w:lastRenderedPageBreak/>
              <w:t>public/vc-exact_185.gr</w:t>
            </w:r>
          </w:p>
        </w:tc>
        <w:tc>
          <w:tcPr>
            <w:tcW w:w="1134" w:type="dxa"/>
            <w:hideMark/>
          </w:tcPr>
          <w:p w14:paraId="0B191177" w14:textId="77777777" w:rsidR="0026661F" w:rsidRPr="006449A1" w:rsidRDefault="0026661F" w:rsidP="004A3171">
            <w:r w:rsidRPr="006449A1">
              <w:t>3523</w:t>
            </w:r>
          </w:p>
        </w:tc>
        <w:tc>
          <w:tcPr>
            <w:tcW w:w="1842" w:type="dxa"/>
            <w:hideMark/>
          </w:tcPr>
          <w:p w14:paraId="5BBFB5C8" w14:textId="77777777" w:rsidR="0026661F" w:rsidRPr="006449A1" w:rsidRDefault="0026661F" w:rsidP="004A3171">
            <w:r w:rsidRPr="006449A1">
              <w:t>36.7892153</w:t>
            </w:r>
          </w:p>
        </w:tc>
        <w:tc>
          <w:tcPr>
            <w:tcW w:w="1134" w:type="dxa"/>
            <w:hideMark/>
          </w:tcPr>
          <w:p w14:paraId="64AD924B" w14:textId="77777777" w:rsidR="0026661F" w:rsidRPr="006449A1" w:rsidRDefault="0026661F" w:rsidP="004A3171">
            <w:r w:rsidRPr="006449A1">
              <w:t>8004151</w:t>
            </w:r>
          </w:p>
        </w:tc>
      </w:tr>
      <w:tr w:rsidR="0026661F" w:rsidRPr="006449A1" w14:paraId="2F98ED61" w14:textId="77777777" w:rsidTr="004A3171">
        <w:trPr>
          <w:trHeight w:val="270"/>
        </w:trPr>
        <w:tc>
          <w:tcPr>
            <w:tcW w:w="2689" w:type="dxa"/>
            <w:noWrap/>
            <w:hideMark/>
          </w:tcPr>
          <w:p w14:paraId="2A5C8057" w14:textId="77777777" w:rsidR="0026661F" w:rsidRPr="006449A1" w:rsidRDefault="0026661F" w:rsidP="004A3171">
            <w:r w:rsidRPr="006449A1">
              <w:t>public/vc-exact_033.gr</w:t>
            </w:r>
          </w:p>
        </w:tc>
        <w:tc>
          <w:tcPr>
            <w:tcW w:w="1134" w:type="dxa"/>
            <w:hideMark/>
          </w:tcPr>
          <w:p w14:paraId="39B451E9" w14:textId="77777777" w:rsidR="0026661F" w:rsidRPr="006449A1" w:rsidRDefault="0026661F" w:rsidP="004A3171">
            <w:r w:rsidRPr="006449A1">
              <w:t>4410</w:t>
            </w:r>
          </w:p>
        </w:tc>
        <w:tc>
          <w:tcPr>
            <w:tcW w:w="1842" w:type="dxa"/>
            <w:hideMark/>
          </w:tcPr>
          <w:p w14:paraId="55B73C59" w14:textId="77777777" w:rsidR="0026661F" w:rsidRPr="006449A1" w:rsidRDefault="0026661F" w:rsidP="004A3171">
            <w:r w:rsidRPr="006449A1">
              <w:t>33.6643743</w:t>
            </w:r>
          </w:p>
        </w:tc>
        <w:tc>
          <w:tcPr>
            <w:tcW w:w="1134" w:type="dxa"/>
            <w:hideMark/>
          </w:tcPr>
          <w:p w14:paraId="719300F7" w14:textId="77777777" w:rsidR="0026661F" w:rsidRPr="006449A1" w:rsidRDefault="0026661F" w:rsidP="004A3171">
            <w:r w:rsidRPr="006449A1">
              <w:t>12395728</w:t>
            </w:r>
          </w:p>
        </w:tc>
      </w:tr>
      <w:tr w:rsidR="0026661F" w:rsidRPr="006449A1" w14:paraId="155F212B" w14:textId="77777777" w:rsidTr="004A3171">
        <w:trPr>
          <w:trHeight w:val="270"/>
        </w:trPr>
        <w:tc>
          <w:tcPr>
            <w:tcW w:w="2689" w:type="dxa"/>
            <w:noWrap/>
            <w:hideMark/>
          </w:tcPr>
          <w:p w14:paraId="18D78093" w14:textId="77777777" w:rsidR="0026661F" w:rsidRPr="006449A1" w:rsidRDefault="0026661F" w:rsidP="004A3171">
            <w:r w:rsidRPr="006449A1">
              <w:t>public/vc-exact_131.gr</w:t>
            </w:r>
          </w:p>
        </w:tc>
        <w:tc>
          <w:tcPr>
            <w:tcW w:w="1134" w:type="dxa"/>
            <w:hideMark/>
          </w:tcPr>
          <w:p w14:paraId="1E6C552E" w14:textId="77777777" w:rsidR="0026661F" w:rsidRPr="006449A1" w:rsidRDefault="0026661F" w:rsidP="004A3171">
            <w:r w:rsidRPr="006449A1">
              <w:t>2980</w:t>
            </w:r>
          </w:p>
        </w:tc>
        <w:tc>
          <w:tcPr>
            <w:tcW w:w="1842" w:type="dxa"/>
            <w:hideMark/>
          </w:tcPr>
          <w:p w14:paraId="3D0C8E04" w14:textId="77777777" w:rsidR="0026661F" w:rsidRPr="006449A1" w:rsidRDefault="0026661F" w:rsidP="004A3171">
            <w:r w:rsidRPr="006449A1">
              <w:t>27.4342354</w:t>
            </w:r>
          </w:p>
        </w:tc>
        <w:tc>
          <w:tcPr>
            <w:tcW w:w="1134" w:type="dxa"/>
            <w:hideMark/>
          </w:tcPr>
          <w:p w14:paraId="25B11429" w14:textId="77777777" w:rsidR="0026661F" w:rsidRPr="006449A1" w:rsidRDefault="0026661F" w:rsidP="004A3171">
            <w:r w:rsidRPr="006449A1">
              <w:t>6126310</w:t>
            </w:r>
          </w:p>
        </w:tc>
      </w:tr>
      <w:tr w:rsidR="0026661F" w:rsidRPr="006449A1" w14:paraId="6EAB00BA" w14:textId="77777777" w:rsidTr="004A3171">
        <w:trPr>
          <w:trHeight w:val="270"/>
        </w:trPr>
        <w:tc>
          <w:tcPr>
            <w:tcW w:w="2689" w:type="dxa"/>
            <w:noWrap/>
            <w:hideMark/>
          </w:tcPr>
          <w:p w14:paraId="7D8831E7" w14:textId="77777777" w:rsidR="0026661F" w:rsidRPr="006449A1" w:rsidRDefault="0026661F" w:rsidP="004A3171">
            <w:r w:rsidRPr="006449A1">
              <w:t>public/vc-exact_091.gr</w:t>
            </w:r>
          </w:p>
        </w:tc>
        <w:tc>
          <w:tcPr>
            <w:tcW w:w="1134" w:type="dxa"/>
            <w:hideMark/>
          </w:tcPr>
          <w:p w14:paraId="6CEF6F77" w14:textId="77777777" w:rsidR="0026661F" w:rsidRPr="006449A1" w:rsidRDefault="0026661F" w:rsidP="004A3171">
            <w:r w:rsidRPr="006449A1">
              <w:t>200</w:t>
            </w:r>
          </w:p>
        </w:tc>
        <w:tc>
          <w:tcPr>
            <w:tcW w:w="1842" w:type="dxa"/>
            <w:hideMark/>
          </w:tcPr>
          <w:p w14:paraId="38940E82" w14:textId="77777777" w:rsidR="0026661F" w:rsidRPr="006449A1" w:rsidRDefault="0026661F" w:rsidP="004A3171">
            <w:r w:rsidRPr="006449A1">
              <w:t>5.62535871</w:t>
            </w:r>
          </w:p>
        </w:tc>
        <w:tc>
          <w:tcPr>
            <w:tcW w:w="1134" w:type="dxa"/>
            <w:hideMark/>
          </w:tcPr>
          <w:p w14:paraId="22FD68D2" w14:textId="77777777" w:rsidR="0026661F" w:rsidRPr="006449A1" w:rsidRDefault="0026661F" w:rsidP="004A3171">
            <w:r w:rsidRPr="006449A1">
              <w:t>421432</w:t>
            </w:r>
          </w:p>
        </w:tc>
      </w:tr>
      <w:tr w:rsidR="0026661F" w:rsidRPr="006449A1" w14:paraId="4043187A" w14:textId="77777777" w:rsidTr="004A3171">
        <w:trPr>
          <w:trHeight w:val="270"/>
        </w:trPr>
        <w:tc>
          <w:tcPr>
            <w:tcW w:w="2689" w:type="dxa"/>
            <w:noWrap/>
            <w:hideMark/>
          </w:tcPr>
          <w:p w14:paraId="3147C181" w14:textId="77777777" w:rsidR="0026661F" w:rsidRPr="006449A1" w:rsidRDefault="0026661F" w:rsidP="004A3171">
            <w:r w:rsidRPr="006449A1">
              <w:t>public/vc-exact_057.gr</w:t>
            </w:r>
          </w:p>
        </w:tc>
        <w:tc>
          <w:tcPr>
            <w:tcW w:w="1134" w:type="dxa"/>
            <w:hideMark/>
          </w:tcPr>
          <w:p w14:paraId="28D734ED" w14:textId="77777777" w:rsidR="0026661F" w:rsidRPr="006449A1" w:rsidRDefault="0026661F" w:rsidP="004A3171">
            <w:r w:rsidRPr="006449A1">
              <w:t>200</w:t>
            </w:r>
          </w:p>
        </w:tc>
        <w:tc>
          <w:tcPr>
            <w:tcW w:w="1842" w:type="dxa"/>
            <w:hideMark/>
          </w:tcPr>
          <w:p w14:paraId="63163160" w14:textId="77777777" w:rsidR="0026661F" w:rsidRPr="006449A1" w:rsidRDefault="0026661F" w:rsidP="004A3171">
            <w:r w:rsidRPr="006449A1">
              <w:t>5.32362473</w:t>
            </w:r>
          </w:p>
        </w:tc>
        <w:tc>
          <w:tcPr>
            <w:tcW w:w="1134" w:type="dxa"/>
            <w:hideMark/>
          </w:tcPr>
          <w:p w14:paraId="65712270" w14:textId="77777777" w:rsidR="0026661F" w:rsidRPr="006449A1" w:rsidRDefault="0026661F" w:rsidP="004A3171">
            <w:r w:rsidRPr="006449A1">
              <w:t>392446</w:t>
            </w:r>
          </w:p>
        </w:tc>
      </w:tr>
      <w:tr w:rsidR="0026661F" w:rsidRPr="006449A1" w14:paraId="74973DF5" w14:textId="77777777" w:rsidTr="004A3171">
        <w:trPr>
          <w:trHeight w:val="270"/>
        </w:trPr>
        <w:tc>
          <w:tcPr>
            <w:tcW w:w="2689" w:type="dxa"/>
            <w:noWrap/>
            <w:hideMark/>
          </w:tcPr>
          <w:p w14:paraId="690EC879" w14:textId="77777777" w:rsidR="0026661F" w:rsidRPr="006449A1" w:rsidRDefault="0026661F" w:rsidP="004A3171">
            <w:r w:rsidRPr="006449A1">
              <w:t>public/vc-exact_083.gr</w:t>
            </w:r>
          </w:p>
        </w:tc>
        <w:tc>
          <w:tcPr>
            <w:tcW w:w="1134" w:type="dxa"/>
            <w:hideMark/>
          </w:tcPr>
          <w:p w14:paraId="772DC716" w14:textId="77777777" w:rsidR="0026661F" w:rsidRPr="006449A1" w:rsidRDefault="0026661F" w:rsidP="004A3171">
            <w:r w:rsidRPr="006449A1">
              <w:t>200</w:t>
            </w:r>
          </w:p>
        </w:tc>
        <w:tc>
          <w:tcPr>
            <w:tcW w:w="1842" w:type="dxa"/>
            <w:hideMark/>
          </w:tcPr>
          <w:p w14:paraId="323B7DDF" w14:textId="77777777" w:rsidR="0026661F" w:rsidRPr="006449A1" w:rsidRDefault="0026661F" w:rsidP="004A3171">
            <w:r w:rsidRPr="006449A1">
              <w:t>5.17146441</w:t>
            </w:r>
          </w:p>
        </w:tc>
        <w:tc>
          <w:tcPr>
            <w:tcW w:w="1134" w:type="dxa"/>
            <w:hideMark/>
          </w:tcPr>
          <w:p w14:paraId="2F5896A0" w14:textId="77777777" w:rsidR="0026661F" w:rsidRPr="006449A1" w:rsidRDefault="0026661F" w:rsidP="004A3171">
            <w:r w:rsidRPr="006449A1">
              <w:t>368178</w:t>
            </w:r>
          </w:p>
        </w:tc>
      </w:tr>
      <w:tr w:rsidR="0026661F" w:rsidRPr="006449A1" w14:paraId="5B2AC2DB" w14:textId="77777777" w:rsidTr="004A3171">
        <w:trPr>
          <w:trHeight w:val="270"/>
        </w:trPr>
        <w:tc>
          <w:tcPr>
            <w:tcW w:w="2689" w:type="dxa"/>
            <w:noWrap/>
            <w:hideMark/>
          </w:tcPr>
          <w:p w14:paraId="6930C4EE" w14:textId="77777777" w:rsidR="0026661F" w:rsidRPr="006449A1" w:rsidRDefault="0026661F" w:rsidP="004A3171">
            <w:r w:rsidRPr="006449A1">
              <w:t>public/vc-exact_093.gr</w:t>
            </w:r>
          </w:p>
        </w:tc>
        <w:tc>
          <w:tcPr>
            <w:tcW w:w="1134" w:type="dxa"/>
            <w:hideMark/>
          </w:tcPr>
          <w:p w14:paraId="0EFFD214" w14:textId="77777777" w:rsidR="0026661F" w:rsidRPr="006449A1" w:rsidRDefault="0026661F" w:rsidP="004A3171">
            <w:r w:rsidRPr="006449A1">
              <w:t>200</w:t>
            </w:r>
          </w:p>
        </w:tc>
        <w:tc>
          <w:tcPr>
            <w:tcW w:w="1842" w:type="dxa"/>
            <w:hideMark/>
          </w:tcPr>
          <w:p w14:paraId="072B0729" w14:textId="77777777" w:rsidR="0026661F" w:rsidRPr="006449A1" w:rsidRDefault="0026661F" w:rsidP="004A3171">
            <w:r w:rsidRPr="006449A1">
              <w:t>5.13506833</w:t>
            </w:r>
          </w:p>
        </w:tc>
        <w:tc>
          <w:tcPr>
            <w:tcW w:w="1134" w:type="dxa"/>
            <w:hideMark/>
          </w:tcPr>
          <w:p w14:paraId="18BE64B9" w14:textId="77777777" w:rsidR="0026661F" w:rsidRPr="006449A1" w:rsidRDefault="0026661F" w:rsidP="004A3171">
            <w:r w:rsidRPr="006449A1">
              <w:t>395642</w:t>
            </w:r>
          </w:p>
        </w:tc>
      </w:tr>
      <w:tr w:rsidR="0026661F" w:rsidRPr="006449A1" w14:paraId="42F86F4E" w14:textId="77777777" w:rsidTr="004A3171">
        <w:trPr>
          <w:trHeight w:val="270"/>
        </w:trPr>
        <w:tc>
          <w:tcPr>
            <w:tcW w:w="2689" w:type="dxa"/>
            <w:noWrap/>
            <w:hideMark/>
          </w:tcPr>
          <w:p w14:paraId="12822780" w14:textId="77777777" w:rsidR="0026661F" w:rsidRPr="006449A1" w:rsidRDefault="0026661F" w:rsidP="004A3171">
            <w:r w:rsidRPr="006449A1">
              <w:t>public/vc-exact_067.gr</w:t>
            </w:r>
          </w:p>
        </w:tc>
        <w:tc>
          <w:tcPr>
            <w:tcW w:w="1134" w:type="dxa"/>
            <w:hideMark/>
          </w:tcPr>
          <w:p w14:paraId="2632081B" w14:textId="77777777" w:rsidR="0026661F" w:rsidRPr="006449A1" w:rsidRDefault="0026661F" w:rsidP="004A3171">
            <w:r w:rsidRPr="006449A1">
              <w:t>200</w:t>
            </w:r>
          </w:p>
        </w:tc>
        <w:tc>
          <w:tcPr>
            <w:tcW w:w="1842" w:type="dxa"/>
            <w:hideMark/>
          </w:tcPr>
          <w:p w14:paraId="686DCCE5" w14:textId="77777777" w:rsidR="0026661F" w:rsidRPr="006449A1" w:rsidRDefault="0026661F" w:rsidP="004A3171">
            <w:r w:rsidRPr="006449A1">
              <w:t>5.07773096</w:t>
            </w:r>
          </w:p>
        </w:tc>
        <w:tc>
          <w:tcPr>
            <w:tcW w:w="1134" w:type="dxa"/>
            <w:hideMark/>
          </w:tcPr>
          <w:p w14:paraId="575A6C45" w14:textId="77777777" w:rsidR="0026661F" w:rsidRPr="006449A1" w:rsidRDefault="0026661F" w:rsidP="004A3171">
            <w:r w:rsidRPr="006449A1">
              <w:t>360184</w:t>
            </w:r>
          </w:p>
        </w:tc>
      </w:tr>
      <w:tr w:rsidR="0026661F" w:rsidRPr="006449A1" w14:paraId="47CB84CB" w14:textId="77777777" w:rsidTr="004A3171">
        <w:trPr>
          <w:trHeight w:val="270"/>
        </w:trPr>
        <w:tc>
          <w:tcPr>
            <w:tcW w:w="2689" w:type="dxa"/>
            <w:noWrap/>
            <w:hideMark/>
          </w:tcPr>
          <w:p w14:paraId="4FD2CDD0" w14:textId="77777777" w:rsidR="0026661F" w:rsidRPr="006449A1" w:rsidRDefault="0026661F" w:rsidP="004A3171">
            <w:r w:rsidRPr="006449A1">
              <w:t>public/vc-exact_081.gr</w:t>
            </w:r>
          </w:p>
        </w:tc>
        <w:tc>
          <w:tcPr>
            <w:tcW w:w="1134" w:type="dxa"/>
            <w:hideMark/>
          </w:tcPr>
          <w:p w14:paraId="652E9388" w14:textId="77777777" w:rsidR="0026661F" w:rsidRPr="006449A1" w:rsidRDefault="0026661F" w:rsidP="004A3171">
            <w:r w:rsidRPr="006449A1">
              <w:t>199</w:t>
            </w:r>
          </w:p>
        </w:tc>
        <w:tc>
          <w:tcPr>
            <w:tcW w:w="1842" w:type="dxa"/>
            <w:hideMark/>
          </w:tcPr>
          <w:p w14:paraId="46DEA29F" w14:textId="77777777" w:rsidR="0026661F" w:rsidRPr="006449A1" w:rsidRDefault="0026661F" w:rsidP="004A3171">
            <w:r w:rsidRPr="006449A1">
              <w:t>5.04589218</w:t>
            </w:r>
          </w:p>
        </w:tc>
        <w:tc>
          <w:tcPr>
            <w:tcW w:w="1134" w:type="dxa"/>
            <w:hideMark/>
          </w:tcPr>
          <w:p w14:paraId="66117BE9" w14:textId="77777777" w:rsidR="0026661F" w:rsidRPr="006449A1" w:rsidRDefault="0026661F" w:rsidP="004A3171">
            <w:r w:rsidRPr="006449A1">
              <w:t>373481</w:t>
            </w:r>
          </w:p>
        </w:tc>
      </w:tr>
      <w:tr w:rsidR="0026661F" w:rsidRPr="006449A1" w14:paraId="0C162E10" w14:textId="77777777" w:rsidTr="004A3171">
        <w:trPr>
          <w:trHeight w:val="270"/>
        </w:trPr>
        <w:tc>
          <w:tcPr>
            <w:tcW w:w="2689" w:type="dxa"/>
            <w:noWrap/>
            <w:hideMark/>
          </w:tcPr>
          <w:p w14:paraId="65B22FD8" w14:textId="77777777" w:rsidR="0026661F" w:rsidRPr="006449A1" w:rsidRDefault="0026661F" w:rsidP="004A3171">
            <w:r w:rsidRPr="006449A1">
              <w:t>public/vc-exact_051.gr</w:t>
            </w:r>
          </w:p>
        </w:tc>
        <w:tc>
          <w:tcPr>
            <w:tcW w:w="1134" w:type="dxa"/>
            <w:hideMark/>
          </w:tcPr>
          <w:p w14:paraId="7FE251F9" w14:textId="77777777" w:rsidR="0026661F" w:rsidRPr="006449A1" w:rsidRDefault="0026661F" w:rsidP="004A3171">
            <w:r w:rsidRPr="006449A1">
              <w:t>200</w:t>
            </w:r>
          </w:p>
        </w:tc>
        <w:tc>
          <w:tcPr>
            <w:tcW w:w="1842" w:type="dxa"/>
            <w:hideMark/>
          </w:tcPr>
          <w:p w14:paraId="286FBBDD" w14:textId="77777777" w:rsidR="0026661F" w:rsidRPr="006449A1" w:rsidRDefault="0026661F" w:rsidP="004A3171">
            <w:r w:rsidRPr="006449A1">
              <w:t>4.7935966</w:t>
            </w:r>
          </w:p>
        </w:tc>
        <w:tc>
          <w:tcPr>
            <w:tcW w:w="1134" w:type="dxa"/>
            <w:hideMark/>
          </w:tcPr>
          <w:p w14:paraId="6186D13E" w14:textId="77777777" w:rsidR="0026661F" w:rsidRPr="006449A1" w:rsidRDefault="0026661F" w:rsidP="004A3171">
            <w:r w:rsidRPr="006449A1">
              <w:t>375226</w:t>
            </w:r>
          </w:p>
        </w:tc>
      </w:tr>
      <w:tr w:rsidR="0026661F" w:rsidRPr="006449A1" w14:paraId="7DBE6D6A" w14:textId="77777777" w:rsidTr="004A3171">
        <w:trPr>
          <w:trHeight w:val="270"/>
        </w:trPr>
        <w:tc>
          <w:tcPr>
            <w:tcW w:w="2689" w:type="dxa"/>
            <w:noWrap/>
            <w:hideMark/>
          </w:tcPr>
          <w:p w14:paraId="49F1DCED" w14:textId="77777777" w:rsidR="0026661F" w:rsidRPr="006449A1" w:rsidRDefault="0026661F" w:rsidP="004A3171">
            <w:r w:rsidRPr="006449A1">
              <w:t>public/vc-exact_073.gr</w:t>
            </w:r>
          </w:p>
        </w:tc>
        <w:tc>
          <w:tcPr>
            <w:tcW w:w="1134" w:type="dxa"/>
            <w:hideMark/>
          </w:tcPr>
          <w:p w14:paraId="5EB54404" w14:textId="77777777" w:rsidR="0026661F" w:rsidRPr="006449A1" w:rsidRDefault="0026661F" w:rsidP="004A3171">
            <w:r w:rsidRPr="006449A1">
              <w:t>200</w:t>
            </w:r>
          </w:p>
        </w:tc>
        <w:tc>
          <w:tcPr>
            <w:tcW w:w="1842" w:type="dxa"/>
            <w:hideMark/>
          </w:tcPr>
          <w:p w14:paraId="6AFF3813" w14:textId="77777777" w:rsidR="0026661F" w:rsidRPr="006449A1" w:rsidRDefault="0026661F" w:rsidP="004A3171">
            <w:r w:rsidRPr="006449A1">
              <w:t>4.73089617</w:t>
            </w:r>
          </w:p>
        </w:tc>
        <w:tc>
          <w:tcPr>
            <w:tcW w:w="1134" w:type="dxa"/>
            <w:hideMark/>
          </w:tcPr>
          <w:p w14:paraId="5C171CF3" w14:textId="77777777" w:rsidR="0026661F" w:rsidRPr="006449A1" w:rsidRDefault="0026661F" w:rsidP="004A3171">
            <w:r w:rsidRPr="006449A1">
              <w:t>399112</w:t>
            </w:r>
          </w:p>
        </w:tc>
      </w:tr>
      <w:tr w:rsidR="0026661F" w:rsidRPr="006449A1" w14:paraId="4B9B00A0" w14:textId="77777777" w:rsidTr="004A3171">
        <w:trPr>
          <w:trHeight w:val="270"/>
        </w:trPr>
        <w:tc>
          <w:tcPr>
            <w:tcW w:w="2689" w:type="dxa"/>
            <w:noWrap/>
            <w:hideMark/>
          </w:tcPr>
          <w:p w14:paraId="0D78853B" w14:textId="77777777" w:rsidR="0026661F" w:rsidRPr="006449A1" w:rsidRDefault="0026661F" w:rsidP="004A3171">
            <w:r w:rsidRPr="006449A1">
              <w:t>public/vc-exact_053.gr</w:t>
            </w:r>
          </w:p>
        </w:tc>
        <w:tc>
          <w:tcPr>
            <w:tcW w:w="1134" w:type="dxa"/>
            <w:hideMark/>
          </w:tcPr>
          <w:p w14:paraId="639BD683" w14:textId="77777777" w:rsidR="0026661F" w:rsidRPr="006449A1" w:rsidRDefault="0026661F" w:rsidP="004A3171">
            <w:r w:rsidRPr="006449A1">
              <w:t>200</w:t>
            </w:r>
          </w:p>
        </w:tc>
        <w:tc>
          <w:tcPr>
            <w:tcW w:w="1842" w:type="dxa"/>
            <w:hideMark/>
          </w:tcPr>
          <w:p w14:paraId="6C8154A0" w14:textId="77777777" w:rsidR="0026661F" w:rsidRPr="006449A1" w:rsidRDefault="0026661F" w:rsidP="004A3171">
            <w:r w:rsidRPr="006449A1">
              <w:t>4.50447667</w:t>
            </w:r>
          </w:p>
        </w:tc>
        <w:tc>
          <w:tcPr>
            <w:tcW w:w="1134" w:type="dxa"/>
            <w:hideMark/>
          </w:tcPr>
          <w:p w14:paraId="389873B0" w14:textId="77777777" w:rsidR="0026661F" w:rsidRPr="006449A1" w:rsidRDefault="0026661F" w:rsidP="004A3171">
            <w:r w:rsidRPr="006449A1">
              <w:t>362952</w:t>
            </w:r>
          </w:p>
        </w:tc>
      </w:tr>
      <w:tr w:rsidR="0026661F" w:rsidRPr="006449A1" w14:paraId="2DE34B6C" w14:textId="77777777" w:rsidTr="004A3171">
        <w:trPr>
          <w:trHeight w:val="270"/>
        </w:trPr>
        <w:tc>
          <w:tcPr>
            <w:tcW w:w="2689" w:type="dxa"/>
            <w:noWrap/>
            <w:hideMark/>
          </w:tcPr>
          <w:p w14:paraId="1473E43A" w14:textId="77777777" w:rsidR="0026661F" w:rsidRPr="006449A1" w:rsidRDefault="0026661F" w:rsidP="004A3171">
            <w:r w:rsidRPr="006449A1">
              <w:t>public/vc-exact_041.gr</w:t>
            </w:r>
          </w:p>
        </w:tc>
        <w:tc>
          <w:tcPr>
            <w:tcW w:w="1134" w:type="dxa"/>
            <w:hideMark/>
          </w:tcPr>
          <w:p w14:paraId="3D074057" w14:textId="77777777" w:rsidR="0026661F" w:rsidRPr="006449A1" w:rsidRDefault="0026661F" w:rsidP="004A3171">
            <w:r w:rsidRPr="006449A1">
              <w:t>200</w:t>
            </w:r>
          </w:p>
        </w:tc>
        <w:tc>
          <w:tcPr>
            <w:tcW w:w="1842" w:type="dxa"/>
            <w:hideMark/>
          </w:tcPr>
          <w:p w14:paraId="5A3C1714" w14:textId="77777777" w:rsidR="0026661F" w:rsidRPr="006449A1" w:rsidRDefault="0026661F" w:rsidP="004A3171">
            <w:r w:rsidRPr="006449A1">
              <w:t>4.43585832</w:t>
            </w:r>
          </w:p>
        </w:tc>
        <w:tc>
          <w:tcPr>
            <w:tcW w:w="1134" w:type="dxa"/>
            <w:hideMark/>
          </w:tcPr>
          <w:p w14:paraId="4E4E536D" w14:textId="77777777" w:rsidR="0026661F" w:rsidRPr="006449A1" w:rsidRDefault="0026661F" w:rsidP="004A3171">
            <w:r w:rsidRPr="006449A1">
              <w:t>369410</w:t>
            </w:r>
          </w:p>
        </w:tc>
      </w:tr>
      <w:tr w:rsidR="0026661F" w:rsidRPr="006449A1" w14:paraId="69B4CF71" w14:textId="77777777" w:rsidTr="004A3171">
        <w:trPr>
          <w:trHeight w:val="270"/>
        </w:trPr>
        <w:tc>
          <w:tcPr>
            <w:tcW w:w="2689" w:type="dxa"/>
            <w:noWrap/>
            <w:hideMark/>
          </w:tcPr>
          <w:p w14:paraId="03D14B60" w14:textId="77777777" w:rsidR="0026661F" w:rsidRPr="006449A1" w:rsidRDefault="0026661F" w:rsidP="004A3171">
            <w:r w:rsidRPr="006449A1">
              <w:t>public/vc-exact_069.gr</w:t>
            </w:r>
          </w:p>
        </w:tc>
        <w:tc>
          <w:tcPr>
            <w:tcW w:w="1134" w:type="dxa"/>
            <w:hideMark/>
          </w:tcPr>
          <w:p w14:paraId="0F454CE3" w14:textId="77777777" w:rsidR="0026661F" w:rsidRPr="006449A1" w:rsidRDefault="0026661F" w:rsidP="004A3171">
            <w:r w:rsidRPr="006449A1">
              <w:t>200</w:t>
            </w:r>
          </w:p>
        </w:tc>
        <w:tc>
          <w:tcPr>
            <w:tcW w:w="1842" w:type="dxa"/>
            <w:hideMark/>
          </w:tcPr>
          <w:p w14:paraId="70A35DFA" w14:textId="77777777" w:rsidR="0026661F" w:rsidRPr="006449A1" w:rsidRDefault="0026661F" w:rsidP="004A3171">
            <w:r w:rsidRPr="006449A1">
              <w:t>4.43145153</w:t>
            </w:r>
          </w:p>
        </w:tc>
        <w:tc>
          <w:tcPr>
            <w:tcW w:w="1134" w:type="dxa"/>
            <w:hideMark/>
          </w:tcPr>
          <w:p w14:paraId="465944E5" w14:textId="77777777" w:rsidR="0026661F" w:rsidRPr="006449A1" w:rsidRDefault="0026661F" w:rsidP="004A3171">
            <w:r w:rsidRPr="006449A1">
              <w:t>328746</w:t>
            </w:r>
          </w:p>
        </w:tc>
      </w:tr>
      <w:tr w:rsidR="0026661F" w:rsidRPr="006449A1" w14:paraId="59F1F2DF" w14:textId="77777777" w:rsidTr="004A3171">
        <w:trPr>
          <w:trHeight w:val="270"/>
        </w:trPr>
        <w:tc>
          <w:tcPr>
            <w:tcW w:w="2689" w:type="dxa"/>
            <w:noWrap/>
            <w:hideMark/>
          </w:tcPr>
          <w:p w14:paraId="5887227A" w14:textId="77777777" w:rsidR="0026661F" w:rsidRPr="006449A1" w:rsidRDefault="0026661F" w:rsidP="004A3171">
            <w:r w:rsidRPr="006449A1">
              <w:t>public/vc-exact_063.gr</w:t>
            </w:r>
          </w:p>
        </w:tc>
        <w:tc>
          <w:tcPr>
            <w:tcW w:w="1134" w:type="dxa"/>
            <w:hideMark/>
          </w:tcPr>
          <w:p w14:paraId="534288E5" w14:textId="77777777" w:rsidR="0026661F" w:rsidRPr="006449A1" w:rsidRDefault="0026661F" w:rsidP="004A3171">
            <w:r w:rsidRPr="006449A1">
              <w:t>200</w:t>
            </w:r>
          </w:p>
        </w:tc>
        <w:tc>
          <w:tcPr>
            <w:tcW w:w="1842" w:type="dxa"/>
            <w:hideMark/>
          </w:tcPr>
          <w:p w14:paraId="3A8AAC95" w14:textId="77777777" w:rsidR="0026661F" w:rsidRPr="006449A1" w:rsidRDefault="0026661F" w:rsidP="004A3171">
            <w:r w:rsidRPr="006449A1">
              <w:t>4.34266859</w:t>
            </w:r>
          </w:p>
        </w:tc>
        <w:tc>
          <w:tcPr>
            <w:tcW w:w="1134" w:type="dxa"/>
            <w:hideMark/>
          </w:tcPr>
          <w:p w14:paraId="750B9F7A" w14:textId="77777777" w:rsidR="0026661F" w:rsidRPr="006449A1" w:rsidRDefault="0026661F" w:rsidP="004A3171">
            <w:r w:rsidRPr="006449A1">
              <w:t>357700</w:t>
            </w:r>
          </w:p>
        </w:tc>
      </w:tr>
      <w:tr w:rsidR="0026661F" w:rsidRPr="006449A1" w14:paraId="3FD0BA94" w14:textId="77777777" w:rsidTr="004A3171">
        <w:trPr>
          <w:trHeight w:val="270"/>
        </w:trPr>
        <w:tc>
          <w:tcPr>
            <w:tcW w:w="2689" w:type="dxa"/>
            <w:noWrap/>
            <w:hideMark/>
          </w:tcPr>
          <w:p w14:paraId="31FF300D" w14:textId="77777777" w:rsidR="0026661F" w:rsidRPr="006449A1" w:rsidRDefault="0026661F" w:rsidP="004A3171">
            <w:r w:rsidRPr="006449A1">
              <w:t>public/vc-exact_065.gr</w:t>
            </w:r>
          </w:p>
        </w:tc>
        <w:tc>
          <w:tcPr>
            <w:tcW w:w="1134" w:type="dxa"/>
            <w:hideMark/>
          </w:tcPr>
          <w:p w14:paraId="25E330CD" w14:textId="77777777" w:rsidR="0026661F" w:rsidRPr="006449A1" w:rsidRDefault="0026661F" w:rsidP="004A3171">
            <w:r w:rsidRPr="006449A1">
              <w:t>200</w:t>
            </w:r>
          </w:p>
        </w:tc>
        <w:tc>
          <w:tcPr>
            <w:tcW w:w="1842" w:type="dxa"/>
            <w:hideMark/>
          </w:tcPr>
          <w:p w14:paraId="17D3E64B" w14:textId="77777777" w:rsidR="0026661F" w:rsidRPr="006449A1" w:rsidRDefault="0026661F" w:rsidP="004A3171">
            <w:r w:rsidRPr="006449A1">
              <w:t>4.3260781</w:t>
            </w:r>
          </w:p>
        </w:tc>
        <w:tc>
          <w:tcPr>
            <w:tcW w:w="1134" w:type="dxa"/>
            <w:hideMark/>
          </w:tcPr>
          <w:p w14:paraId="3736791A" w14:textId="77777777" w:rsidR="0026661F" w:rsidRPr="006449A1" w:rsidRDefault="0026661F" w:rsidP="004A3171">
            <w:r w:rsidRPr="006449A1">
              <w:t>356224</w:t>
            </w:r>
          </w:p>
        </w:tc>
      </w:tr>
      <w:tr w:rsidR="0026661F" w:rsidRPr="006449A1" w14:paraId="0A246CBB" w14:textId="77777777" w:rsidTr="004A3171">
        <w:trPr>
          <w:trHeight w:val="270"/>
        </w:trPr>
        <w:tc>
          <w:tcPr>
            <w:tcW w:w="2689" w:type="dxa"/>
            <w:noWrap/>
            <w:hideMark/>
          </w:tcPr>
          <w:p w14:paraId="45929B54" w14:textId="77777777" w:rsidR="0026661F" w:rsidRPr="006449A1" w:rsidRDefault="0026661F" w:rsidP="004A3171">
            <w:r w:rsidRPr="006449A1">
              <w:t>public/vc-exact_071.gr</w:t>
            </w:r>
          </w:p>
        </w:tc>
        <w:tc>
          <w:tcPr>
            <w:tcW w:w="1134" w:type="dxa"/>
            <w:hideMark/>
          </w:tcPr>
          <w:p w14:paraId="245DBE02" w14:textId="77777777" w:rsidR="0026661F" w:rsidRPr="006449A1" w:rsidRDefault="0026661F" w:rsidP="004A3171">
            <w:r w:rsidRPr="006449A1">
              <w:t>200</w:t>
            </w:r>
          </w:p>
        </w:tc>
        <w:tc>
          <w:tcPr>
            <w:tcW w:w="1842" w:type="dxa"/>
            <w:hideMark/>
          </w:tcPr>
          <w:p w14:paraId="3B4F1A0F" w14:textId="77777777" w:rsidR="0026661F" w:rsidRPr="006449A1" w:rsidRDefault="0026661F" w:rsidP="004A3171">
            <w:r w:rsidRPr="006449A1">
              <w:t>4.14351419</w:t>
            </w:r>
          </w:p>
        </w:tc>
        <w:tc>
          <w:tcPr>
            <w:tcW w:w="1134" w:type="dxa"/>
            <w:hideMark/>
          </w:tcPr>
          <w:p w14:paraId="64A7884A" w14:textId="77777777" w:rsidR="0026661F" w:rsidRPr="006449A1" w:rsidRDefault="0026661F" w:rsidP="004A3171">
            <w:r w:rsidRPr="006449A1">
              <w:t>359404</w:t>
            </w:r>
          </w:p>
        </w:tc>
      </w:tr>
      <w:tr w:rsidR="0026661F" w:rsidRPr="006449A1" w14:paraId="3B929C2A" w14:textId="77777777" w:rsidTr="004A3171">
        <w:trPr>
          <w:trHeight w:val="270"/>
        </w:trPr>
        <w:tc>
          <w:tcPr>
            <w:tcW w:w="2689" w:type="dxa"/>
            <w:noWrap/>
            <w:hideMark/>
          </w:tcPr>
          <w:p w14:paraId="326C005A" w14:textId="77777777" w:rsidR="0026661F" w:rsidRPr="006449A1" w:rsidRDefault="0026661F" w:rsidP="004A3171">
            <w:r w:rsidRPr="006449A1">
              <w:t>public/vc-exact_045.gr</w:t>
            </w:r>
          </w:p>
        </w:tc>
        <w:tc>
          <w:tcPr>
            <w:tcW w:w="1134" w:type="dxa"/>
            <w:hideMark/>
          </w:tcPr>
          <w:p w14:paraId="74563BEF" w14:textId="77777777" w:rsidR="0026661F" w:rsidRPr="006449A1" w:rsidRDefault="0026661F" w:rsidP="004A3171">
            <w:r w:rsidRPr="006449A1">
              <w:t>200</w:t>
            </w:r>
          </w:p>
        </w:tc>
        <w:tc>
          <w:tcPr>
            <w:tcW w:w="1842" w:type="dxa"/>
            <w:hideMark/>
          </w:tcPr>
          <w:p w14:paraId="2B46255B" w14:textId="77777777" w:rsidR="0026661F" w:rsidRPr="006449A1" w:rsidRDefault="0026661F" w:rsidP="004A3171">
            <w:r w:rsidRPr="006449A1">
              <w:t>4.13912673</w:t>
            </w:r>
          </w:p>
        </w:tc>
        <w:tc>
          <w:tcPr>
            <w:tcW w:w="1134" w:type="dxa"/>
            <w:hideMark/>
          </w:tcPr>
          <w:p w14:paraId="3D13CC55" w14:textId="77777777" w:rsidR="0026661F" w:rsidRPr="006449A1" w:rsidRDefault="0026661F" w:rsidP="004A3171">
            <w:r w:rsidRPr="006449A1">
              <w:t>350600</w:t>
            </w:r>
          </w:p>
        </w:tc>
      </w:tr>
      <w:tr w:rsidR="0026661F" w:rsidRPr="006449A1" w14:paraId="53B056CE" w14:textId="77777777" w:rsidTr="004A3171">
        <w:trPr>
          <w:trHeight w:val="270"/>
        </w:trPr>
        <w:tc>
          <w:tcPr>
            <w:tcW w:w="2689" w:type="dxa"/>
            <w:noWrap/>
            <w:hideMark/>
          </w:tcPr>
          <w:p w14:paraId="027DD572" w14:textId="77777777" w:rsidR="0026661F" w:rsidRPr="006449A1" w:rsidRDefault="0026661F" w:rsidP="004A3171">
            <w:r w:rsidRPr="006449A1">
              <w:t>public/vc-exact_061.gr</w:t>
            </w:r>
          </w:p>
        </w:tc>
        <w:tc>
          <w:tcPr>
            <w:tcW w:w="1134" w:type="dxa"/>
            <w:hideMark/>
          </w:tcPr>
          <w:p w14:paraId="30723641" w14:textId="77777777" w:rsidR="0026661F" w:rsidRPr="006449A1" w:rsidRDefault="0026661F" w:rsidP="004A3171">
            <w:r w:rsidRPr="006449A1">
              <w:t>200</w:t>
            </w:r>
          </w:p>
        </w:tc>
        <w:tc>
          <w:tcPr>
            <w:tcW w:w="1842" w:type="dxa"/>
            <w:hideMark/>
          </w:tcPr>
          <w:p w14:paraId="28982C2A" w14:textId="77777777" w:rsidR="0026661F" w:rsidRPr="006449A1" w:rsidRDefault="0026661F" w:rsidP="004A3171">
            <w:r w:rsidRPr="006449A1">
              <w:t>4.02033358</w:t>
            </w:r>
          </w:p>
        </w:tc>
        <w:tc>
          <w:tcPr>
            <w:tcW w:w="1134" w:type="dxa"/>
            <w:hideMark/>
          </w:tcPr>
          <w:p w14:paraId="70E31BD9" w14:textId="77777777" w:rsidR="0026661F" w:rsidRPr="006449A1" w:rsidRDefault="0026661F" w:rsidP="004A3171">
            <w:r w:rsidRPr="006449A1">
              <w:t>367582</w:t>
            </w:r>
          </w:p>
        </w:tc>
      </w:tr>
      <w:tr w:rsidR="0026661F" w:rsidRPr="006449A1" w14:paraId="333608E0" w14:textId="77777777" w:rsidTr="004A3171">
        <w:trPr>
          <w:trHeight w:val="270"/>
        </w:trPr>
        <w:tc>
          <w:tcPr>
            <w:tcW w:w="2689" w:type="dxa"/>
            <w:noWrap/>
            <w:hideMark/>
          </w:tcPr>
          <w:p w14:paraId="2EFF0A28" w14:textId="77777777" w:rsidR="0026661F" w:rsidRPr="006449A1" w:rsidRDefault="0026661F" w:rsidP="004A3171">
            <w:r w:rsidRPr="006449A1">
              <w:t>public/vc-exact_043.gr</w:t>
            </w:r>
          </w:p>
        </w:tc>
        <w:tc>
          <w:tcPr>
            <w:tcW w:w="1134" w:type="dxa"/>
            <w:hideMark/>
          </w:tcPr>
          <w:p w14:paraId="09357AE6" w14:textId="77777777" w:rsidR="0026661F" w:rsidRPr="006449A1" w:rsidRDefault="0026661F" w:rsidP="004A3171">
            <w:r w:rsidRPr="006449A1">
              <w:t>200</w:t>
            </w:r>
          </w:p>
        </w:tc>
        <w:tc>
          <w:tcPr>
            <w:tcW w:w="1842" w:type="dxa"/>
            <w:hideMark/>
          </w:tcPr>
          <w:p w14:paraId="63B87F47" w14:textId="77777777" w:rsidR="0026661F" w:rsidRPr="006449A1" w:rsidRDefault="0026661F" w:rsidP="004A3171">
            <w:r w:rsidRPr="006449A1">
              <w:t>3.98862391</w:t>
            </w:r>
          </w:p>
        </w:tc>
        <w:tc>
          <w:tcPr>
            <w:tcW w:w="1134" w:type="dxa"/>
            <w:hideMark/>
          </w:tcPr>
          <w:p w14:paraId="37F7A9B3" w14:textId="77777777" w:rsidR="0026661F" w:rsidRPr="006449A1" w:rsidRDefault="0026661F" w:rsidP="004A3171">
            <w:r w:rsidRPr="006449A1">
              <w:t>383602</w:t>
            </w:r>
          </w:p>
        </w:tc>
      </w:tr>
      <w:tr w:rsidR="0026661F" w:rsidRPr="006449A1" w14:paraId="0E7E2AC2" w14:textId="77777777" w:rsidTr="004A3171">
        <w:trPr>
          <w:trHeight w:val="270"/>
        </w:trPr>
        <w:tc>
          <w:tcPr>
            <w:tcW w:w="2689" w:type="dxa"/>
            <w:noWrap/>
            <w:hideMark/>
          </w:tcPr>
          <w:p w14:paraId="3AFF52D7" w14:textId="77777777" w:rsidR="0026661F" w:rsidRPr="006449A1" w:rsidRDefault="0026661F" w:rsidP="004A3171">
            <w:r w:rsidRPr="006449A1">
              <w:t>public/vc-exact_077.gr</w:t>
            </w:r>
          </w:p>
        </w:tc>
        <w:tc>
          <w:tcPr>
            <w:tcW w:w="1134" w:type="dxa"/>
            <w:hideMark/>
          </w:tcPr>
          <w:p w14:paraId="7019D74C" w14:textId="77777777" w:rsidR="0026661F" w:rsidRPr="006449A1" w:rsidRDefault="0026661F" w:rsidP="004A3171">
            <w:r w:rsidRPr="006449A1">
              <w:t>200</w:t>
            </w:r>
          </w:p>
        </w:tc>
        <w:tc>
          <w:tcPr>
            <w:tcW w:w="1842" w:type="dxa"/>
            <w:hideMark/>
          </w:tcPr>
          <w:p w14:paraId="2A656C9B" w14:textId="77777777" w:rsidR="0026661F" w:rsidRPr="006449A1" w:rsidRDefault="0026661F" w:rsidP="004A3171">
            <w:r w:rsidRPr="006449A1">
              <w:t>3.97993408</w:t>
            </w:r>
          </w:p>
        </w:tc>
        <w:tc>
          <w:tcPr>
            <w:tcW w:w="1134" w:type="dxa"/>
            <w:hideMark/>
          </w:tcPr>
          <w:p w14:paraId="100442AA" w14:textId="77777777" w:rsidR="0026661F" w:rsidRPr="006449A1" w:rsidRDefault="0026661F" w:rsidP="004A3171">
            <w:r w:rsidRPr="006449A1">
              <w:t>357562</w:t>
            </w:r>
          </w:p>
        </w:tc>
      </w:tr>
      <w:tr w:rsidR="0026661F" w:rsidRPr="006449A1" w14:paraId="1E84A04E" w14:textId="77777777" w:rsidTr="004A3171">
        <w:trPr>
          <w:trHeight w:val="270"/>
        </w:trPr>
        <w:tc>
          <w:tcPr>
            <w:tcW w:w="2689" w:type="dxa"/>
            <w:noWrap/>
            <w:hideMark/>
          </w:tcPr>
          <w:p w14:paraId="193B1465" w14:textId="77777777" w:rsidR="0026661F" w:rsidRPr="006449A1" w:rsidRDefault="0026661F" w:rsidP="004A3171">
            <w:r w:rsidRPr="006449A1">
              <w:t>public/vc-exact_049.gr</w:t>
            </w:r>
          </w:p>
        </w:tc>
        <w:tc>
          <w:tcPr>
            <w:tcW w:w="1134" w:type="dxa"/>
            <w:hideMark/>
          </w:tcPr>
          <w:p w14:paraId="0A8A17D9" w14:textId="77777777" w:rsidR="0026661F" w:rsidRPr="006449A1" w:rsidRDefault="0026661F" w:rsidP="004A3171">
            <w:r w:rsidRPr="006449A1">
              <w:t>200</w:t>
            </w:r>
          </w:p>
        </w:tc>
        <w:tc>
          <w:tcPr>
            <w:tcW w:w="1842" w:type="dxa"/>
            <w:hideMark/>
          </w:tcPr>
          <w:p w14:paraId="6EC1994D" w14:textId="77777777" w:rsidR="0026661F" w:rsidRPr="006449A1" w:rsidRDefault="0026661F" w:rsidP="004A3171">
            <w:r w:rsidRPr="006449A1">
              <w:t>3.80338567</w:t>
            </w:r>
          </w:p>
        </w:tc>
        <w:tc>
          <w:tcPr>
            <w:tcW w:w="1134" w:type="dxa"/>
            <w:hideMark/>
          </w:tcPr>
          <w:p w14:paraId="14230507" w14:textId="77777777" w:rsidR="0026661F" w:rsidRPr="006449A1" w:rsidRDefault="0026661F" w:rsidP="004A3171">
            <w:r w:rsidRPr="006449A1">
              <w:t>344396</w:t>
            </w:r>
          </w:p>
        </w:tc>
      </w:tr>
      <w:tr w:rsidR="0026661F" w:rsidRPr="006449A1" w14:paraId="0079338D" w14:textId="77777777" w:rsidTr="004A3171">
        <w:trPr>
          <w:trHeight w:val="270"/>
        </w:trPr>
        <w:tc>
          <w:tcPr>
            <w:tcW w:w="2689" w:type="dxa"/>
            <w:noWrap/>
            <w:hideMark/>
          </w:tcPr>
          <w:p w14:paraId="6106A41B" w14:textId="77777777" w:rsidR="0026661F" w:rsidRPr="006449A1" w:rsidRDefault="0026661F" w:rsidP="004A3171">
            <w:r w:rsidRPr="006449A1">
              <w:t>public/vc-exact_059.gr</w:t>
            </w:r>
          </w:p>
        </w:tc>
        <w:tc>
          <w:tcPr>
            <w:tcW w:w="1134" w:type="dxa"/>
            <w:hideMark/>
          </w:tcPr>
          <w:p w14:paraId="56D27C7E" w14:textId="77777777" w:rsidR="0026661F" w:rsidRPr="006449A1" w:rsidRDefault="0026661F" w:rsidP="004A3171">
            <w:r w:rsidRPr="006449A1">
              <w:t>200</w:t>
            </w:r>
          </w:p>
        </w:tc>
        <w:tc>
          <w:tcPr>
            <w:tcW w:w="1842" w:type="dxa"/>
            <w:hideMark/>
          </w:tcPr>
          <w:p w14:paraId="63FEE20F" w14:textId="77777777" w:rsidR="0026661F" w:rsidRPr="006449A1" w:rsidRDefault="0026661F" w:rsidP="004A3171">
            <w:r w:rsidRPr="006449A1">
              <w:t>3.74029756</w:t>
            </w:r>
          </w:p>
        </w:tc>
        <w:tc>
          <w:tcPr>
            <w:tcW w:w="1134" w:type="dxa"/>
            <w:hideMark/>
          </w:tcPr>
          <w:p w14:paraId="4433560E" w14:textId="77777777" w:rsidR="0026661F" w:rsidRPr="006449A1" w:rsidRDefault="0026661F" w:rsidP="004A3171">
            <w:r w:rsidRPr="006449A1">
              <w:t>357562</w:t>
            </w:r>
          </w:p>
        </w:tc>
      </w:tr>
      <w:tr w:rsidR="0026661F" w:rsidRPr="006449A1" w14:paraId="09A2BB6A" w14:textId="77777777" w:rsidTr="004A3171">
        <w:trPr>
          <w:trHeight w:val="270"/>
        </w:trPr>
        <w:tc>
          <w:tcPr>
            <w:tcW w:w="2689" w:type="dxa"/>
            <w:noWrap/>
            <w:hideMark/>
          </w:tcPr>
          <w:p w14:paraId="44BB613E" w14:textId="77777777" w:rsidR="0026661F" w:rsidRPr="006449A1" w:rsidRDefault="0026661F" w:rsidP="004A3171">
            <w:r w:rsidRPr="006449A1">
              <w:t>public/vc-exact_031.gr</w:t>
            </w:r>
          </w:p>
        </w:tc>
        <w:tc>
          <w:tcPr>
            <w:tcW w:w="1134" w:type="dxa"/>
            <w:hideMark/>
          </w:tcPr>
          <w:p w14:paraId="638E6A21" w14:textId="77777777" w:rsidR="0026661F" w:rsidRPr="006449A1" w:rsidRDefault="0026661F" w:rsidP="004A3171">
            <w:r w:rsidRPr="006449A1">
              <w:t>200</w:t>
            </w:r>
          </w:p>
        </w:tc>
        <w:tc>
          <w:tcPr>
            <w:tcW w:w="1842" w:type="dxa"/>
            <w:hideMark/>
          </w:tcPr>
          <w:p w14:paraId="698A5ACA" w14:textId="77777777" w:rsidR="0026661F" w:rsidRPr="006449A1" w:rsidRDefault="0026661F" w:rsidP="004A3171">
            <w:r w:rsidRPr="006449A1">
              <w:t>3.44846995</w:t>
            </w:r>
          </w:p>
        </w:tc>
        <w:tc>
          <w:tcPr>
            <w:tcW w:w="1134" w:type="dxa"/>
            <w:hideMark/>
          </w:tcPr>
          <w:p w14:paraId="7BC9D950" w14:textId="77777777" w:rsidR="0026661F" w:rsidRPr="006449A1" w:rsidRDefault="0026661F" w:rsidP="004A3171">
            <w:r w:rsidRPr="006449A1">
              <w:t>340922</w:t>
            </w:r>
          </w:p>
        </w:tc>
      </w:tr>
      <w:tr w:rsidR="0026661F" w:rsidRPr="006449A1" w14:paraId="5529661A" w14:textId="77777777" w:rsidTr="004A3171">
        <w:trPr>
          <w:trHeight w:val="270"/>
        </w:trPr>
        <w:tc>
          <w:tcPr>
            <w:tcW w:w="2689" w:type="dxa"/>
            <w:noWrap/>
            <w:hideMark/>
          </w:tcPr>
          <w:p w14:paraId="42FC93F8" w14:textId="77777777" w:rsidR="0026661F" w:rsidRPr="006449A1" w:rsidRDefault="0026661F" w:rsidP="004A3171">
            <w:r w:rsidRPr="006449A1">
              <w:t>public/vc-exact_035.gr</w:t>
            </w:r>
          </w:p>
        </w:tc>
        <w:tc>
          <w:tcPr>
            <w:tcW w:w="1134" w:type="dxa"/>
            <w:hideMark/>
          </w:tcPr>
          <w:p w14:paraId="6EC56F5A" w14:textId="77777777" w:rsidR="0026661F" w:rsidRPr="006449A1" w:rsidRDefault="0026661F" w:rsidP="004A3171">
            <w:r w:rsidRPr="006449A1">
              <w:t>200</w:t>
            </w:r>
          </w:p>
        </w:tc>
        <w:tc>
          <w:tcPr>
            <w:tcW w:w="1842" w:type="dxa"/>
            <w:hideMark/>
          </w:tcPr>
          <w:p w14:paraId="274DBCDE" w14:textId="77777777" w:rsidR="0026661F" w:rsidRPr="006449A1" w:rsidRDefault="0026661F" w:rsidP="004A3171">
            <w:r w:rsidRPr="006449A1">
              <w:t>3.3451836</w:t>
            </w:r>
          </w:p>
        </w:tc>
        <w:tc>
          <w:tcPr>
            <w:tcW w:w="1134" w:type="dxa"/>
            <w:hideMark/>
          </w:tcPr>
          <w:p w14:paraId="6C535D26" w14:textId="77777777" w:rsidR="0026661F" w:rsidRPr="006449A1" w:rsidRDefault="0026661F" w:rsidP="004A3171">
            <w:r w:rsidRPr="006449A1">
              <w:t>336080</w:t>
            </w:r>
          </w:p>
        </w:tc>
      </w:tr>
      <w:tr w:rsidR="0026661F" w:rsidRPr="006449A1" w14:paraId="610442D4" w14:textId="77777777" w:rsidTr="004A3171">
        <w:trPr>
          <w:trHeight w:val="270"/>
        </w:trPr>
        <w:tc>
          <w:tcPr>
            <w:tcW w:w="2689" w:type="dxa"/>
            <w:noWrap/>
            <w:hideMark/>
          </w:tcPr>
          <w:p w14:paraId="303ED17B" w14:textId="77777777" w:rsidR="0026661F" w:rsidRPr="006449A1" w:rsidRDefault="0026661F" w:rsidP="004A3171">
            <w:r w:rsidRPr="006449A1">
              <w:t>public/vc-exact_037.gr</w:t>
            </w:r>
          </w:p>
        </w:tc>
        <w:tc>
          <w:tcPr>
            <w:tcW w:w="1134" w:type="dxa"/>
            <w:hideMark/>
          </w:tcPr>
          <w:p w14:paraId="74F733F2" w14:textId="77777777" w:rsidR="0026661F" w:rsidRPr="006449A1" w:rsidRDefault="0026661F" w:rsidP="004A3171">
            <w:r w:rsidRPr="006449A1">
              <w:t>198</w:t>
            </w:r>
          </w:p>
        </w:tc>
        <w:tc>
          <w:tcPr>
            <w:tcW w:w="1842" w:type="dxa"/>
            <w:hideMark/>
          </w:tcPr>
          <w:p w14:paraId="4A90CA11" w14:textId="77777777" w:rsidR="0026661F" w:rsidRPr="006449A1" w:rsidRDefault="0026661F" w:rsidP="004A3171">
            <w:r w:rsidRPr="006449A1">
              <w:t>3.2125033</w:t>
            </w:r>
          </w:p>
        </w:tc>
        <w:tc>
          <w:tcPr>
            <w:tcW w:w="1134" w:type="dxa"/>
            <w:hideMark/>
          </w:tcPr>
          <w:p w14:paraId="2FA4D175" w14:textId="77777777" w:rsidR="0026661F" w:rsidRPr="006449A1" w:rsidRDefault="0026661F" w:rsidP="004A3171">
            <w:r w:rsidRPr="006449A1">
              <w:t>343132</w:t>
            </w:r>
          </w:p>
        </w:tc>
      </w:tr>
      <w:tr w:rsidR="0026661F" w:rsidRPr="006449A1" w14:paraId="40453807" w14:textId="77777777" w:rsidTr="004A3171">
        <w:trPr>
          <w:trHeight w:val="270"/>
        </w:trPr>
        <w:tc>
          <w:tcPr>
            <w:tcW w:w="2689" w:type="dxa"/>
            <w:noWrap/>
            <w:hideMark/>
          </w:tcPr>
          <w:p w14:paraId="7B84AA3C" w14:textId="77777777" w:rsidR="0026661F" w:rsidRPr="006449A1" w:rsidRDefault="0026661F" w:rsidP="004A3171">
            <w:r w:rsidRPr="006449A1">
              <w:t>public/vc-exact_019.gr</w:t>
            </w:r>
          </w:p>
        </w:tc>
        <w:tc>
          <w:tcPr>
            <w:tcW w:w="1134" w:type="dxa"/>
            <w:hideMark/>
          </w:tcPr>
          <w:p w14:paraId="2B83BD3A" w14:textId="77777777" w:rsidR="0026661F" w:rsidRPr="006449A1" w:rsidRDefault="0026661F" w:rsidP="004A3171">
            <w:r w:rsidRPr="006449A1">
              <w:t>200</w:t>
            </w:r>
          </w:p>
        </w:tc>
        <w:tc>
          <w:tcPr>
            <w:tcW w:w="1842" w:type="dxa"/>
            <w:hideMark/>
          </w:tcPr>
          <w:p w14:paraId="77FF369B" w14:textId="77777777" w:rsidR="0026661F" w:rsidRPr="006449A1" w:rsidRDefault="0026661F" w:rsidP="004A3171">
            <w:r w:rsidRPr="006449A1">
              <w:t>3.12815104</w:t>
            </w:r>
          </w:p>
        </w:tc>
        <w:tc>
          <w:tcPr>
            <w:tcW w:w="1134" w:type="dxa"/>
            <w:hideMark/>
          </w:tcPr>
          <w:p w14:paraId="14DEBEAA" w14:textId="77777777" w:rsidR="0026661F" w:rsidRPr="006449A1" w:rsidRDefault="0026661F" w:rsidP="004A3171">
            <w:r w:rsidRPr="006449A1">
              <w:t>321772</w:t>
            </w:r>
          </w:p>
        </w:tc>
      </w:tr>
      <w:tr w:rsidR="0026661F" w:rsidRPr="006449A1" w14:paraId="57652D90" w14:textId="77777777" w:rsidTr="004A3171">
        <w:trPr>
          <w:trHeight w:val="270"/>
        </w:trPr>
        <w:tc>
          <w:tcPr>
            <w:tcW w:w="2689" w:type="dxa"/>
            <w:noWrap/>
            <w:hideMark/>
          </w:tcPr>
          <w:p w14:paraId="3A834E31" w14:textId="77777777" w:rsidR="0026661F" w:rsidRPr="006449A1" w:rsidRDefault="0026661F" w:rsidP="004A3171">
            <w:r w:rsidRPr="006449A1">
              <w:t>public/vc-exact_005.gr</w:t>
            </w:r>
          </w:p>
        </w:tc>
        <w:tc>
          <w:tcPr>
            <w:tcW w:w="1134" w:type="dxa"/>
            <w:hideMark/>
          </w:tcPr>
          <w:p w14:paraId="5A5B8BFC" w14:textId="77777777" w:rsidR="0026661F" w:rsidRPr="006449A1" w:rsidRDefault="0026661F" w:rsidP="004A3171">
            <w:r w:rsidRPr="006449A1">
              <w:t>200</w:t>
            </w:r>
          </w:p>
        </w:tc>
        <w:tc>
          <w:tcPr>
            <w:tcW w:w="1842" w:type="dxa"/>
            <w:hideMark/>
          </w:tcPr>
          <w:p w14:paraId="051628C1" w14:textId="77777777" w:rsidR="0026661F" w:rsidRPr="006449A1" w:rsidRDefault="0026661F" w:rsidP="004A3171">
            <w:r w:rsidRPr="006449A1">
              <w:t>2.71463387</w:t>
            </w:r>
          </w:p>
        </w:tc>
        <w:tc>
          <w:tcPr>
            <w:tcW w:w="1134" w:type="dxa"/>
            <w:hideMark/>
          </w:tcPr>
          <w:p w14:paraId="3E261E4C" w14:textId="77777777" w:rsidR="0026661F" w:rsidRPr="006449A1" w:rsidRDefault="0026661F" w:rsidP="004A3171">
            <w:r w:rsidRPr="006449A1">
              <w:t>315270</w:t>
            </w:r>
          </w:p>
        </w:tc>
      </w:tr>
    </w:tbl>
    <w:p w14:paraId="5F91D2FD" w14:textId="77777777" w:rsidR="0026661F" w:rsidRDefault="0026661F" w:rsidP="0026661F"/>
    <w:p w14:paraId="78582067" w14:textId="77777777" w:rsidR="0026661F" w:rsidRDefault="0026661F" w:rsidP="0026661F">
      <w:r>
        <w:t>Results for final version of the algorithm:</w:t>
      </w:r>
    </w:p>
    <w:tbl>
      <w:tblPr>
        <w:tblStyle w:val="TableGrid"/>
        <w:tblW w:w="0" w:type="auto"/>
        <w:tblLook w:val="04A0" w:firstRow="1" w:lastRow="0" w:firstColumn="1" w:lastColumn="0" w:noHBand="0" w:noVBand="1"/>
      </w:tblPr>
      <w:tblGrid>
        <w:gridCol w:w="2689"/>
        <w:gridCol w:w="1134"/>
        <w:gridCol w:w="1394"/>
        <w:gridCol w:w="1842"/>
        <w:gridCol w:w="1134"/>
      </w:tblGrid>
      <w:tr w:rsidR="0026661F" w:rsidRPr="008361E2" w14:paraId="19DB177A" w14:textId="77777777" w:rsidTr="004A3171">
        <w:trPr>
          <w:trHeight w:val="270"/>
        </w:trPr>
        <w:tc>
          <w:tcPr>
            <w:tcW w:w="7950" w:type="dxa"/>
            <w:gridSpan w:val="5"/>
            <w:noWrap/>
            <w:hideMark/>
          </w:tcPr>
          <w:p w14:paraId="67E01038" w14:textId="77777777" w:rsidR="0026661F" w:rsidRPr="008361E2" w:rsidRDefault="0026661F" w:rsidP="004A3171">
            <w:r w:rsidRPr="008361E2">
              <w:t xml:space="preserve">PACE instances, timeout: 120 seconds, </w:t>
            </w:r>
            <w:proofErr w:type="spellStart"/>
            <w:r w:rsidRPr="008361E2">
              <w:t>Graph.copy</w:t>
            </w:r>
            <w:proofErr w:type="spellEnd"/>
            <w:r w:rsidRPr="008361E2">
              <w:t xml:space="preserve">() used, local </w:t>
            </w:r>
            <w:proofErr w:type="spellStart"/>
            <w:r w:rsidRPr="008361E2">
              <w:t>preprocessing</w:t>
            </w:r>
            <w:proofErr w:type="spellEnd"/>
            <w:r w:rsidRPr="008361E2">
              <w:t xml:space="preserve"> used</w:t>
            </w:r>
          </w:p>
        </w:tc>
      </w:tr>
      <w:tr w:rsidR="0026661F" w:rsidRPr="008361E2" w14:paraId="1E388DDC" w14:textId="77777777" w:rsidTr="004A3171">
        <w:trPr>
          <w:trHeight w:val="270"/>
        </w:trPr>
        <w:tc>
          <w:tcPr>
            <w:tcW w:w="2689" w:type="dxa"/>
            <w:noWrap/>
            <w:hideMark/>
          </w:tcPr>
          <w:p w14:paraId="052062B7" w14:textId="77777777" w:rsidR="0026661F" w:rsidRPr="008361E2" w:rsidRDefault="0026661F" w:rsidP="004A3171">
            <w:r w:rsidRPr="008361E2">
              <w:t>instance</w:t>
            </w:r>
          </w:p>
        </w:tc>
        <w:tc>
          <w:tcPr>
            <w:tcW w:w="1134" w:type="dxa"/>
            <w:noWrap/>
            <w:hideMark/>
          </w:tcPr>
          <w:p w14:paraId="4677AD38" w14:textId="77777777" w:rsidR="0026661F" w:rsidRPr="008361E2" w:rsidRDefault="0026661F" w:rsidP="004A3171">
            <w:r w:rsidRPr="008361E2">
              <w:t>|V|</w:t>
            </w:r>
          </w:p>
        </w:tc>
        <w:tc>
          <w:tcPr>
            <w:tcW w:w="1151" w:type="dxa"/>
            <w:noWrap/>
            <w:hideMark/>
          </w:tcPr>
          <w:p w14:paraId="783D13A8" w14:textId="77777777" w:rsidR="0026661F" w:rsidRPr="008361E2" w:rsidRDefault="0026661F" w:rsidP="004A3171">
            <w:r w:rsidRPr="008361E2">
              <w:t>time elapsed</w:t>
            </w:r>
          </w:p>
        </w:tc>
        <w:tc>
          <w:tcPr>
            <w:tcW w:w="1842" w:type="dxa"/>
            <w:noWrap/>
            <w:hideMark/>
          </w:tcPr>
          <w:p w14:paraId="5A281DD3" w14:textId="77777777" w:rsidR="0026661F" w:rsidRPr="008361E2" w:rsidRDefault="0026661F" w:rsidP="004A3171">
            <w:r w:rsidRPr="008361E2">
              <w:t>v visited</w:t>
            </w:r>
          </w:p>
        </w:tc>
        <w:tc>
          <w:tcPr>
            <w:tcW w:w="1134" w:type="dxa"/>
            <w:noWrap/>
            <w:hideMark/>
          </w:tcPr>
          <w:p w14:paraId="500D02FD" w14:textId="77777777" w:rsidR="0026661F" w:rsidRPr="008361E2" w:rsidRDefault="0026661F" w:rsidP="004A3171">
            <w:r w:rsidRPr="008361E2">
              <w:t>VC size</w:t>
            </w:r>
          </w:p>
        </w:tc>
      </w:tr>
      <w:tr w:rsidR="0026661F" w:rsidRPr="008361E2" w14:paraId="26F9FAF8" w14:textId="77777777" w:rsidTr="004A3171">
        <w:trPr>
          <w:trHeight w:val="270"/>
        </w:trPr>
        <w:tc>
          <w:tcPr>
            <w:tcW w:w="2689" w:type="dxa"/>
            <w:noWrap/>
            <w:hideMark/>
          </w:tcPr>
          <w:p w14:paraId="7AA7049D" w14:textId="77777777" w:rsidR="0026661F" w:rsidRPr="008361E2" w:rsidRDefault="0026661F" w:rsidP="004A3171">
            <w:r w:rsidRPr="008361E2">
              <w:t>public/vc-exact_197.gr</w:t>
            </w:r>
          </w:p>
        </w:tc>
        <w:tc>
          <w:tcPr>
            <w:tcW w:w="1134" w:type="dxa"/>
            <w:noWrap/>
            <w:hideMark/>
          </w:tcPr>
          <w:p w14:paraId="7468F71D" w14:textId="77777777" w:rsidR="0026661F" w:rsidRPr="008361E2" w:rsidRDefault="0026661F" w:rsidP="004A3171">
            <w:r w:rsidRPr="008361E2">
              <w:t>1534</w:t>
            </w:r>
          </w:p>
        </w:tc>
        <w:tc>
          <w:tcPr>
            <w:tcW w:w="1151" w:type="dxa"/>
            <w:noWrap/>
            <w:hideMark/>
          </w:tcPr>
          <w:p w14:paraId="79DD0BF1" w14:textId="77777777" w:rsidR="0026661F" w:rsidRPr="008361E2" w:rsidRDefault="0026661F" w:rsidP="004A3171">
            <w:r w:rsidRPr="008361E2">
              <w:t>TIMEOUT</w:t>
            </w:r>
          </w:p>
        </w:tc>
        <w:tc>
          <w:tcPr>
            <w:tcW w:w="1842" w:type="dxa"/>
            <w:noWrap/>
            <w:hideMark/>
          </w:tcPr>
          <w:p w14:paraId="302018DC" w14:textId="77777777" w:rsidR="0026661F" w:rsidRPr="008361E2" w:rsidRDefault="0026661F" w:rsidP="004A3171">
            <w:r w:rsidRPr="008361E2">
              <w:t> </w:t>
            </w:r>
          </w:p>
        </w:tc>
        <w:tc>
          <w:tcPr>
            <w:tcW w:w="1134" w:type="dxa"/>
            <w:noWrap/>
            <w:hideMark/>
          </w:tcPr>
          <w:p w14:paraId="5A667095" w14:textId="77777777" w:rsidR="0026661F" w:rsidRPr="008361E2" w:rsidRDefault="0026661F" w:rsidP="004A3171">
            <w:r w:rsidRPr="008361E2">
              <w:t> </w:t>
            </w:r>
          </w:p>
        </w:tc>
      </w:tr>
      <w:tr w:rsidR="0026661F" w:rsidRPr="008361E2" w14:paraId="00C9B151" w14:textId="77777777" w:rsidTr="004A3171">
        <w:trPr>
          <w:trHeight w:val="270"/>
        </w:trPr>
        <w:tc>
          <w:tcPr>
            <w:tcW w:w="2689" w:type="dxa"/>
            <w:noWrap/>
            <w:hideMark/>
          </w:tcPr>
          <w:p w14:paraId="5F1DB2B7" w14:textId="77777777" w:rsidR="0026661F" w:rsidRPr="008361E2" w:rsidRDefault="0026661F" w:rsidP="004A3171">
            <w:r w:rsidRPr="008361E2">
              <w:t>public/vc-exact_183.gr</w:t>
            </w:r>
          </w:p>
        </w:tc>
        <w:tc>
          <w:tcPr>
            <w:tcW w:w="1134" w:type="dxa"/>
            <w:noWrap/>
            <w:hideMark/>
          </w:tcPr>
          <w:p w14:paraId="115E0048" w14:textId="77777777" w:rsidR="0026661F" w:rsidRPr="008361E2" w:rsidRDefault="0026661F" w:rsidP="004A3171">
            <w:r w:rsidRPr="008361E2">
              <w:t>72420</w:t>
            </w:r>
          </w:p>
        </w:tc>
        <w:tc>
          <w:tcPr>
            <w:tcW w:w="1151" w:type="dxa"/>
            <w:noWrap/>
            <w:hideMark/>
          </w:tcPr>
          <w:p w14:paraId="5E3D8FEA" w14:textId="77777777" w:rsidR="0026661F" w:rsidRPr="008361E2" w:rsidRDefault="0026661F" w:rsidP="004A3171">
            <w:r w:rsidRPr="008361E2">
              <w:t>TIMEOUT</w:t>
            </w:r>
          </w:p>
        </w:tc>
        <w:tc>
          <w:tcPr>
            <w:tcW w:w="1842" w:type="dxa"/>
            <w:noWrap/>
            <w:hideMark/>
          </w:tcPr>
          <w:p w14:paraId="7AC6E1F7" w14:textId="77777777" w:rsidR="0026661F" w:rsidRPr="008361E2" w:rsidRDefault="0026661F" w:rsidP="004A3171">
            <w:r w:rsidRPr="008361E2">
              <w:t> </w:t>
            </w:r>
          </w:p>
        </w:tc>
        <w:tc>
          <w:tcPr>
            <w:tcW w:w="1134" w:type="dxa"/>
            <w:noWrap/>
            <w:hideMark/>
          </w:tcPr>
          <w:p w14:paraId="3AD7B864" w14:textId="77777777" w:rsidR="0026661F" w:rsidRPr="008361E2" w:rsidRDefault="0026661F" w:rsidP="004A3171">
            <w:r w:rsidRPr="008361E2">
              <w:t> </w:t>
            </w:r>
          </w:p>
        </w:tc>
      </w:tr>
      <w:tr w:rsidR="0026661F" w:rsidRPr="008361E2" w14:paraId="07626FF6" w14:textId="77777777" w:rsidTr="004A3171">
        <w:trPr>
          <w:trHeight w:val="270"/>
        </w:trPr>
        <w:tc>
          <w:tcPr>
            <w:tcW w:w="2689" w:type="dxa"/>
            <w:noWrap/>
            <w:hideMark/>
          </w:tcPr>
          <w:p w14:paraId="54A433DC" w14:textId="77777777" w:rsidR="0026661F" w:rsidRPr="008361E2" w:rsidRDefault="0026661F" w:rsidP="004A3171">
            <w:r w:rsidRPr="008361E2">
              <w:t>public/vc-exact_173.gr</w:t>
            </w:r>
          </w:p>
        </w:tc>
        <w:tc>
          <w:tcPr>
            <w:tcW w:w="1134" w:type="dxa"/>
            <w:noWrap/>
            <w:hideMark/>
          </w:tcPr>
          <w:p w14:paraId="3A666B0C" w14:textId="77777777" w:rsidR="0026661F" w:rsidRPr="008361E2" w:rsidRDefault="0026661F" w:rsidP="004A3171">
            <w:r w:rsidRPr="008361E2">
              <w:t>56860</w:t>
            </w:r>
          </w:p>
        </w:tc>
        <w:tc>
          <w:tcPr>
            <w:tcW w:w="1151" w:type="dxa"/>
            <w:noWrap/>
            <w:hideMark/>
          </w:tcPr>
          <w:p w14:paraId="06256E6D" w14:textId="77777777" w:rsidR="0026661F" w:rsidRPr="008361E2" w:rsidRDefault="0026661F" w:rsidP="004A3171">
            <w:r w:rsidRPr="008361E2">
              <w:t>TIMEOUT</w:t>
            </w:r>
          </w:p>
        </w:tc>
        <w:tc>
          <w:tcPr>
            <w:tcW w:w="1842" w:type="dxa"/>
            <w:noWrap/>
            <w:hideMark/>
          </w:tcPr>
          <w:p w14:paraId="6509EE83" w14:textId="77777777" w:rsidR="0026661F" w:rsidRPr="008361E2" w:rsidRDefault="0026661F" w:rsidP="004A3171">
            <w:r w:rsidRPr="008361E2">
              <w:t> </w:t>
            </w:r>
          </w:p>
        </w:tc>
        <w:tc>
          <w:tcPr>
            <w:tcW w:w="1134" w:type="dxa"/>
            <w:noWrap/>
            <w:hideMark/>
          </w:tcPr>
          <w:p w14:paraId="49100A28" w14:textId="77777777" w:rsidR="0026661F" w:rsidRPr="008361E2" w:rsidRDefault="0026661F" w:rsidP="004A3171">
            <w:r w:rsidRPr="008361E2">
              <w:t> </w:t>
            </w:r>
          </w:p>
        </w:tc>
      </w:tr>
      <w:tr w:rsidR="0026661F" w:rsidRPr="008361E2" w14:paraId="5AF4D60D" w14:textId="77777777" w:rsidTr="004A3171">
        <w:trPr>
          <w:trHeight w:val="270"/>
        </w:trPr>
        <w:tc>
          <w:tcPr>
            <w:tcW w:w="2689" w:type="dxa"/>
            <w:noWrap/>
            <w:hideMark/>
          </w:tcPr>
          <w:p w14:paraId="666DD228" w14:textId="77777777" w:rsidR="0026661F" w:rsidRPr="008361E2" w:rsidRDefault="0026661F" w:rsidP="004A3171">
            <w:r w:rsidRPr="008361E2">
              <w:t>public/vc-exact_167.gr</w:t>
            </w:r>
          </w:p>
        </w:tc>
        <w:tc>
          <w:tcPr>
            <w:tcW w:w="1134" w:type="dxa"/>
            <w:noWrap/>
            <w:hideMark/>
          </w:tcPr>
          <w:p w14:paraId="1E2445AA" w14:textId="77777777" w:rsidR="0026661F" w:rsidRPr="008361E2" w:rsidRDefault="0026661F" w:rsidP="004A3171">
            <w:r w:rsidRPr="008361E2">
              <w:t>15783</w:t>
            </w:r>
          </w:p>
        </w:tc>
        <w:tc>
          <w:tcPr>
            <w:tcW w:w="1151" w:type="dxa"/>
            <w:noWrap/>
            <w:hideMark/>
          </w:tcPr>
          <w:p w14:paraId="70914B45" w14:textId="77777777" w:rsidR="0026661F" w:rsidRPr="008361E2" w:rsidRDefault="0026661F" w:rsidP="004A3171">
            <w:r w:rsidRPr="008361E2">
              <w:t>TIMEOUT</w:t>
            </w:r>
          </w:p>
        </w:tc>
        <w:tc>
          <w:tcPr>
            <w:tcW w:w="1842" w:type="dxa"/>
            <w:noWrap/>
            <w:hideMark/>
          </w:tcPr>
          <w:p w14:paraId="11017EF8" w14:textId="77777777" w:rsidR="0026661F" w:rsidRPr="008361E2" w:rsidRDefault="0026661F" w:rsidP="004A3171">
            <w:r w:rsidRPr="008361E2">
              <w:t> </w:t>
            </w:r>
          </w:p>
        </w:tc>
        <w:tc>
          <w:tcPr>
            <w:tcW w:w="1134" w:type="dxa"/>
            <w:noWrap/>
            <w:hideMark/>
          </w:tcPr>
          <w:p w14:paraId="0170AEF6" w14:textId="77777777" w:rsidR="0026661F" w:rsidRPr="008361E2" w:rsidRDefault="0026661F" w:rsidP="004A3171">
            <w:r w:rsidRPr="008361E2">
              <w:t> </w:t>
            </w:r>
          </w:p>
        </w:tc>
      </w:tr>
      <w:tr w:rsidR="0026661F" w:rsidRPr="008361E2" w14:paraId="5EACA41D" w14:textId="77777777" w:rsidTr="004A3171">
        <w:trPr>
          <w:trHeight w:val="270"/>
        </w:trPr>
        <w:tc>
          <w:tcPr>
            <w:tcW w:w="2689" w:type="dxa"/>
            <w:noWrap/>
            <w:hideMark/>
          </w:tcPr>
          <w:p w14:paraId="7DC4A3E3" w14:textId="77777777" w:rsidR="0026661F" w:rsidRPr="008361E2" w:rsidRDefault="0026661F" w:rsidP="004A3171">
            <w:r w:rsidRPr="008361E2">
              <w:t>public/vc-exact_161.gr</w:t>
            </w:r>
          </w:p>
        </w:tc>
        <w:tc>
          <w:tcPr>
            <w:tcW w:w="1134" w:type="dxa"/>
            <w:noWrap/>
            <w:hideMark/>
          </w:tcPr>
          <w:p w14:paraId="7BD027BC" w14:textId="77777777" w:rsidR="0026661F" w:rsidRPr="008361E2" w:rsidRDefault="0026661F" w:rsidP="004A3171">
            <w:r w:rsidRPr="008361E2">
              <w:t>138141</w:t>
            </w:r>
          </w:p>
        </w:tc>
        <w:tc>
          <w:tcPr>
            <w:tcW w:w="1151" w:type="dxa"/>
            <w:noWrap/>
            <w:hideMark/>
          </w:tcPr>
          <w:p w14:paraId="7B914344" w14:textId="77777777" w:rsidR="0026661F" w:rsidRPr="008361E2" w:rsidRDefault="0026661F" w:rsidP="004A3171">
            <w:r w:rsidRPr="008361E2">
              <w:t>TIMEOUT</w:t>
            </w:r>
          </w:p>
        </w:tc>
        <w:tc>
          <w:tcPr>
            <w:tcW w:w="1842" w:type="dxa"/>
            <w:noWrap/>
            <w:hideMark/>
          </w:tcPr>
          <w:p w14:paraId="0ECE7E2B" w14:textId="77777777" w:rsidR="0026661F" w:rsidRPr="008361E2" w:rsidRDefault="0026661F" w:rsidP="004A3171">
            <w:r w:rsidRPr="008361E2">
              <w:t> </w:t>
            </w:r>
          </w:p>
        </w:tc>
        <w:tc>
          <w:tcPr>
            <w:tcW w:w="1134" w:type="dxa"/>
            <w:noWrap/>
            <w:hideMark/>
          </w:tcPr>
          <w:p w14:paraId="22CAF1D8" w14:textId="77777777" w:rsidR="0026661F" w:rsidRPr="008361E2" w:rsidRDefault="0026661F" w:rsidP="004A3171">
            <w:r w:rsidRPr="008361E2">
              <w:t> </w:t>
            </w:r>
          </w:p>
        </w:tc>
      </w:tr>
      <w:tr w:rsidR="0026661F" w:rsidRPr="008361E2" w14:paraId="4424F889" w14:textId="77777777" w:rsidTr="004A3171">
        <w:trPr>
          <w:trHeight w:val="270"/>
        </w:trPr>
        <w:tc>
          <w:tcPr>
            <w:tcW w:w="2689" w:type="dxa"/>
            <w:noWrap/>
            <w:hideMark/>
          </w:tcPr>
          <w:p w14:paraId="2020D2AA" w14:textId="77777777" w:rsidR="0026661F" w:rsidRPr="008361E2" w:rsidRDefault="0026661F" w:rsidP="004A3171">
            <w:r w:rsidRPr="008361E2">
              <w:t>public/vc-exact_155.gr</w:t>
            </w:r>
          </w:p>
        </w:tc>
        <w:tc>
          <w:tcPr>
            <w:tcW w:w="1134" w:type="dxa"/>
            <w:noWrap/>
            <w:hideMark/>
          </w:tcPr>
          <w:p w14:paraId="263E8D57" w14:textId="77777777" w:rsidR="0026661F" w:rsidRPr="008361E2" w:rsidRDefault="0026661F" w:rsidP="004A3171">
            <w:r w:rsidRPr="008361E2">
              <w:t>26300</w:t>
            </w:r>
          </w:p>
        </w:tc>
        <w:tc>
          <w:tcPr>
            <w:tcW w:w="1151" w:type="dxa"/>
            <w:noWrap/>
            <w:hideMark/>
          </w:tcPr>
          <w:p w14:paraId="48C10451" w14:textId="77777777" w:rsidR="0026661F" w:rsidRPr="008361E2" w:rsidRDefault="0026661F" w:rsidP="004A3171">
            <w:r w:rsidRPr="008361E2">
              <w:t>TIMEOUT</w:t>
            </w:r>
          </w:p>
        </w:tc>
        <w:tc>
          <w:tcPr>
            <w:tcW w:w="1842" w:type="dxa"/>
            <w:noWrap/>
            <w:hideMark/>
          </w:tcPr>
          <w:p w14:paraId="2FCF7CBB" w14:textId="77777777" w:rsidR="0026661F" w:rsidRPr="008361E2" w:rsidRDefault="0026661F" w:rsidP="004A3171">
            <w:r w:rsidRPr="008361E2">
              <w:t> </w:t>
            </w:r>
          </w:p>
        </w:tc>
        <w:tc>
          <w:tcPr>
            <w:tcW w:w="1134" w:type="dxa"/>
            <w:noWrap/>
            <w:hideMark/>
          </w:tcPr>
          <w:p w14:paraId="45F0DB97" w14:textId="77777777" w:rsidR="0026661F" w:rsidRPr="008361E2" w:rsidRDefault="0026661F" w:rsidP="004A3171">
            <w:r w:rsidRPr="008361E2">
              <w:t> </w:t>
            </w:r>
          </w:p>
        </w:tc>
      </w:tr>
      <w:tr w:rsidR="0026661F" w:rsidRPr="008361E2" w14:paraId="33417713" w14:textId="77777777" w:rsidTr="004A3171">
        <w:trPr>
          <w:trHeight w:val="270"/>
        </w:trPr>
        <w:tc>
          <w:tcPr>
            <w:tcW w:w="2689" w:type="dxa"/>
            <w:noWrap/>
            <w:hideMark/>
          </w:tcPr>
          <w:p w14:paraId="595F80F3" w14:textId="77777777" w:rsidR="0026661F" w:rsidRPr="008361E2" w:rsidRDefault="0026661F" w:rsidP="004A3171">
            <w:r w:rsidRPr="008361E2">
              <w:t>public/vc-exact_149.gr</w:t>
            </w:r>
          </w:p>
        </w:tc>
        <w:tc>
          <w:tcPr>
            <w:tcW w:w="1134" w:type="dxa"/>
            <w:noWrap/>
            <w:hideMark/>
          </w:tcPr>
          <w:p w14:paraId="3FE2DAAC" w14:textId="77777777" w:rsidR="0026661F" w:rsidRPr="008361E2" w:rsidRDefault="0026661F" w:rsidP="004A3171">
            <w:r w:rsidRPr="008361E2">
              <w:t>26300</w:t>
            </w:r>
          </w:p>
        </w:tc>
        <w:tc>
          <w:tcPr>
            <w:tcW w:w="1151" w:type="dxa"/>
            <w:noWrap/>
            <w:hideMark/>
          </w:tcPr>
          <w:p w14:paraId="7CEBBDA4" w14:textId="77777777" w:rsidR="0026661F" w:rsidRPr="008361E2" w:rsidRDefault="0026661F" w:rsidP="004A3171">
            <w:r w:rsidRPr="008361E2">
              <w:t>TIMEOUT</w:t>
            </w:r>
          </w:p>
        </w:tc>
        <w:tc>
          <w:tcPr>
            <w:tcW w:w="1842" w:type="dxa"/>
            <w:noWrap/>
            <w:hideMark/>
          </w:tcPr>
          <w:p w14:paraId="7AD72F84" w14:textId="77777777" w:rsidR="0026661F" w:rsidRPr="008361E2" w:rsidRDefault="0026661F" w:rsidP="004A3171">
            <w:r w:rsidRPr="008361E2">
              <w:t> </w:t>
            </w:r>
          </w:p>
        </w:tc>
        <w:tc>
          <w:tcPr>
            <w:tcW w:w="1134" w:type="dxa"/>
            <w:noWrap/>
            <w:hideMark/>
          </w:tcPr>
          <w:p w14:paraId="2C46CD5F" w14:textId="77777777" w:rsidR="0026661F" w:rsidRPr="008361E2" w:rsidRDefault="0026661F" w:rsidP="004A3171">
            <w:r w:rsidRPr="008361E2">
              <w:t> </w:t>
            </w:r>
          </w:p>
        </w:tc>
      </w:tr>
      <w:tr w:rsidR="0026661F" w:rsidRPr="008361E2" w14:paraId="607E4644" w14:textId="77777777" w:rsidTr="004A3171">
        <w:trPr>
          <w:trHeight w:val="270"/>
        </w:trPr>
        <w:tc>
          <w:tcPr>
            <w:tcW w:w="2689" w:type="dxa"/>
            <w:noWrap/>
            <w:hideMark/>
          </w:tcPr>
          <w:p w14:paraId="7181EB44" w14:textId="77777777" w:rsidR="0026661F" w:rsidRPr="008361E2" w:rsidRDefault="0026661F" w:rsidP="004A3171">
            <w:r w:rsidRPr="008361E2">
              <w:t>public/vc-exact_143.gr</w:t>
            </w:r>
          </w:p>
        </w:tc>
        <w:tc>
          <w:tcPr>
            <w:tcW w:w="1134" w:type="dxa"/>
            <w:noWrap/>
            <w:hideMark/>
          </w:tcPr>
          <w:p w14:paraId="202B87F7" w14:textId="77777777" w:rsidR="0026661F" w:rsidRPr="008361E2" w:rsidRDefault="0026661F" w:rsidP="004A3171">
            <w:r w:rsidRPr="008361E2">
              <w:t>18096</w:t>
            </w:r>
          </w:p>
        </w:tc>
        <w:tc>
          <w:tcPr>
            <w:tcW w:w="1151" w:type="dxa"/>
            <w:noWrap/>
            <w:hideMark/>
          </w:tcPr>
          <w:p w14:paraId="410BD6BD" w14:textId="77777777" w:rsidR="0026661F" w:rsidRPr="008361E2" w:rsidRDefault="0026661F" w:rsidP="004A3171">
            <w:r w:rsidRPr="008361E2">
              <w:t>TIMEOUT</w:t>
            </w:r>
          </w:p>
        </w:tc>
        <w:tc>
          <w:tcPr>
            <w:tcW w:w="1842" w:type="dxa"/>
            <w:noWrap/>
            <w:hideMark/>
          </w:tcPr>
          <w:p w14:paraId="7E39D97D" w14:textId="77777777" w:rsidR="0026661F" w:rsidRPr="008361E2" w:rsidRDefault="0026661F" w:rsidP="004A3171">
            <w:r w:rsidRPr="008361E2">
              <w:t> </w:t>
            </w:r>
          </w:p>
        </w:tc>
        <w:tc>
          <w:tcPr>
            <w:tcW w:w="1134" w:type="dxa"/>
            <w:noWrap/>
            <w:hideMark/>
          </w:tcPr>
          <w:p w14:paraId="0C597F88" w14:textId="77777777" w:rsidR="0026661F" w:rsidRPr="008361E2" w:rsidRDefault="0026661F" w:rsidP="004A3171">
            <w:r w:rsidRPr="008361E2">
              <w:t> </w:t>
            </w:r>
          </w:p>
        </w:tc>
      </w:tr>
      <w:tr w:rsidR="0026661F" w:rsidRPr="008361E2" w14:paraId="158B1AD8" w14:textId="77777777" w:rsidTr="004A3171">
        <w:trPr>
          <w:trHeight w:val="270"/>
        </w:trPr>
        <w:tc>
          <w:tcPr>
            <w:tcW w:w="2689" w:type="dxa"/>
            <w:noWrap/>
            <w:hideMark/>
          </w:tcPr>
          <w:p w14:paraId="675A91F1" w14:textId="77777777" w:rsidR="0026661F" w:rsidRPr="008361E2" w:rsidRDefault="0026661F" w:rsidP="004A3171">
            <w:r w:rsidRPr="008361E2">
              <w:t>public/vc-exact_137.gr</w:t>
            </w:r>
          </w:p>
        </w:tc>
        <w:tc>
          <w:tcPr>
            <w:tcW w:w="1134" w:type="dxa"/>
            <w:noWrap/>
            <w:hideMark/>
          </w:tcPr>
          <w:p w14:paraId="189DB254" w14:textId="77777777" w:rsidR="0026661F" w:rsidRPr="008361E2" w:rsidRDefault="0026661F" w:rsidP="004A3171">
            <w:r w:rsidRPr="008361E2">
              <w:t>26300</w:t>
            </w:r>
          </w:p>
        </w:tc>
        <w:tc>
          <w:tcPr>
            <w:tcW w:w="1151" w:type="dxa"/>
            <w:noWrap/>
            <w:hideMark/>
          </w:tcPr>
          <w:p w14:paraId="74CF09F1" w14:textId="77777777" w:rsidR="0026661F" w:rsidRPr="008361E2" w:rsidRDefault="0026661F" w:rsidP="004A3171">
            <w:r w:rsidRPr="008361E2">
              <w:t>TIMEOUT</w:t>
            </w:r>
          </w:p>
        </w:tc>
        <w:tc>
          <w:tcPr>
            <w:tcW w:w="1842" w:type="dxa"/>
            <w:noWrap/>
            <w:hideMark/>
          </w:tcPr>
          <w:p w14:paraId="45BD630E" w14:textId="77777777" w:rsidR="0026661F" w:rsidRPr="008361E2" w:rsidRDefault="0026661F" w:rsidP="004A3171">
            <w:r w:rsidRPr="008361E2">
              <w:t> </w:t>
            </w:r>
          </w:p>
        </w:tc>
        <w:tc>
          <w:tcPr>
            <w:tcW w:w="1134" w:type="dxa"/>
            <w:noWrap/>
            <w:hideMark/>
          </w:tcPr>
          <w:p w14:paraId="0D8DD759" w14:textId="77777777" w:rsidR="0026661F" w:rsidRPr="008361E2" w:rsidRDefault="0026661F" w:rsidP="004A3171">
            <w:r w:rsidRPr="008361E2">
              <w:t> </w:t>
            </w:r>
          </w:p>
        </w:tc>
      </w:tr>
      <w:tr w:rsidR="0026661F" w:rsidRPr="008361E2" w14:paraId="7614FBEA" w14:textId="77777777" w:rsidTr="004A3171">
        <w:trPr>
          <w:trHeight w:val="270"/>
        </w:trPr>
        <w:tc>
          <w:tcPr>
            <w:tcW w:w="2689" w:type="dxa"/>
            <w:noWrap/>
            <w:hideMark/>
          </w:tcPr>
          <w:p w14:paraId="14919C13" w14:textId="77777777" w:rsidR="0026661F" w:rsidRPr="008361E2" w:rsidRDefault="0026661F" w:rsidP="004A3171">
            <w:r w:rsidRPr="008361E2">
              <w:t>public/vc-exact_135.gr</w:t>
            </w:r>
          </w:p>
        </w:tc>
        <w:tc>
          <w:tcPr>
            <w:tcW w:w="1134" w:type="dxa"/>
            <w:noWrap/>
            <w:hideMark/>
          </w:tcPr>
          <w:p w14:paraId="311D42F2" w14:textId="77777777" w:rsidR="0026661F" w:rsidRPr="008361E2" w:rsidRDefault="0026661F" w:rsidP="004A3171">
            <w:r w:rsidRPr="008361E2">
              <w:t>26300</w:t>
            </w:r>
          </w:p>
        </w:tc>
        <w:tc>
          <w:tcPr>
            <w:tcW w:w="1151" w:type="dxa"/>
            <w:noWrap/>
            <w:hideMark/>
          </w:tcPr>
          <w:p w14:paraId="4A9E00AD" w14:textId="77777777" w:rsidR="0026661F" w:rsidRPr="008361E2" w:rsidRDefault="0026661F" w:rsidP="004A3171">
            <w:r w:rsidRPr="008361E2">
              <w:t>TIMEOUT</w:t>
            </w:r>
          </w:p>
        </w:tc>
        <w:tc>
          <w:tcPr>
            <w:tcW w:w="1842" w:type="dxa"/>
            <w:noWrap/>
            <w:hideMark/>
          </w:tcPr>
          <w:p w14:paraId="2A8CC09E" w14:textId="77777777" w:rsidR="0026661F" w:rsidRPr="008361E2" w:rsidRDefault="0026661F" w:rsidP="004A3171">
            <w:r w:rsidRPr="008361E2">
              <w:t> </w:t>
            </w:r>
          </w:p>
        </w:tc>
        <w:tc>
          <w:tcPr>
            <w:tcW w:w="1134" w:type="dxa"/>
            <w:noWrap/>
            <w:hideMark/>
          </w:tcPr>
          <w:p w14:paraId="74C64A15" w14:textId="77777777" w:rsidR="0026661F" w:rsidRPr="008361E2" w:rsidRDefault="0026661F" w:rsidP="004A3171">
            <w:r w:rsidRPr="008361E2">
              <w:t> </w:t>
            </w:r>
          </w:p>
        </w:tc>
      </w:tr>
      <w:tr w:rsidR="0026661F" w:rsidRPr="008361E2" w14:paraId="2CA73ABB" w14:textId="77777777" w:rsidTr="004A3171">
        <w:trPr>
          <w:trHeight w:val="270"/>
        </w:trPr>
        <w:tc>
          <w:tcPr>
            <w:tcW w:w="2689" w:type="dxa"/>
            <w:noWrap/>
            <w:hideMark/>
          </w:tcPr>
          <w:p w14:paraId="1E113C9E" w14:textId="77777777" w:rsidR="0026661F" w:rsidRPr="008361E2" w:rsidRDefault="0026661F" w:rsidP="004A3171">
            <w:r w:rsidRPr="008361E2">
              <w:t>public/vc-exact_133.gr</w:t>
            </w:r>
          </w:p>
        </w:tc>
        <w:tc>
          <w:tcPr>
            <w:tcW w:w="1134" w:type="dxa"/>
            <w:noWrap/>
            <w:hideMark/>
          </w:tcPr>
          <w:p w14:paraId="164F2F93" w14:textId="77777777" w:rsidR="0026661F" w:rsidRPr="008361E2" w:rsidRDefault="0026661F" w:rsidP="004A3171">
            <w:r w:rsidRPr="008361E2">
              <w:t>15783</w:t>
            </w:r>
          </w:p>
        </w:tc>
        <w:tc>
          <w:tcPr>
            <w:tcW w:w="1151" w:type="dxa"/>
            <w:noWrap/>
            <w:hideMark/>
          </w:tcPr>
          <w:p w14:paraId="76E0DA63" w14:textId="77777777" w:rsidR="0026661F" w:rsidRPr="008361E2" w:rsidRDefault="0026661F" w:rsidP="004A3171">
            <w:r w:rsidRPr="008361E2">
              <w:t>TIMEOUT</w:t>
            </w:r>
          </w:p>
        </w:tc>
        <w:tc>
          <w:tcPr>
            <w:tcW w:w="1842" w:type="dxa"/>
            <w:noWrap/>
            <w:hideMark/>
          </w:tcPr>
          <w:p w14:paraId="2B270CD0" w14:textId="77777777" w:rsidR="0026661F" w:rsidRPr="008361E2" w:rsidRDefault="0026661F" w:rsidP="004A3171">
            <w:r w:rsidRPr="008361E2">
              <w:t> </w:t>
            </w:r>
          </w:p>
        </w:tc>
        <w:tc>
          <w:tcPr>
            <w:tcW w:w="1134" w:type="dxa"/>
            <w:noWrap/>
            <w:hideMark/>
          </w:tcPr>
          <w:p w14:paraId="1423635A" w14:textId="77777777" w:rsidR="0026661F" w:rsidRPr="008361E2" w:rsidRDefault="0026661F" w:rsidP="004A3171">
            <w:r w:rsidRPr="008361E2">
              <w:t> </w:t>
            </w:r>
          </w:p>
        </w:tc>
      </w:tr>
      <w:tr w:rsidR="0026661F" w:rsidRPr="008361E2" w14:paraId="3DFD9ADC" w14:textId="77777777" w:rsidTr="004A3171">
        <w:trPr>
          <w:trHeight w:val="270"/>
        </w:trPr>
        <w:tc>
          <w:tcPr>
            <w:tcW w:w="2689" w:type="dxa"/>
            <w:noWrap/>
            <w:hideMark/>
          </w:tcPr>
          <w:p w14:paraId="2684D2E7" w14:textId="77777777" w:rsidR="0026661F" w:rsidRPr="008361E2" w:rsidRDefault="0026661F" w:rsidP="004A3171">
            <w:r w:rsidRPr="008361E2">
              <w:t>public/vc-exact_125.gr</w:t>
            </w:r>
          </w:p>
        </w:tc>
        <w:tc>
          <w:tcPr>
            <w:tcW w:w="1134" w:type="dxa"/>
            <w:noWrap/>
            <w:hideMark/>
          </w:tcPr>
          <w:p w14:paraId="509BBFE2" w14:textId="77777777" w:rsidR="0026661F" w:rsidRPr="008361E2" w:rsidRDefault="0026661F" w:rsidP="004A3171">
            <w:r w:rsidRPr="008361E2">
              <w:t>26300</w:t>
            </w:r>
          </w:p>
        </w:tc>
        <w:tc>
          <w:tcPr>
            <w:tcW w:w="1151" w:type="dxa"/>
            <w:noWrap/>
            <w:hideMark/>
          </w:tcPr>
          <w:p w14:paraId="021D2463" w14:textId="77777777" w:rsidR="0026661F" w:rsidRPr="008361E2" w:rsidRDefault="0026661F" w:rsidP="004A3171">
            <w:r w:rsidRPr="008361E2">
              <w:t>TIMEOUT</w:t>
            </w:r>
          </w:p>
        </w:tc>
        <w:tc>
          <w:tcPr>
            <w:tcW w:w="1842" w:type="dxa"/>
            <w:noWrap/>
            <w:hideMark/>
          </w:tcPr>
          <w:p w14:paraId="330990EE" w14:textId="77777777" w:rsidR="0026661F" w:rsidRPr="008361E2" w:rsidRDefault="0026661F" w:rsidP="004A3171">
            <w:r w:rsidRPr="008361E2">
              <w:t> </w:t>
            </w:r>
          </w:p>
        </w:tc>
        <w:tc>
          <w:tcPr>
            <w:tcW w:w="1134" w:type="dxa"/>
            <w:noWrap/>
            <w:hideMark/>
          </w:tcPr>
          <w:p w14:paraId="1109BF53" w14:textId="77777777" w:rsidR="0026661F" w:rsidRPr="008361E2" w:rsidRDefault="0026661F" w:rsidP="004A3171">
            <w:r w:rsidRPr="008361E2">
              <w:t> </w:t>
            </w:r>
          </w:p>
        </w:tc>
      </w:tr>
      <w:tr w:rsidR="0026661F" w:rsidRPr="008361E2" w14:paraId="447FA7AC" w14:textId="77777777" w:rsidTr="004A3171">
        <w:trPr>
          <w:trHeight w:val="270"/>
        </w:trPr>
        <w:tc>
          <w:tcPr>
            <w:tcW w:w="2689" w:type="dxa"/>
            <w:noWrap/>
            <w:hideMark/>
          </w:tcPr>
          <w:p w14:paraId="452ABD3E" w14:textId="77777777" w:rsidR="0026661F" w:rsidRPr="008361E2" w:rsidRDefault="0026661F" w:rsidP="004A3171">
            <w:r w:rsidRPr="008361E2">
              <w:t>public/vc-exact_123.gr</w:t>
            </w:r>
          </w:p>
        </w:tc>
        <w:tc>
          <w:tcPr>
            <w:tcW w:w="1134" w:type="dxa"/>
            <w:noWrap/>
            <w:hideMark/>
          </w:tcPr>
          <w:p w14:paraId="13AACCC4" w14:textId="77777777" w:rsidR="0026661F" w:rsidRPr="008361E2" w:rsidRDefault="0026661F" w:rsidP="004A3171">
            <w:r w:rsidRPr="008361E2">
              <w:t>26300</w:t>
            </w:r>
          </w:p>
        </w:tc>
        <w:tc>
          <w:tcPr>
            <w:tcW w:w="1151" w:type="dxa"/>
            <w:noWrap/>
            <w:hideMark/>
          </w:tcPr>
          <w:p w14:paraId="1A7E3B7F" w14:textId="77777777" w:rsidR="0026661F" w:rsidRPr="008361E2" w:rsidRDefault="0026661F" w:rsidP="004A3171">
            <w:r w:rsidRPr="008361E2">
              <w:t>TIMEOUT</w:t>
            </w:r>
          </w:p>
        </w:tc>
        <w:tc>
          <w:tcPr>
            <w:tcW w:w="1842" w:type="dxa"/>
            <w:noWrap/>
            <w:hideMark/>
          </w:tcPr>
          <w:p w14:paraId="77BD24C4" w14:textId="77777777" w:rsidR="0026661F" w:rsidRPr="008361E2" w:rsidRDefault="0026661F" w:rsidP="004A3171">
            <w:r w:rsidRPr="008361E2">
              <w:t> </w:t>
            </w:r>
          </w:p>
        </w:tc>
        <w:tc>
          <w:tcPr>
            <w:tcW w:w="1134" w:type="dxa"/>
            <w:noWrap/>
            <w:hideMark/>
          </w:tcPr>
          <w:p w14:paraId="2E3864CC" w14:textId="77777777" w:rsidR="0026661F" w:rsidRPr="008361E2" w:rsidRDefault="0026661F" w:rsidP="004A3171">
            <w:r w:rsidRPr="008361E2">
              <w:t> </w:t>
            </w:r>
          </w:p>
        </w:tc>
      </w:tr>
      <w:tr w:rsidR="0026661F" w:rsidRPr="008361E2" w14:paraId="428A5523" w14:textId="77777777" w:rsidTr="004A3171">
        <w:trPr>
          <w:trHeight w:val="270"/>
        </w:trPr>
        <w:tc>
          <w:tcPr>
            <w:tcW w:w="2689" w:type="dxa"/>
            <w:noWrap/>
            <w:hideMark/>
          </w:tcPr>
          <w:p w14:paraId="705048D9" w14:textId="77777777" w:rsidR="0026661F" w:rsidRPr="008361E2" w:rsidRDefault="0026661F" w:rsidP="004A3171">
            <w:r w:rsidRPr="008361E2">
              <w:t>public/vc-exact_119.gr</w:t>
            </w:r>
          </w:p>
        </w:tc>
        <w:tc>
          <w:tcPr>
            <w:tcW w:w="1134" w:type="dxa"/>
            <w:noWrap/>
            <w:hideMark/>
          </w:tcPr>
          <w:p w14:paraId="5307A517" w14:textId="77777777" w:rsidR="0026661F" w:rsidRPr="008361E2" w:rsidRDefault="0026661F" w:rsidP="004A3171">
            <w:r w:rsidRPr="008361E2">
              <w:t>18096</w:t>
            </w:r>
          </w:p>
        </w:tc>
        <w:tc>
          <w:tcPr>
            <w:tcW w:w="1151" w:type="dxa"/>
            <w:noWrap/>
            <w:hideMark/>
          </w:tcPr>
          <w:p w14:paraId="675551B9" w14:textId="77777777" w:rsidR="0026661F" w:rsidRPr="008361E2" w:rsidRDefault="0026661F" w:rsidP="004A3171">
            <w:r w:rsidRPr="008361E2">
              <w:t>TIMEOUT</w:t>
            </w:r>
          </w:p>
        </w:tc>
        <w:tc>
          <w:tcPr>
            <w:tcW w:w="1842" w:type="dxa"/>
            <w:noWrap/>
            <w:hideMark/>
          </w:tcPr>
          <w:p w14:paraId="4F2D1566" w14:textId="77777777" w:rsidR="0026661F" w:rsidRPr="008361E2" w:rsidRDefault="0026661F" w:rsidP="004A3171">
            <w:r w:rsidRPr="008361E2">
              <w:t> </w:t>
            </w:r>
          </w:p>
        </w:tc>
        <w:tc>
          <w:tcPr>
            <w:tcW w:w="1134" w:type="dxa"/>
            <w:noWrap/>
            <w:hideMark/>
          </w:tcPr>
          <w:p w14:paraId="0F9AD92D" w14:textId="77777777" w:rsidR="0026661F" w:rsidRPr="008361E2" w:rsidRDefault="0026661F" w:rsidP="004A3171">
            <w:r w:rsidRPr="008361E2">
              <w:t> </w:t>
            </w:r>
          </w:p>
        </w:tc>
      </w:tr>
      <w:tr w:rsidR="0026661F" w:rsidRPr="008361E2" w14:paraId="48F9C05A" w14:textId="77777777" w:rsidTr="004A3171">
        <w:trPr>
          <w:trHeight w:val="270"/>
        </w:trPr>
        <w:tc>
          <w:tcPr>
            <w:tcW w:w="2689" w:type="dxa"/>
            <w:noWrap/>
            <w:hideMark/>
          </w:tcPr>
          <w:p w14:paraId="4FF0E59F" w14:textId="77777777" w:rsidR="0026661F" w:rsidRPr="008361E2" w:rsidRDefault="0026661F" w:rsidP="004A3171">
            <w:r w:rsidRPr="008361E2">
              <w:t>public/vc-exact_113.gr</w:t>
            </w:r>
          </w:p>
        </w:tc>
        <w:tc>
          <w:tcPr>
            <w:tcW w:w="1134" w:type="dxa"/>
            <w:noWrap/>
            <w:hideMark/>
          </w:tcPr>
          <w:p w14:paraId="67A5F0A8" w14:textId="77777777" w:rsidR="0026661F" w:rsidRPr="008361E2" w:rsidRDefault="0026661F" w:rsidP="004A3171">
            <w:r w:rsidRPr="008361E2">
              <w:t>26300</w:t>
            </w:r>
          </w:p>
        </w:tc>
        <w:tc>
          <w:tcPr>
            <w:tcW w:w="1151" w:type="dxa"/>
            <w:noWrap/>
            <w:hideMark/>
          </w:tcPr>
          <w:p w14:paraId="640E4C73" w14:textId="77777777" w:rsidR="0026661F" w:rsidRPr="008361E2" w:rsidRDefault="0026661F" w:rsidP="004A3171">
            <w:r w:rsidRPr="008361E2">
              <w:t>TIMEOUT</w:t>
            </w:r>
          </w:p>
        </w:tc>
        <w:tc>
          <w:tcPr>
            <w:tcW w:w="1842" w:type="dxa"/>
            <w:noWrap/>
            <w:hideMark/>
          </w:tcPr>
          <w:p w14:paraId="1397B571" w14:textId="77777777" w:rsidR="0026661F" w:rsidRPr="008361E2" w:rsidRDefault="0026661F" w:rsidP="004A3171">
            <w:r w:rsidRPr="008361E2">
              <w:t> </w:t>
            </w:r>
          </w:p>
        </w:tc>
        <w:tc>
          <w:tcPr>
            <w:tcW w:w="1134" w:type="dxa"/>
            <w:noWrap/>
            <w:hideMark/>
          </w:tcPr>
          <w:p w14:paraId="3E18657A" w14:textId="77777777" w:rsidR="0026661F" w:rsidRPr="008361E2" w:rsidRDefault="0026661F" w:rsidP="004A3171">
            <w:r w:rsidRPr="008361E2">
              <w:t> </w:t>
            </w:r>
          </w:p>
        </w:tc>
      </w:tr>
      <w:tr w:rsidR="0026661F" w:rsidRPr="008361E2" w14:paraId="7ABE907A" w14:textId="77777777" w:rsidTr="004A3171">
        <w:trPr>
          <w:trHeight w:val="270"/>
        </w:trPr>
        <w:tc>
          <w:tcPr>
            <w:tcW w:w="2689" w:type="dxa"/>
            <w:noWrap/>
            <w:hideMark/>
          </w:tcPr>
          <w:p w14:paraId="30551E07" w14:textId="77777777" w:rsidR="0026661F" w:rsidRPr="008361E2" w:rsidRDefault="0026661F" w:rsidP="004A3171">
            <w:r w:rsidRPr="008361E2">
              <w:t>public/vc-exact_109.gr</w:t>
            </w:r>
          </w:p>
        </w:tc>
        <w:tc>
          <w:tcPr>
            <w:tcW w:w="1134" w:type="dxa"/>
            <w:noWrap/>
            <w:hideMark/>
          </w:tcPr>
          <w:p w14:paraId="4C6DCA82" w14:textId="77777777" w:rsidR="0026661F" w:rsidRPr="008361E2" w:rsidRDefault="0026661F" w:rsidP="004A3171">
            <w:r w:rsidRPr="008361E2">
              <w:t>66992</w:t>
            </w:r>
          </w:p>
        </w:tc>
        <w:tc>
          <w:tcPr>
            <w:tcW w:w="1151" w:type="dxa"/>
            <w:noWrap/>
            <w:hideMark/>
          </w:tcPr>
          <w:p w14:paraId="2AFEC082" w14:textId="77777777" w:rsidR="0026661F" w:rsidRPr="008361E2" w:rsidRDefault="0026661F" w:rsidP="004A3171">
            <w:r w:rsidRPr="008361E2">
              <w:t>TIMEOUT</w:t>
            </w:r>
          </w:p>
        </w:tc>
        <w:tc>
          <w:tcPr>
            <w:tcW w:w="1842" w:type="dxa"/>
            <w:noWrap/>
            <w:hideMark/>
          </w:tcPr>
          <w:p w14:paraId="0A2C088E" w14:textId="77777777" w:rsidR="0026661F" w:rsidRPr="008361E2" w:rsidRDefault="0026661F" w:rsidP="004A3171">
            <w:r w:rsidRPr="008361E2">
              <w:t> </w:t>
            </w:r>
          </w:p>
        </w:tc>
        <w:tc>
          <w:tcPr>
            <w:tcW w:w="1134" w:type="dxa"/>
            <w:noWrap/>
            <w:hideMark/>
          </w:tcPr>
          <w:p w14:paraId="5650F472" w14:textId="77777777" w:rsidR="0026661F" w:rsidRPr="008361E2" w:rsidRDefault="0026661F" w:rsidP="004A3171">
            <w:r w:rsidRPr="008361E2">
              <w:t> </w:t>
            </w:r>
          </w:p>
        </w:tc>
      </w:tr>
      <w:tr w:rsidR="0026661F" w:rsidRPr="008361E2" w14:paraId="0CC69B74" w14:textId="77777777" w:rsidTr="004A3171">
        <w:trPr>
          <w:trHeight w:val="270"/>
        </w:trPr>
        <w:tc>
          <w:tcPr>
            <w:tcW w:w="2689" w:type="dxa"/>
            <w:noWrap/>
            <w:hideMark/>
          </w:tcPr>
          <w:p w14:paraId="7BB99B11" w14:textId="77777777" w:rsidR="0026661F" w:rsidRPr="008361E2" w:rsidRDefault="0026661F" w:rsidP="004A3171">
            <w:r w:rsidRPr="008361E2">
              <w:t>public/vc-exact_105.gr</w:t>
            </w:r>
          </w:p>
        </w:tc>
        <w:tc>
          <w:tcPr>
            <w:tcW w:w="1134" w:type="dxa"/>
            <w:noWrap/>
            <w:hideMark/>
          </w:tcPr>
          <w:p w14:paraId="1A7EDA08" w14:textId="77777777" w:rsidR="0026661F" w:rsidRPr="008361E2" w:rsidRDefault="0026661F" w:rsidP="004A3171">
            <w:r w:rsidRPr="008361E2">
              <w:t>26300</w:t>
            </w:r>
          </w:p>
        </w:tc>
        <w:tc>
          <w:tcPr>
            <w:tcW w:w="1151" w:type="dxa"/>
            <w:noWrap/>
            <w:hideMark/>
          </w:tcPr>
          <w:p w14:paraId="0F7F2C51" w14:textId="77777777" w:rsidR="0026661F" w:rsidRPr="008361E2" w:rsidRDefault="0026661F" w:rsidP="004A3171">
            <w:r w:rsidRPr="008361E2">
              <w:t>TIMEOUT</w:t>
            </w:r>
          </w:p>
        </w:tc>
        <w:tc>
          <w:tcPr>
            <w:tcW w:w="1842" w:type="dxa"/>
            <w:noWrap/>
            <w:hideMark/>
          </w:tcPr>
          <w:p w14:paraId="1CD3D6E0" w14:textId="77777777" w:rsidR="0026661F" w:rsidRPr="008361E2" w:rsidRDefault="0026661F" w:rsidP="004A3171">
            <w:r w:rsidRPr="008361E2">
              <w:t> </w:t>
            </w:r>
          </w:p>
        </w:tc>
        <w:tc>
          <w:tcPr>
            <w:tcW w:w="1134" w:type="dxa"/>
            <w:noWrap/>
            <w:hideMark/>
          </w:tcPr>
          <w:p w14:paraId="05E712BD" w14:textId="77777777" w:rsidR="0026661F" w:rsidRPr="008361E2" w:rsidRDefault="0026661F" w:rsidP="004A3171">
            <w:r w:rsidRPr="008361E2">
              <w:t> </w:t>
            </w:r>
          </w:p>
        </w:tc>
      </w:tr>
      <w:tr w:rsidR="0026661F" w:rsidRPr="008361E2" w14:paraId="1FBFE2FD" w14:textId="77777777" w:rsidTr="004A3171">
        <w:trPr>
          <w:trHeight w:val="270"/>
        </w:trPr>
        <w:tc>
          <w:tcPr>
            <w:tcW w:w="2689" w:type="dxa"/>
            <w:noWrap/>
            <w:hideMark/>
          </w:tcPr>
          <w:p w14:paraId="3A466CDC" w14:textId="77777777" w:rsidR="0026661F" w:rsidRPr="008361E2" w:rsidRDefault="0026661F" w:rsidP="004A3171">
            <w:r w:rsidRPr="008361E2">
              <w:lastRenderedPageBreak/>
              <w:t>public/vc-exact_101.gr</w:t>
            </w:r>
          </w:p>
        </w:tc>
        <w:tc>
          <w:tcPr>
            <w:tcW w:w="1134" w:type="dxa"/>
            <w:noWrap/>
            <w:hideMark/>
          </w:tcPr>
          <w:p w14:paraId="3ACB04D8" w14:textId="77777777" w:rsidR="0026661F" w:rsidRPr="008361E2" w:rsidRDefault="0026661F" w:rsidP="004A3171">
            <w:r w:rsidRPr="008361E2">
              <w:t>26300</w:t>
            </w:r>
          </w:p>
        </w:tc>
        <w:tc>
          <w:tcPr>
            <w:tcW w:w="1151" w:type="dxa"/>
            <w:noWrap/>
            <w:hideMark/>
          </w:tcPr>
          <w:p w14:paraId="1985B2E7" w14:textId="77777777" w:rsidR="0026661F" w:rsidRPr="008361E2" w:rsidRDefault="0026661F" w:rsidP="004A3171">
            <w:r w:rsidRPr="008361E2">
              <w:t>TIMEOUT</w:t>
            </w:r>
          </w:p>
        </w:tc>
        <w:tc>
          <w:tcPr>
            <w:tcW w:w="1842" w:type="dxa"/>
            <w:noWrap/>
            <w:hideMark/>
          </w:tcPr>
          <w:p w14:paraId="392D18FE" w14:textId="77777777" w:rsidR="0026661F" w:rsidRPr="008361E2" w:rsidRDefault="0026661F" w:rsidP="004A3171">
            <w:r w:rsidRPr="008361E2">
              <w:t> </w:t>
            </w:r>
          </w:p>
        </w:tc>
        <w:tc>
          <w:tcPr>
            <w:tcW w:w="1134" w:type="dxa"/>
            <w:noWrap/>
            <w:hideMark/>
          </w:tcPr>
          <w:p w14:paraId="12249048" w14:textId="77777777" w:rsidR="0026661F" w:rsidRPr="008361E2" w:rsidRDefault="0026661F" w:rsidP="004A3171">
            <w:r w:rsidRPr="008361E2">
              <w:t> </w:t>
            </w:r>
          </w:p>
        </w:tc>
      </w:tr>
      <w:tr w:rsidR="0026661F" w:rsidRPr="008361E2" w14:paraId="0FE5A917" w14:textId="77777777" w:rsidTr="004A3171">
        <w:trPr>
          <w:trHeight w:val="270"/>
        </w:trPr>
        <w:tc>
          <w:tcPr>
            <w:tcW w:w="2689" w:type="dxa"/>
            <w:noWrap/>
            <w:hideMark/>
          </w:tcPr>
          <w:p w14:paraId="1F73CCAB" w14:textId="77777777" w:rsidR="0026661F" w:rsidRPr="008361E2" w:rsidRDefault="0026661F" w:rsidP="004A3171">
            <w:r w:rsidRPr="008361E2">
              <w:t>public/vc-exact_099.gr</w:t>
            </w:r>
          </w:p>
        </w:tc>
        <w:tc>
          <w:tcPr>
            <w:tcW w:w="1134" w:type="dxa"/>
            <w:noWrap/>
            <w:hideMark/>
          </w:tcPr>
          <w:p w14:paraId="387F7DE9" w14:textId="77777777" w:rsidR="0026661F" w:rsidRPr="008361E2" w:rsidRDefault="0026661F" w:rsidP="004A3171">
            <w:r w:rsidRPr="008361E2">
              <w:t>26300</w:t>
            </w:r>
          </w:p>
        </w:tc>
        <w:tc>
          <w:tcPr>
            <w:tcW w:w="1151" w:type="dxa"/>
            <w:noWrap/>
            <w:hideMark/>
          </w:tcPr>
          <w:p w14:paraId="0E0E198E" w14:textId="77777777" w:rsidR="0026661F" w:rsidRPr="008361E2" w:rsidRDefault="0026661F" w:rsidP="004A3171">
            <w:r w:rsidRPr="008361E2">
              <w:t>TIMEOUT</w:t>
            </w:r>
          </w:p>
        </w:tc>
        <w:tc>
          <w:tcPr>
            <w:tcW w:w="1842" w:type="dxa"/>
            <w:noWrap/>
            <w:hideMark/>
          </w:tcPr>
          <w:p w14:paraId="4DF7221E" w14:textId="77777777" w:rsidR="0026661F" w:rsidRPr="008361E2" w:rsidRDefault="0026661F" w:rsidP="004A3171">
            <w:r w:rsidRPr="008361E2">
              <w:t> </w:t>
            </w:r>
          </w:p>
        </w:tc>
        <w:tc>
          <w:tcPr>
            <w:tcW w:w="1134" w:type="dxa"/>
            <w:noWrap/>
            <w:hideMark/>
          </w:tcPr>
          <w:p w14:paraId="1CE4C852" w14:textId="77777777" w:rsidR="0026661F" w:rsidRPr="008361E2" w:rsidRDefault="0026661F" w:rsidP="004A3171">
            <w:r w:rsidRPr="008361E2">
              <w:t> </w:t>
            </w:r>
          </w:p>
        </w:tc>
      </w:tr>
      <w:tr w:rsidR="0026661F" w:rsidRPr="008361E2" w14:paraId="4F441DCE" w14:textId="77777777" w:rsidTr="004A3171">
        <w:trPr>
          <w:trHeight w:val="270"/>
        </w:trPr>
        <w:tc>
          <w:tcPr>
            <w:tcW w:w="2689" w:type="dxa"/>
            <w:noWrap/>
            <w:hideMark/>
          </w:tcPr>
          <w:p w14:paraId="78948CC7" w14:textId="77777777" w:rsidR="0026661F" w:rsidRPr="008361E2" w:rsidRDefault="0026661F" w:rsidP="004A3171">
            <w:r w:rsidRPr="008361E2">
              <w:t>public/vc-exact_089.gr</w:t>
            </w:r>
          </w:p>
        </w:tc>
        <w:tc>
          <w:tcPr>
            <w:tcW w:w="1134" w:type="dxa"/>
            <w:noWrap/>
            <w:hideMark/>
          </w:tcPr>
          <w:p w14:paraId="75E99BAF" w14:textId="77777777" w:rsidR="0026661F" w:rsidRPr="008361E2" w:rsidRDefault="0026661F" w:rsidP="004A3171">
            <w:r w:rsidRPr="008361E2">
              <w:t>57316</w:t>
            </w:r>
          </w:p>
        </w:tc>
        <w:tc>
          <w:tcPr>
            <w:tcW w:w="1151" w:type="dxa"/>
            <w:noWrap/>
            <w:hideMark/>
          </w:tcPr>
          <w:p w14:paraId="1E069046" w14:textId="77777777" w:rsidR="0026661F" w:rsidRPr="008361E2" w:rsidRDefault="0026661F" w:rsidP="004A3171">
            <w:r w:rsidRPr="008361E2">
              <w:t>TIMEOUT</w:t>
            </w:r>
          </w:p>
        </w:tc>
        <w:tc>
          <w:tcPr>
            <w:tcW w:w="1842" w:type="dxa"/>
            <w:noWrap/>
            <w:hideMark/>
          </w:tcPr>
          <w:p w14:paraId="7CD97F1B" w14:textId="77777777" w:rsidR="0026661F" w:rsidRPr="008361E2" w:rsidRDefault="0026661F" w:rsidP="004A3171">
            <w:r w:rsidRPr="008361E2">
              <w:t> </w:t>
            </w:r>
          </w:p>
        </w:tc>
        <w:tc>
          <w:tcPr>
            <w:tcW w:w="1134" w:type="dxa"/>
            <w:noWrap/>
            <w:hideMark/>
          </w:tcPr>
          <w:p w14:paraId="3EEE190F" w14:textId="77777777" w:rsidR="0026661F" w:rsidRPr="008361E2" w:rsidRDefault="0026661F" w:rsidP="004A3171">
            <w:r w:rsidRPr="008361E2">
              <w:t> </w:t>
            </w:r>
          </w:p>
        </w:tc>
      </w:tr>
      <w:tr w:rsidR="0026661F" w:rsidRPr="008361E2" w14:paraId="4C2B47BE" w14:textId="77777777" w:rsidTr="004A3171">
        <w:trPr>
          <w:trHeight w:val="270"/>
        </w:trPr>
        <w:tc>
          <w:tcPr>
            <w:tcW w:w="2689" w:type="dxa"/>
            <w:noWrap/>
            <w:hideMark/>
          </w:tcPr>
          <w:p w14:paraId="03383B03" w14:textId="77777777" w:rsidR="0026661F" w:rsidRPr="008361E2" w:rsidRDefault="0026661F" w:rsidP="004A3171">
            <w:r w:rsidRPr="008361E2">
              <w:t>public/vc-exact_079.gr</w:t>
            </w:r>
          </w:p>
        </w:tc>
        <w:tc>
          <w:tcPr>
            <w:tcW w:w="1134" w:type="dxa"/>
            <w:noWrap/>
            <w:hideMark/>
          </w:tcPr>
          <w:p w14:paraId="1F3C8708" w14:textId="77777777" w:rsidR="0026661F" w:rsidRPr="008361E2" w:rsidRDefault="0026661F" w:rsidP="004A3171">
            <w:r w:rsidRPr="008361E2">
              <w:t>26300</w:t>
            </w:r>
          </w:p>
        </w:tc>
        <w:tc>
          <w:tcPr>
            <w:tcW w:w="1151" w:type="dxa"/>
            <w:noWrap/>
            <w:hideMark/>
          </w:tcPr>
          <w:p w14:paraId="70150670" w14:textId="77777777" w:rsidR="0026661F" w:rsidRPr="008361E2" w:rsidRDefault="0026661F" w:rsidP="004A3171">
            <w:r w:rsidRPr="008361E2">
              <w:t>TIMEOUT</w:t>
            </w:r>
          </w:p>
        </w:tc>
        <w:tc>
          <w:tcPr>
            <w:tcW w:w="1842" w:type="dxa"/>
            <w:noWrap/>
            <w:hideMark/>
          </w:tcPr>
          <w:p w14:paraId="71A4E0EF" w14:textId="77777777" w:rsidR="0026661F" w:rsidRPr="008361E2" w:rsidRDefault="0026661F" w:rsidP="004A3171">
            <w:r w:rsidRPr="008361E2">
              <w:t> </w:t>
            </w:r>
          </w:p>
        </w:tc>
        <w:tc>
          <w:tcPr>
            <w:tcW w:w="1134" w:type="dxa"/>
            <w:noWrap/>
            <w:hideMark/>
          </w:tcPr>
          <w:p w14:paraId="5D56208A" w14:textId="77777777" w:rsidR="0026661F" w:rsidRPr="008361E2" w:rsidRDefault="0026661F" w:rsidP="004A3171">
            <w:r w:rsidRPr="008361E2">
              <w:t> </w:t>
            </w:r>
          </w:p>
        </w:tc>
      </w:tr>
      <w:tr w:rsidR="0026661F" w:rsidRPr="008361E2" w14:paraId="373F8134" w14:textId="77777777" w:rsidTr="004A3171">
        <w:trPr>
          <w:trHeight w:val="270"/>
        </w:trPr>
        <w:tc>
          <w:tcPr>
            <w:tcW w:w="2689" w:type="dxa"/>
            <w:noWrap/>
            <w:hideMark/>
          </w:tcPr>
          <w:p w14:paraId="336C164C" w14:textId="77777777" w:rsidR="0026661F" w:rsidRPr="008361E2" w:rsidRDefault="0026661F" w:rsidP="004A3171">
            <w:r w:rsidRPr="008361E2">
              <w:t>public/vc-exact_075.gr</w:t>
            </w:r>
          </w:p>
        </w:tc>
        <w:tc>
          <w:tcPr>
            <w:tcW w:w="1134" w:type="dxa"/>
            <w:noWrap/>
            <w:hideMark/>
          </w:tcPr>
          <w:p w14:paraId="54A02605" w14:textId="77777777" w:rsidR="0026661F" w:rsidRPr="008361E2" w:rsidRDefault="0026661F" w:rsidP="004A3171">
            <w:r w:rsidRPr="008361E2">
              <w:t>26300</w:t>
            </w:r>
          </w:p>
        </w:tc>
        <w:tc>
          <w:tcPr>
            <w:tcW w:w="1151" w:type="dxa"/>
            <w:noWrap/>
            <w:hideMark/>
          </w:tcPr>
          <w:p w14:paraId="1EDF6170" w14:textId="77777777" w:rsidR="0026661F" w:rsidRPr="008361E2" w:rsidRDefault="0026661F" w:rsidP="004A3171">
            <w:r w:rsidRPr="008361E2">
              <w:t>TIMEOUT</w:t>
            </w:r>
          </w:p>
        </w:tc>
        <w:tc>
          <w:tcPr>
            <w:tcW w:w="1842" w:type="dxa"/>
            <w:noWrap/>
            <w:hideMark/>
          </w:tcPr>
          <w:p w14:paraId="7AA9D46F" w14:textId="77777777" w:rsidR="0026661F" w:rsidRPr="008361E2" w:rsidRDefault="0026661F" w:rsidP="004A3171">
            <w:r w:rsidRPr="008361E2">
              <w:t> </w:t>
            </w:r>
          </w:p>
        </w:tc>
        <w:tc>
          <w:tcPr>
            <w:tcW w:w="1134" w:type="dxa"/>
            <w:noWrap/>
            <w:hideMark/>
          </w:tcPr>
          <w:p w14:paraId="6047A2DA" w14:textId="77777777" w:rsidR="0026661F" w:rsidRPr="008361E2" w:rsidRDefault="0026661F" w:rsidP="004A3171">
            <w:r w:rsidRPr="008361E2">
              <w:t> </w:t>
            </w:r>
          </w:p>
        </w:tc>
      </w:tr>
      <w:tr w:rsidR="0026661F" w:rsidRPr="008361E2" w14:paraId="5A5002D7" w14:textId="77777777" w:rsidTr="004A3171">
        <w:trPr>
          <w:trHeight w:val="270"/>
        </w:trPr>
        <w:tc>
          <w:tcPr>
            <w:tcW w:w="2689" w:type="dxa"/>
            <w:noWrap/>
            <w:hideMark/>
          </w:tcPr>
          <w:p w14:paraId="1A4C72F9" w14:textId="77777777" w:rsidR="0026661F" w:rsidRPr="008361E2" w:rsidRDefault="0026661F" w:rsidP="004A3171">
            <w:r w:rsidRPr="008361E2">
              <w:t>public/vc-exact_029.gr</w:t>
            </w:r>
          </w:p>
        </w:tc>
        <w:tc>
          <w:tcPr>
            <w:tcW w:w="1134" w:type="dxa"/>
            <w:noWrap/>
            <w:hideMark/>
          </w:tcPr>
          <w:p w14:paraId="01E36E16" w14:textId="77777777" w:rsidR="0026661F" w:rsidRPr="008361E2" w:rsidRDefault="0026661F" w:rsidP="004A3171">
            <w:r w:rsidRPr="008361E2">
              <w:t>13431</w:t>
            </w:r>
          </w:p>
        </w:tc>
        <w:tc>
          <w:tcPr>
            <w:tcW w:w="1151" w:type="dxa"/>
            <w:noWrap/>
            <w:hideMark/>
          </w:tcPr>
          <w:p w14:paraId="0D02FB3E" w14:textId="77777777" w:rsidR="0026661F" w:rsidRPr="008361E2" w:rsidRDefault="0026661F" w:rsidP="004A3171">
            <w:r w:rsidRPr="008361E2">
              <w:t>TIMEOUT</w:t>
            </w:r>
          </w:p>
        </w:tc>
        <w:tc>
          <w:tcPr>
            <w:tcW w:w="1842" w:type="dxa"/>
            <w:noWrap/>
            <w:hideMark/>
          </w:tcPr>
          <w:p w14:paraId="466D244F" w14:textId="77777777" w:rsidR="0026661F" w:rsidRPr="008361E2" w:rsidRDefault="0026661F" w:rsidP="004A3171">
            <w:r w:rsidRPr="008361E2">
              <w:t> </w:t>
            </w:r>
          </w:p>
        </w:tc>
        <w:tc>
          <w:tcPr>
            <w:tcW w:w="1134" w:type="dxa"/>
            <w:noWrap/>
            <w:hideMark/>
          </w:tcPr>
          <w:p w14:paraId="6416D0AA" w14:textId="77777777" w:rsidR="0026661F" w:rsidRPr="008361E2" w:rsidRDefault="0026661F" w:rsidP="004A3171">
            <w:r w:rsidRPr="008361E2">
              <w:t> </w:t>
            </w:r>
          </w:p>
        </w:tc>
      </w:tr>
      <w:tr w:rsidR="0026661F" w:rsidRPr="008361E2" w14:paraId="0DD69299" w14:textId="77777777" w:rsidTr="004A3171">
        <w:trPr>
          <w:trHeight w:val="270"/>
        </w:trPr>
        <w:tc>
          <w:tcPr>
            <w:tcW w:w="2689" w:type="dxa"/>
            <w:noWrap/>
            <w:hideMark/>
          </w:tcPr>
          <w:p w14:paraId="4A89E053" w14:textId="77777777" w:rsidR="0026661F" w:rsidRPr="008361E2" w:rsidRDefault="0026661F" w:rsidP="004A3171">
            <w:r w:rsidRPr="008361E2">
              <w:t>public/vc-exact_025.gr</w:t>
            </w:r>
          </w:p>
        </w:tc>
        <w:tc>
          <w:tcPr>
            <w:tcW w:w="1134" w:type="dxa"/>
            <w:noWrap/>
            <w:hideMark/>
          </w:tcPr>
          <w:p w14:paraId="266FB169" w14:textId="77777777" w:rsidR="0026661F" w:rsidRPr="008361E2" w:rsidRDefault="0026661F" w:rsidP="004A3171">
            <w:r w:rsidRPr="008361E2">
              <w:t>23194</w:t>
            </w:r>
          </w:p>
        </w:tc>
        <w:tc>
          <w:tcPr>
            <w:tcW w:w="1151" w:type="dxa"/>
            <w:noWrap/>
            <w:hideMark/>
          </w:tcPr>
          <w:p w14:paraId="25F5DA25" w14:textId="77777777" w:rsidR="0026661F" w:rsidRPr="008361E2" w:rsidRDefault="0026661F" w:rsidP="004A3171">
            <w:r w:rsidRPr="008361E2">
              <w:t>TIMEOUT</w:t>
            </w:r>
          </w:p>
        </w:tc>
        <w:tc>
          <w:tcPr>
            <w:tcW w:w="1842" w:type="dxa"/>
            <w:noWrap/>
            <w:hideMark/>
          </w:tcPr>
          <w:p w14:paraId="63BE7E7A" w14:textId="77777777" w:rsidR="0026661F" w:rsidRPr="008361E2" w:rsidRDefault="0026661F" w:rsidP="004A3171">
            <w:r w:rsidRPr="008361E2">
              <w:t> </w:t>
            </w:r>
          </w:p>
        </w:tc>
        <w:tc>
          <w:tcPr>
            <w:tcW w:w="1134" w:type="dxa"/>
            <w:noWrap/>
            <w:hideMark/>
          </w:tcPr>
          <w:p w14:paraId="1E0701A3" w14:textId="77777777" w:rsidR="0026661F" w:rsidRPr="008361E2" w:rsidRDefault="0026661F" w:rsidP="004A3171">
            <w:r w:rsidRPr="008361E2">
              <w:t> </w:t>
            </w:r>
          </w:p>
        </w:tc>
      </w:tr>
      <w:tr w:rsidR="0026661F" w:rsidRPr="008361E2" w14:paraId="36BDF384" w14:textId="77777777" w:rsidTr="004A3171">
        <w:trPr>
          <w:trHeight w:val="270"/>
        </w:trPr>
        <w:tc>
          <w:tcPr>
            <w:tcW w:w="2689" w:type="dxa"/>
            <w:noWrap/>
            <w:hideMark/>
          </w:tcPr>
          <w:p w14:paraId="7BC2BCE3" w14:textId="77777777" w:rsidR="0026661F" w:rsidRPr="008361E2" w:rsidRDefault="0026661F" w:rsidP="004A3171">
            <w:r w:rsidRPr="008361E2">
              <w:t>public/vc-exact_021.gr</w:t>
            </w:r>
          </w:p>
        </w:tc>
        <w:tc>
          <w:tcPr>
            <w:tcW w:w="1134" w:type="dxa"/>
            <w:noWrap/>
            <w:hideMark/>
          </w:tcPr>
          <w:p w14:paraId="78D55157" w14:textId="77777777" w:rsidR="0026661F" w:rsidRPr="008361E2" w:rsidRDefault="0026661F" w:rsidP="004A3171">
            <w:r w:rsidRPr="008361E2">
              <w:t>24765</w:t>
            </w:r>
          </w:p>
        </w:tc>
        <w:tc>
          <w:tcPr>
            <w:tcW w:w="1151" w:type="dxa"/>
            <w:noWrap/>
            <w:hideMark/>
          </w:tcPr>
          <w:p w14:paraId="2A9E60A1" w14:textId="77777777" w:rsidR="0026661F" w:rsidRPr="008361E2" w:rsidRDefault="0026661F" w:rsidP="004A3171">
            <w:r w:rsidRPr="008361E2">
              <w:t>TIMEOUT</w:t>
            </w:r>
          </w:p>
        </w:tc>
        <w:tc>
          <w:tcPr>
            <w:tcW w:w="1842" w:type="dxa"/>
            <w:noWrap/>
            <w:hideMark/>
          </w:tcPr>
          <w:p w14:paraId="18EDDB3B" w14:textId="77777777" w:rsidR="0026661F" w:rsidRPr="008361E2" w:rsidRDefault="0026661F" w:rsidP="004A3171">
            <w:r w:rsidRPr="008361E2">
              <w:t> </w:t>
            </w:r>
          </w:p>
        </w:tc>
        <w:tc>
          <w:tcPr>
            <w:tcW w:w="1134" w:type="dxa"/>
            <w:noWrap/>
            <w:hideMark/>
          </w:tcPr>
          <w:p w14:paraId="780018A2" w14:textId="77777777" w:rsidR="0026661F" w:rsidRPr="008361E2" w:rsidRDefault="0026661F" w:rsidP="004A3171">
            <w:r w:rsidRPr="008361E2">
              <w:t> </w:t>
            </w:r>
          </w:p>
        </w:tc>
      </w:tr>
      <w:tr w:rsidR="0026661F" w:rsidRPr="008361E2" w14:paraId="4BCCFBBC" w14:textId="77777777" w:rsidTr="004A3171">
        <w:trPr>
          <w:trHeight w:val="270"/>
        </w:trPr>
        <w:tc>
          <w:tcPr>
            <w:tcW w:w="2689" w:type="dxa"/>
            <w:noWrap/>
            <w:hideMark/>
          </w:tcPr>
          <w:p w14:paraId="3033E1C0" w14:textId="77777777" w:rsidR="0026661F" w:rsidRPr="008361E2" w:rsidRDefault="0026661F" w:rsidP="004A3171">
            <w:r w:rsidRPr="008361E2">
              <w:t>public/vc-exact_015.gr</w:t>
            </w:r>
          </w:p>
        </w:tc>
        <w:tc>
          <w:tcPr>
            <w:tcW w:w="1134" w:type="dxa"/>
            <w:noWrap/>
            <w:hideMark/>
          </w:tcPr>
          <w:p w14:paraId="51685193" w14:textId="77777777" w:rsidR="0026661F" w:rsidRPr="008361E2" w:rsidRDefault="0026661F" w:rsidP="004A3171">
            <w:r w:rsidRPr="008361E2">
              <w:t>53610</w:t>
            </w:r>
          </w:p>
        </w:tc>
        <w:tc>
          <w:tcPr>
            <w:tcW w:w="1151" w:type="dxa"/>
            <w:noWrap/>
            <w:hideMark/>
          </w:tcPr>
          <w:p w14:paraId="2A0E518A" w14:textId="77777777" w:rsidR="0026661F" w:rsidRPr="008361E2" w:rsidRDefault="0026661F" w:rsidP="004A3171">
            <w:r w:rsidRPr="008361E2">
              <w:t>TIMEOUT</w:t>
            </w:r>
          </w:p>
        </w:tc>
        <w:tc>
          <w:tcPr>
            <w:tcW w:w="1842" w:type="dxa"/>
            <w:noWrap/>
            <w:hideMark/>
          </w:tcPr>
          <w:p w14:paraId="025AEC82" w14:textId="77777777" w:rsidR="0026661F" w:rsidRPr="008361E2" w:rsidRDefault="0026661F" w:rsidP="004A3171">
            <w:r w:rsidRPr="008361E2">
              <w:t> </w:t>
            </w:r>
          </w:p>
        </w:tc>
        <w:tc>
          <w:tcPr>
            <w:tcW w:w="1134" w:type="dxa"/>
            <w:noWrap/>
            <w:hideMark/>
          </w:tcPr>
          <w:p w14:paraId="752FF4BD" w14:textId="77777777" w:rsidR="0026661F" w:rsidRPr="008361E2" w:rsidRDefault="0026661F" w:rsidP="004A3171">
            <w:r w:rsidRPr="008361E2">
              <w:t> </w:t>
            </w:r>
          </w:p>
        </w:tc>
      </w:tr>
      <w:tr w:rsidR="0026661F" w:rsidRPr="008361E2" w14:paraId="5388FD0D" w14:textId="77777777" w:rsidTr="004A3171">
        <w:trPr>
          <w:trHeight w:val="270"/>
        </w:trPr>
        <w:tc>
          <w:tcPr>
            <w:tcW w:w="2689" w:type="dxa"/>
            <w:noWrap/>
            <w:hideMark/>
          </w:tcPr>
          <w:p w14:paraId="11E23CA2" w14:textId="77777777" w:rsidR="0026661F" w:rsidRPr="008361E2" w:rsidRDefault="0026661F" w:rsidP="004A3171">
            <w:r w:rsidRPr="008361E2">
              <w:t>public/vc-exact_009.gr</w:t>
            </w:r>
          </w:p>
        </w:tc>
        <w:tc>
          <w:tcPr>
            <w:tcW w:w="1134" w:type="dxa"/>
            <w:noWrap/>
            <w:hideMark/>
          </w:tcPr>
          <w:p w14:paraId="2F3CC475" w14:textId="77777777" w:rsidR="0026661F" w:rsidRPr="008361E2" w:rsidRDefault="0026661F" w:rsidP="004A3171">
            <w:r w:rsidRPr="008361E2">
              <w:t>38452</w:t>
            </w:r>
          </w:p>
        </w:tc>
        <w:tc>
          <w:tcPr>
            <w:tcW w:w="1151" w:type="dxa"/>
            <w:noWrap/>
            <w:hideMark/>
          </w:tcPr>
          <w:p w14:paraId="4949796C" w14:textId="77777777" w:rsidR="0026661F" w:rsidRPr="008361E2" w:rsidRDefault="0026661F" w:rsidP="004A3171">
            <w:r w:rsidRPr="008361E2">
              <w:t>TIMEOUT</w:t>
            </w:r>
          </w:p>
        </w:tc>
        <w:tc>
          <w:tcPr>
            <w:tcW w:w="1842" w:type="dxa"/>
            <w:noWrap/>
            <w:hideMark/>
          </w:tcPr>
          <w:p w14:paraId="22C3F190" w14:textId="77777777" w:rsidR="0026661F" w:rsidRPr="008361E2" w:rsidRDefault="0026661F" w:rsidP="004A3171">
            <w:r w:rsidRPr="008361E2">
              <w:t> </w:t>
            </w:r>
          </w:p>
        </w:tc>
        <w:tc>
          <w:tcPr>
            <w:tcW w:w="1134" w:type="dxa"/>
            <w:noWrap/>
            <w:hideMark/>
          </w:tcPr>
          <w:p w14:paraId="5216E62C" w14:textId="77777777" w:rsidR="0026661F" w:rsidRPr="008361E2" w:rsidRDefault="0026661F" w:rsidP="004A3171">
            <w:r w:rsidRPr="008361E2">
              <w:t> </w:t>
            </w:r>
          </w:p>
        </w:tc>
      </w:tr>
      <w:tr w:rsidR="0026661F" w:rsidRPr="008361E2" w14:paraId="66AEAE22" w14:textId="77777777" w:rsidTr="004A3171">
        <w:trPr>
          <w:trHeight w:val="270"/>
        </w:trPr>
        <w:tc>
          <w:tcPr>
            <w:tcW w:w="2689" w:type="dxa"/>
            <w:noWrap/>
            <w:hideMark/>
          </w:tcPr>
          <w:p w14:paraId="4960B81C" w14:textId="77777777" w:rsidR="0026661F" w:rsidRPr="008361E2" w:rsidRDefault="0026661F" w:rsidP="004A3171">
            <w:r w:rsidRPr="008361E2">
              <w:t>public/vc-exact_153.gr</w:t>
            </w:r>
          </w:p>
        </w:tc>
        <w:tc>
          <w:tcPr>
            <w:tcW w:w="1134" w:type="dxa"/>
            <w:noWrap/>
            <w:hideMark/>
          </w:tcPr>
          <w:p w14:paraId="1E83E297" w14:textId="77777777" w:rsidR="0026661F" w:rsidRPr="008361E2" w:rsidRDefault="0026661F" w:rsidP="004A3171">
            <w:r w:rsidRPr="008361E2">
              <w:t>29076</w:t>
            </w:r>
          </w:p>
        </w:tc>
        <w:tc>
          <w:tcPr>
            <w:tcW w:w="1151" w:type="dxa"/>
            <w:noWrap/>
            <w:hideMark/>
          </w:tcPr>
          <w:p w14:paraId="44987B38" w14:textId="77777777" w:rsidR="0026661F" w:rsidRPr="008361E2" w:rsidRDefault="0026661F" w:rsidP="004A3171">
            <w:r w:rsidRPr="008361E2">
              <w:t>72.37512947</w:t>
            </w:r>
          </w:p>
        </w:tc>
        <w:tc>
          <w:tcPr>
            <w:tcW w:w="1842" w:type="dxa"/>
            <w:noWrap/>
            <w:hideMark/>
          </w:tcPr>
          <w:p w14:paraId="28BBEE4F" w14:textId="77777777" w:rsidR="0026661F" w:rsidRPr="008361E2" w:rsidRDefault="0026661F" w:rsidP="004A3171">
            <w:r w:rsidRPr="008361E2">
              <w:t>3477157</w:t>
            </w:r>
          </w:p>
        </w:tc>
        <w:tc>
          <w:tcPr>
            <w:tcW w:w="1134" w:type="dxa"/>
            <w:noWrap/>
            <w:hideMark/>
          </w:tcPr>
          <w:p w14:paraId="4CB213CE" w14:textId="77777777" w:rsidR="0026661F" w:rsidRPr="008361E2" w:rsidRDefault="0026661F" w:rsidP="004A3171">
            <w:r w:rsidRPr="008361E2">
              <w:t>18000</w:t>
            </w:r>
          </w:p>
        </w:tc>
      </w:tr>
      <w:tr w:rsidR="0026661F" w:rsidRPr="008361E2" w14:paraId="30230DF4" w14:textId="77777777" w:rsidTr="004A3171">
        <w:trPr>
          <w:trHeight w:val="270"/>
        </w:trPr>
        <w:tc>
          <w:tcPr>
            <w:tcW w:w="2689" w:type="dxa"/>
            <w:noWrap/>
            <w:hideMark/>
          </w:tcPr>
          <w:p w14:paraId="565B488F" w14:textId="77777777" w:rsidR="0026661F" w:rsidRPr="008361E2" w:rsidRDefault="0026661F" w:rsidP="004A3171">
            <w:r w:rsidRPr="008361E2">
              <w:t>public/vc-exact_159.gr</w:t>
            </w:r>
          </w:p>
        </w:tc>
        <w:tc>
          <w:tcPr>
            <w:tcW w:w="1134" w:type="dxa"/>
            <w:noWrap/>
            <w:hideMark/>
          </w:tcPr>
          <w:p w14:paraId="06FB799C" w14:textId="77777777" w:rsidR="0026661F" w:rsidRPr="008361E2" w:rsidRDefault="0026661F" w:rsidP="004A3171">
            <w:r w:rsidRPr="008361E2">
              <w:t>18096</w:t>
            </w:r>
          </w:p>
        </w:tc>
        <w:tc>
          <w:tcPr>
            <w:tcW w:w="1151" w:type="dxa"/>
            <w:noWrap/>
            <w:hideMark/>
          </w:tcPr>
          <w:p w14:paraId="7874F91C" w14:textId="77777777" w:rsidR="0026661F" w:rsidRPr="008361E2" w:rsidRDefault="0026661F" w:rsidP="004A3171">
            <w:r w:rsidRPr="008361E2">
              <w:t>57.28820424</w:t>
            </w:r>
          </w:p>
        </w:tc>
        <w:tc>
          <w:tcPr>
            <w:tcW w:w="1842" w:type="dxa"/>
            <w:noWrap/>
            <w:hideMark/>
          </w:tcPr>
          <w:p w14:paraId="3A85A427" w14:textId="77777777" w:rsidR="0026661F" w:rsidRPr="008361E2" w:rsidRDefault="0026661F" w:rsidP="004A3171">
            <w:r w:rsidRPr="008361E2">
              <w:t>6001545</w:t>
            </w:r>
          </w:p>
        </w:tc>
        <w:tc>
          <w:tcPr>
            <w:tcW w:w="1134" w:type="dxa"/>
            <w:noWrap/>
            <w:hideMark/>
          </w:tcPr>
          <w:p w14:paraId="33F7451C" w14:textId="77777777" w:rsidR="0026661F" w:rsidRPr="008361E2" w:rsidRDefault="0026661F" w:rsidP="004A3171">
            <w:r w:rsidRPr="008361E2">
              <w:t>11211</w:t>
            </w:r>
          </w:p>
        </w:tc>
      </w:tr>
      <w:tr w:rsidR="0026661F" w:rsidRPr="008361E2" w14:paraId="3A176E7E" w14:textId="77777777" w:rsidTr="004A3171">
        <w:trPr>
          <w:trHeight w:val="270"/>
        </w:trPr>
        <w:tc>
          <w:tcPr>
            <w:tcW w:w="2689" w:type="dxa"/>
            <w:noWrap/>
            <w:hideMark/>
          </w:tcPr>
          <w:p w14:paraId="4BDB07C1" w14:textId="77777777" w:rsidR="0026661F" w:rsidRPr="008361E2" w:rsidRDefault="0026661F" w:rsidP="004A3171">
            <w:r w:rsidRPr="008361E2">
              <w:t>public/vc-exact_163.gr</w:t>
            </w:r>
          </w:p>
        </w:tc>
        <w:tc>
          <w:tcPr>
            <w:tcW w:w="1134" w:type="dxa"/>
            <w:noWrap/>
            <w:hideMark/>
          </w:tcPr>
          <w:p w14:paraId="2CC56735" w14:textId="77777777" w:rsidR="0026661F" w:rsidRPr="008361E2" w:rsidRDefault="0026661F" w:rsidP="004A3171">
            <w:r w:rsidRPr="008361E2">
              <w:t>18096</w:t>
            </w:r>
          </w:p>
        </w:tc>
        <w:tc>
          <w:tcPr>
            <w:tcW w:w="1151" w:type="dxa"/>
            <w:noWrap/>
            <w:hideMark/>
          </w:tcPr>
          <w:p w14:paraId="2C152BE7" w14:textId="77777777" w:rsidR="0026661F" w:rsidRPr="008361E2" w:rsidRDefault="0026661F" w:rsidP="004A3171">
            <w:r w:rsidRPr="008361E2">
              <w:t>57.11087035</w:t>
            </w:r>
          </w:p>
        </w:tc>
        <w:tc>
          <w:tcPr>
            <w:tcW w:w="1842" w:type="dxa"/>
            <w:noWrap/>
            <w:hideMark/>
          </w:tcPr>
          <w:p w14:paraId="434219FB" w14:textId="77777777" w:rsidR="0026661F" w:rsidRPr="008361E2" w:rsidRDefault="0026661F" w:rsidP="004A3171">
            <w:r w:rsidRPr="008361E2">
              <w:t>5974107</w:t>
            </w:r>
          </w:p>
        </w:tc>
        <w:tc>
          <w:tcPr>
            <w:tcW w:w="1134" w:type="dxa"/>
            <w:noWrap/>
            <w:hideMark/>
          </w:tcPr>
          <w:p w14:paraId="59EB7C96" w14:textId="77777777" w:rsidR="0026661F" w:rsidRPr="008361E2" w:rsidRDefault="0026661F" w:rsidP="004A3171">
            <w:r w:rsidRPr="008361E2">
              <w:t>11211</w:t>
            </w:r>
          </w:p>
        </w:tc>
      </w:tr>
      <w:tr w:rsidR="0026661F" w:rsidRPr="008361E2" w14:paraId="7CDB5DBC" w14:textId="77777777" w:rsidTr="004A3171">
        <w:trPr>
          <w:trHeight w:val="270"/>
        </w:trPr>
        <w:tc>
          <w:tcPr>
            <w:tcW w:w="2689" w:type="dxa"/>
            <w:noWrap/>
            <w:hideMark/>
          </w:tcPr>
          <w:p w14:paraId="2FF6B61C" w14:textId="77777777" w:rsidR="0026661F" w:rsidRPr="008361E2" w:rsidRDefault="0026661F" w:rsidP="004A3171">
            <w:r w:rsidRPr="008361E2">
              <w:t>public/vc-exact_171.gr</w:t>
            </w:r>
          </w:p>
        </w:tc>
        <w:tc>
          <w:tcPr>
            <w:tcW w:w="1134" w:type="dxa"/>
            <w:noWrap/>
            <w:hideMark/>
          </w:tcPr>
          <w:p w14:paraId="26B51DF3" w14:textId="77777777" w:rsidR="0026661F" w:rsidRPr="008361E2" w:rsidRDefault="0026661F" w:rsidP="004A3171">
            <w:r w:rsidRPr="008361E2">
              <w:t>18096</w:t>
            </w:r>
          </w:p>
        </w:tc>
        <w:tc>
          <w:tcPr>
            <w:tcW w:w="1151" w:type="dxa"/>
            <w:noWrap/>
            <w:hideMark/>
          </w:tcPr>
          <w:p w14:paraId="0D4ABB96" w14:textId="77777777" w:rsidR="0026661F" w:rsidRPr="008361E2" w:rsidRDefault="0026661F" w:rsidP="004A3171">
            <w:r w:rsidRPr="008361E2">
              <w:t>56.94076883</w:t>
            </w:r>
          </w:p>
        </w:tc>
        <w:tc>
          <w:tcPr>
            <w:tcW w:w="1842" w:type="dxa"/>
            <w:noWrap/>
            <w:hideMark/>
          </w:tcPr>
          <w:p w14:paraId="070B27D6" w14:textId="77777777" w:rsidR="0026661F" w:rsidRPr="008361E2" w:rsidRDefault="0026661F" w:rsidP="004A3171">
            <w:r w:rsidRPr="008361E2">
              <w:t>5965978</w:t>
            </w:r>
          </w:p>
        </w:tc>
        <w:tc>
          <w:tcPr>
            <w:tcW w:w="1134" w:type="dxa"/>
            <w:noWrap/>
            <w:hideMark/>
          </w:tcPr>
          <w:p w14:paraId="5203F503" w14:textId="77777777" w:rsidR="0026661F" w:rsidRPr="008361E2" w:rsidRDefault="0026661F" w:rsidP="004A3171">
            <w:r w:rsidRPr="008361E2">
              <w:t>11214</w:t>
            </w:r>
          </w:p>
        </w:tc>
      </w:tr>
      <w:tr w:rsidR="0026661F" w:rsidRPr="008361E2" w14:paraId="29F03C73" w14:textId="77777777" w:rsidTr="004A3171">
        <w:trPr>
          <w:trHeight w:val="270"/>
        </w:trPr>
        <w:tc>
          <w:tcPr>
            <w:tcW w:w="2689" w:type="dxa"/>
            <w:noWrap/>
            <w:hideMark/>
          </w:tcPr>
          <w:p w14:paraId="06A7F9D9" w14:textId="77777777" w:rsidR="0026661F" w:rsidRPr="008361E2" w:rsidRDefault="0026661F" w:rsidP="004A3171">
            <w:r w:rsidRPr="008361E2">
              <w:t>public/vc-exact_097.gr</w:t>
            </w:r>
          </w:p>
        </w:tc>
        <w:tc>
          <w:tcPr>
            <w:tcW w:w="1134" w:type="dxa"/>
            <w:noWrap/>
            <w:hideMark/>
          </w:tcPr>
          <w:p w14:paraId="7528B9BE" w14:textId="77777777" w:rsidR="0026661F" w:rsidRPr="008361E2" w:rsidRDefault="0026661F" w:rsidP="004A3171">
            <w:r w:rsidRPr="008361E2">
              <w:t>18096</w:t>
            </w:r>
          </w:p>
        </w:tc>
        <w:tc>
          <w:tcPr>
            <w:tcW w:w="1151" w:type="dxa"/>
            <w:noWrap/>
            <w:hideMark/>
          </w:tcPr>
          <w:p w14:paraId="366AABE7" w14:textId="77777777" w:rsidR="0026661F" w:rsidRPr="008361E2" w:rsidRDefault="0026661F" w:rsidP="004A3171">
            <w:r w:rsidRPr="008361E2">
              <w:t>56.69097022</w:t>
            </w:r>
          </w:p>
        </w:tc>
        <w:tc>
          <w:tcPr>
            <w:tcW w:w="1842" w:type="dxa"/>
            <w:noWrap/>
            <w:hideMark/>
          </w:tcPr>
          <w:p w14:paraId="35519CC1" w14:textId="77777777" w:rsidR="0026661F" w:rsidRPr="008361E2" w:rsidRDefault="0026661F" w:rsidP="004A3171">
            <w:r w:rsidRPr="008361E2">
              <w:t>6003332</w:t>
            </w:r>
          </w:p>
        </w:tc>
        <w:tc>
          <w:tcPr>
            <w:tcW w:w="1134" w:type="dxa"/>
            <w:noWrap/>
            <w:hideMark/>
          </w:tcPr>
          <w:p w14:paraId="16F757CE" w14:textId="77777777" w:rsidR="0026661F" w:rsidRPr="008361E2" w:rsidRDefault="0026661F" w:rsidP="004A3171">
            <w:r w:rsidRPr="008361E2">
              <w:t>11209</w:t>
            </w:r>
          </w:p>
        </w:tc>
      </w:tr>
      <w:tr w:rsidR="0026661F" w:rsidRPr="008361E2" w14:paraId="06DA5F24" w14:textId="77777777" w:rsidTr="004A3171">
        <w:trPr>
          <w:trHeight w:val="270"/>
        </w:trPr>
        <w:tc>
          <w:tcPr>
            <w:tcW w:w="2689" w:type="dxa"/>
            <w:noWrap/>
            <w:hideMark/>
          </w:tcPr>
          <w:p w14:paraId="004BCD9D" w14:textId="77777777" w:rsidR="0026661F" w:rsidRPr="008361E2" w:rsidRDefault="0026661F" w:rsidP="004A3171">
            <w:r w:rsidRPr="008361E2">
              <w:t>public/vc-exact_141.gr</w:t>
            </w:r>
          </w:p>
        </w:tc>
        <w:tc>
          <w:tcPr>
            <w:tcW w:w="1134" w:type="dxa"/>
            <w:noWrap/>
            <w:hideMark/>
          </w:tcPr>
          <w:p w14:paraId="771BBE99" w14:textId="77777777" w:rsidR="0026661F" w:rsidRPr="008361E2" w:rsidRDefault="0026661F" w:rsidP="004A3171">
            <w:r w:rsidRPr="008361E2">
              <w:t>18096</w:t>
            </w:r>
          </w:p>
        </w:tc>
        <w:tc>
          <w:tcPr>
            <w:tcW w:w="1151" w:type="dxa"/>
            <w:noWrap/>
            <w:hideMark/>
          </w:tcPr>
          <w:p w14:paraId="7E6BE71F" w14:textId="77777777" w:rsidR="0026661F" w:rsidRPr="008361E2" w:rsidRDefault="0026661F" w:rsidP="004A3171">
            <w:r w:rsidRPr="008361E2">
              <w:t>56.45237157</w:t>
            </w:r>
          </w:p>
        </w:tc>
        <w:tc>
          <w:tcPr>
            <w:tcW w:w="1842" w:type="dxa"/>
            <w:noWrap/>
            <w:hideMark/>
          </w:tcPr>
          <w:p w14:paraId="0C8E7BF0" w14:textId="77777777" w:rsidR="0026661F" w:rsidRPr="008361E2" w:rsidRDefault="0026661F" w:rsidP="004A3171">
            <w:r w:rsidRPr="008361E2">
              <w:t>5979457</w:t>
            </w:r>
          </w:p>
        </w:tc>
        <w:tc>
          <w:tcPr>
            <w:tcW w:w="1134" w:type="dxa"/>
            <w:noWrap/>
            <w:hideMark/>
          </w:tcPr>
          <w:p w14:paraId="51355A69" w14:textId="77777777" w:rsidR="0026661F" w:rsidRPr="008361E2" w:rsidRDefault="0026661F" w:rsidP="004A3171">
            <w:r w:rsidRPr="008361E2">
              <w:t>11209</w:t>
            </w:r>
          </w:p>
        </w:tc>
      </w:tr>
      <w:tr w:rsidR="0026661F" w:rsidRPr="008361E2" w14:paraId="3609BC04" w14:textId="77777777" w:rsidTr="004A3171">
        <w:trPr>
          <w:trHeight w:val="270"/>
        </w:trPr>
        <w:tc>
          <w:tcPr>
            <w:tcW w:w="2689" w:type="dxa"/>
            <w:noWrap/>
            <w:hideMark/>
          </w:tcPr>
          <w:p w14:paraId="02809843" w14:textId="77777777" w:rsidR="0026661F" w:rsidRPr="008361E2" w:rsidRDefault="0026661F" w:rsidP="004A3171">
            <w:r w:rsidRPr="008361E2">
              <w:t>public/vc-exact_181.gr</w:t>
            </w:r>
          </w:p>
        </w:tc>
        <w:tc>
          <w:tcPr>
            <w:tcW w:w="1134" w:type="dxa"/>
            <w:noWrap/>
            <w:hideMark/>
          </w:tcPr>
          <w:p w14:paraId="1A5DEDF3" w14:textId="77777777" w:rsidR="0026661F" w:rsidRPr="008361E2" w:rsidRDefault="0026661F" w:rsidP="004A3171">
            <w:r w:rsidRPr="008361E2">
              <w:t>18096</w:t>
            </w:r>
          </w:p>
        </w:tc>
        <w:tc>
          <w:tcPr>
            <w:tcW w:w="1151" w:type="dxa"/>
            <w:noWrap/>
            <w:hideMark/>
          </w:tcPr>
          <w:p w14:paraId="207E522E" w14:textId="77777777" w:rsidR="0026661F" w:rsidRPr="008361E2" w:rsidRDefault="0026661F" w:rsidP="004A3171">
            <w:r w:rsidRPr="008361E2">
              <w:t>56.39230369</w:t>
            </w:r>
          </w:p>
        </w:tc>
        <w:tc>
          <w:tcPr>
            <w:tcW w:w="1842" w:type="dxa"/>
            <w:noWrap/>
            <w:hideMark/>
          </w:tcPr>
          <w:p w14:paraId="29238375" w14:textId="77777777" w:rsidR="0026661F" w:rsidRPr="008361E2" w:rsidRDefault="0026661F" w:rsidP="004A3171">
            <w:r w:rsidRPr="008361E2">
              <w:t>5957171</w:t>
            </w:r>
          </w:p>
        </w:tc>
        <w:tc>
          <w:tcPr>
            <w:tcW w:w="1134" w:type="dxa"/>
            <w:noWrap/>
            <w:hideMark/>
          </w:tcPr>
          <w:p w14:paraId="5276E3B0" w14:textId="77777777" w:rsidR="0026661F" w:rsidRPr="008361E2" w:rsidRDefault="0026661F" w:rsidP="004A3171">
            <w:r w:rsidRPr="008361E2">
              <w:t>11212</w:t>
            </w:r>
          </w:p>
        </w:tc>
      </w:tr>
      <w:tr w:rsidR="0026661F" w:rsidRPr="008361E2" w14:paraId="5BF572B8" w14:textId="77777777" w:rsidTr="004A3171">
        <w:trPr>
          <w:trHeight w:val="270"/>
        </w:trPr>
        <w:tc>
          <w:tcPr>
            <w:tcW w:w="2689" w:type="dxa"/>
            <w:noWrap/>
            <w:hideMark/>
          </w:tcPr>
          <w:p w14:paraId="2E7EC091" w14:textId="77777777" w:rsidR="0026661F" w:rsidRPr="008361E2" w:rsidRDefault="0026661F" w:rsidP="004A3171">
            <w:r w:rsidRPr="008361E2">
              <w:t>public/vc-exact_147.gr</w:t>
            </w:r>
          </w:p>
        </w:tc>
        <w:tc>
          <w:tcPr>
            <w:tcW w:w="1134" w:type="dxa"/>
            <w:noWrap/>
            <w:hideMark/>
          </w:tcPr>
          <w:p w14:paraId="4FAE4FB8" w14:textId="77777777" w:rsidR="0026661F" w:rsidRPr="008361E2" w:rsidRDefault="0026661F" w:rsidP="004A3171">
            <w:r w:rsidRPr="008361E2">
              <w:t>18096</w:t>
            </w:r>
          </w:p>
        </w:tc>
        <w:tc>
          <w:tcPr>
            <w:tcW w:w="1151" w:type="dxa"/>
            <w:noWrap/>
            <w:hideMark/>
          </w:tcPr>
          <w:p w14:paraId="6D3525E6" w14:textId="77777777" w:rsidR="0026661F" w:rsidRPr="008361E2" w:rsidRDefault="0026661F" w:rsidP="004A3171">
            <w:r w:rsidRPr="008361E2">
              <w:t>56.11389199</w:t>
            </w:r>
          </w:p>
        </w:tc>
        <w:tc>
          <w:tcPr>
            <w:tcW w:w="1842" w:type="dxa"/>
            <w:noWrap/>
            <w:hideMark/>
          </w:tcPr>
          <w:p w14:paraId="2AFBE383" w14:textId="77777777" w:rsidR="0026661F" w:rsidRPr="008361E2" w:rsidRDefault="0026661F" w:rsidP="004A3171">
            <w:r w:rsidRPr="008361E2">
              <w:t>5914953</w:t>
            </w:r>
          </w:p>
        </w:tc>
        <w:tc>
          <w:tcPr>
            <w:tcW w:w="1134" w:type="dxa"/>
            <w:noWrap/>
            <w:hideMark/>
          </w:tcPr>
          <w:p w14:paraId="1C53F547" w14:textId="77777777" w:rsidR="0026661F" w:rsidRPr="008361E2" w:rsidRDefault="0026661F" w:rsidP="004A3171">
            <w:r w:rsidRPr="008361E2">
              <w:t>11212</w:t>
            </w:r>
          </w:p>
        </w:tc>
      </w:tr>
      <w:tr w:rsidR="0026661F" w:rsidRPr="008361E2" w14:paraId="02D5B7CF" w14:textId="77777777" w:rsidTr="004A3171">
        <w:trPr>
          <w:trHeight w:val="270"/>
        </w:trPr>
        <w:tc>
          <w:tcPr>
            <w:tcW w:w="2689" w:type="dxa"/>
            <w:noWrap/>
            <w:hideMark/>
          </w:tcPr>
          <w:p w14:paraId="723ED315" w14:textId="77777777" w:rsidR="0026661F" w:rsidRPr="008361E2" w:rsidRDefault="0026661F" w:rsidP="004A3171">
            <w:r w:rsidRPr="008361E2">
              <w:t>public/vc-exact_165.gr</w:t>
            </w:r>
          </w:p>
        </w:tc>
        <w:tc>
          <w:tcPr>
            <w:tcW w:w="1134" w:type="dxa"/>
            <w:noWrap/>
            <w:hideMark/>
          </w:tcPr>
          <w:p w14:paraId="6F34CF73" w14:textId="77777777" w:rsidR="0026661F" w:rsidRPr="008361E2" w:rsidRDefault="0026661F" w:rsidP="004A3171">
            <w:r w:rsidRPr="008361E2">
              <w:t>18096</w:t>
            </w:r>
          </w:p>
        </w:tc>
        <w:tc>
          <w:tcPr>
            <w:tcW w:w="1151" w:type="dxa"/>
            <w:noWrap/>
            <w:hideMark/>
          </w:tcPr>
          <w:p w14:paraId="580774AC" w14:textId="77777777" w:rsidR="0026661F" w:rsidRPr="008361E2" w:rsidRDefault="0026661F" w:rsidP="004A3171">
            <w:r w:rsidRPr="008361E2">
              <w:t>56.08975463</w:t>
            </w:r>
          </w:p>
        </w:tc>
        <w:tc>
          <w:tcPr>
            <w:tcW w:w="1842" w:type="dxa"/>
            <w:noWrap/>
            <w:hideMark/>
          </w:tcPr>
          <w:p w14:paraId="3113DB1A" w14:textId="77777777" w:rsidR="0026661F" w:rsidRPr="008361E2" w:rsidRDefault="0026661F" w:rsidP="004A3171">
            <w:r w:rsidRPr="008361E2">
              <w:t>5932235</w:t>
            </w:r>
          </w:p>
        </w:tc>
        <w:tc>
          <w:tcPr>
            <w:tcW w:w="1134" w:type="dxa"/>
            <w:noWrap/>
            <w:hideMark/>
          </w:tcPr>
          <w:p w14:paraId="61C94E82" w14:textId="77777777" w:rsidR="0026661F" w:rsidRPr="008361E2" w:rsidRDefault="0026661F" w:rsidP="004A3171">
            <w:r w:rsidRPr="008361E2">
              <w:t>11209</w:t>
            </w:r>
          </w:p>
        </w:tc>
      </w:tr>
      <w:tr w:rsidR="0026661F" w:rsidRPr="008361E2" w14:paraId="2BF73C95" w14:textId="77777777" w:rsidTr="004A3171">
        <w:trPr>
          <w:trHeight w:val="270"/>
        </w:trPr>
        <w:tc>
          <w:tcPr>
            <w:tcW w:w="2689" w:type="dxa"/>
            <w:noWrap/>
            <w:hideMark/>
          </w:tcPr>
          <w:p w14:paraId="5BF926DC" w14:textId="77777777" w:rsidR="0026661F" w:rsidRPr="008361E2" w:rsidRDefault="0026661F" w:rsidP="004A3171">
            <w:r w:rsidRPr="008361E2">
              <w:t>public/vc-exact_145.gr</w:t>
            </w:r>
          </w:p>
        </w:tc>
        <w:tc>
          <w:tcPr>
            <w:tcW w:w="1134" w:type="dxa"/>
            <w:noWrap/>
            <w:hideMark/>
          </w:tcPr>
          <w:p w14:paraId="0054BBA4" w14:textId="77777777" w:rsidR="0026661F" w:rsidRPr="008361E2" w:rsidRDefault="0026661F" w:rsidP="004A3171">
            <w:r w:rsidRPr="008361E2">
              <w:t>18096</w:t>
            </w:r>
          </w:p>
        </w:tc>
        <w:tc>
          <w:tcPr>
            <w:tcW w:w="1151" w:type="dxa"/>
            <w:noWrap/>
            <w:hideMark/>
          </w:tcPr>
          <w:p w14:paraId="4DAF3468" w14:textId="77777777" w:rsidR="0026661F" w:rsidRPr="008361E2" w:rsidRDefault="0026661F" w:rsidP="004A3171">
            <w:r w:rsidRPr="008361E2">
              <w:t>56.06724477</w:t>
            </w:r>
          </w:p>
        </w:tc>
        <w:tc>
          <w:tcPr>
            <w:tcW w:w="1842" w:type="dxa"/>
            <w:noWrap/>
            <w:hideMark/>
          </w:tcPr>
          <w:p w14:paraId="557A4B9A" w14:textId="77777777" w:rsidR="0026661F" w:rsidRPr="008361E2" w:rsidRDefault="0026661F" w:rsidP="004A3171">
            <w:r w:rsidRPr="008361E2">
              <w:t>5909598</w:t>
            </w:r>
          </w:p>
        </w:tc>
        <w:tc>
          <w:tcPr>
            <w:tcW w:w="1134" w:type="dxa"/>
            <w:noWrap/>
            <w:hideMark/>
          </w:tcPr>
          <w:p w14:paraId="4FB348A8" w14:textId="77777777" w:rsidR="0026661F" w:rsidRPr="008361E2" w:rsidRDefault="0026661F" w:rsidP="004A3171">
            <w:r w:rsidRPr="008361E2">
              <w:t>11209</w:t>
            </w:r>
          </w:p>
        </w:tc>
      </w:tr>
      <w:tr w:rsidR="0026661F" w:rsidRPr="008361E2" w14:paraId="58E40F75" w14:textId="77777777" w:rsidTr="004A3171">
        <w:trPr>
          <w:trHeight w:val="270"/>
        </w:trPr>
        <w:tc>
          <w:tcPr>
            <w:tcW w:w="2689" w:type="dxa"/>
            <w:noWrap/>
            <w:hideMark/>
          </w:tcPr>
          <w:p w14:paraId="46DBFB04" w14:textId="77777777" w:rsidR="0026661F" w:rsidRPr="008361E2" w:rsidRDefault="0026661F" w:rsidP="004A3171">
            <w:r w:rsidRPr="008361E2">
              <w:t>public/vc-exact_117.gr</w:t>
            </w:r>
          </w:p>
        </w:tc>
        <w:tc>
          <w:tcPr>
            <w:tcW w:w="1134" w:type="dxa"/>
            <w:noWrap/>
            <w:hideMark/>
          </w:tcPr>
          <w:p w14:paraId="0039AEF6" w14:textId="77777777" w:rsidR="0026661F" w:rsidRPr="008361E2" w:rsidRDefault="0026661F" w:rsidP="004A3171">
            <w:r w:rsidRPr="008361E2">
              <w:t>18096</w:t>
            </w:r>
          </w:p>
        </w:tc>
        <w:tc>
          <w:tcPr>
            <w:tcW w:w="1151" w:type="dxa"/>
            <w:noWrap/>
            <w:hideMark/>
          </w:tcPr>
          <w:p w14:paraId="3FF9B310" w14:textId="77777777" w:rsidR="0026661F" w:rsidRPr="008361E2" w:rsidRDefault="0026661F" w:rsidP="004A3171">
            <w:r w:rsidRPr="008361E2">
              <w:t>55.97180596</w:t>
            </w:r>
          </w:p>
        </w:tc>
        <w:tc>
          <w:tcPr>
            <w:tcW w:w="1842" w:type="dxa"/>
            <w:noWrap/>
            <w:hideMark/>
          </w:tcPr>
          <w:p w14:paraId="69574048" w14:textId="77777777" w:rsidR="0026661F" w:rsidRPr="008361E2" w:rsidRDefault="0026661F" w:rsidP="004A3171">
            <w:r w:rsidRPr="008361E2">
              <w:t>6009299</w:t>
            </w:r>
          </w:p>
        </w:tc>
        <w:tc>
          <w:tcPr>
            <w:tcW w:w="1134" w:type="dxa"/>
            <w:noWrap/>
            <w:hideMark/>
          </w:tcPr>
          <w:p w14:paraId="5349FFB8" w14:textId="77777777" w:rsidR="0026661F" w:rsidRPr="008361E2" w:rsidRDefault="0026661F" w:rsidP="004A3171">
            <w:r w:rsidRPr="008361E2">
              <w:t>11215</w:t>
            </w:r>
          </w:p>
        </w:tc>
      </w:tr>
      <w:tr w:rsidR="0026661F" w:rsidRPr="008361E2" w14:paraId="4F837FDF" w14:textId="77777777" w:rsidTr="004A3171">
        <w:trPr>
          <w:trHeight w:val="270"/>
        </w:trPr>
        <w:tc>
          <w:tcPr>
            <w:tcW w:w="2689" w:type="dxa"/>
            <w:noWrap/>
            <w:hideMark/>
          </w:tcPr>
          <w:p w14:paraId="4031DEA2" w14:textId="77777777" w:rsidR="0026661F" w:rsidRPr="008361E2" w:rsidRDefault="0026661F" w:rsidP="004A3171">
            <w:r w:rsidRPr="008361E2">
              <w:t>public/vc-exact_139.gr</w:t>
            </w:r>
          </w:p>
        </w:tc>
        <w:tc>
          <w:tcPr>
            <w:tcW w:w="1134" w:type="dxa"/>
            <w:noWrap/>
            <w:hideMark/>
          </w:tcPr>
          <w:p w14:paraId="5436D29A" w14:textId="77777777" w:rsidR="0026661F" w:rsidRPr="008361E2" w:rsidRDefault="0026661F" w:rsidP="004A3171">
            <w:r w:rsidRPr="008361E2">
              <w:t>18096</w:t>
            </w:r>
          </w:p>
        </w:tc>
        <w:tc>
          <w:tcPr>
            <w:tcW w:w="1151" w:type="dxa"/>
            <w:noWrap/>
            <w:hideMark/>
          </w:tcPr>
          <w:p w14:paraId="563A5169" w14:textId="77777777" w:rsidR="0026661F" w:rsidRPr="008361E2" w:rsidRDefault="0026661F" w:rsidP="004A3171">
            <w:r w:rsidRPr="008361E2">
              <w:t>55.83879908</w:t>
            </w:r>
          </w:p>
        </w:tc>
        <w:tc>
          <w:tcPr>
            <w:tcW w:w="1842" w:type="dxa"/>
            <w:noWrap/>
            <w:hideMark/>
          </w:tcPr>
          <w:p w14:paraId="1651FF77" w14:textId="77777777" w:rsidR="0026661F" w:rsidRPr="008361E2" w:rsidRDefault="0026661F" w:rsidP="004A3171">
            <w:r w:rsidRPr="008361E2">
              <w:t>5927538</w:t>
            </w:r>
          </w:p>
        </w:tc>
        <w:tc>
          <w:tcPr>
            <w:tcW w:w="1134" w:type="dxa"/>
            <w:noWrap/>
            <w:hideMark/>
          </w:tcPr>
          <w:p w14:paraId="62C2354C" w14:textId="77777777" w:rsidR="0026661F" w:rsidRPr="008361E2" w:rsidRDefault="0026661F" w:rsidP="004A3171">
            <w:r w:rsidRPr="008361E2">
              <w:t>11211</w:t>
            </w:r>
          </w:p>
        </w:tc>
      </w:tr>
      <w:tr w:rsidR="0026661F" w:rsidRPr="008361E2" w14:paraId="7D24F0B6" w14:textId="77777777" w:rsidTr="004A3171">
        <w:trPr>
          <w:trHeight w:val="270"/>
        </w:trPr>
        <w:tc>
          <w:tcPr>
            <w:tcW w:w="2689" w:type="dxa"/>
            <w:noWrap/>
            <w:hideMark/>
          </w:tcPr>
          <w:p w14:paraId="02CD70FF" w14:textId="77777777" w:rsidR="0026661F" w:rsidRPr="008361E2" w:rsidRDefault="0026661F" w:rsidP="004A3171">
            <w:r w:rsidRPr="008361E2">
              <w:t>public/vc-exact_127.gr</w:t>
            </w:r>
          </w:p>
        </w:tc>
        <w:tc>
          <w:tcPr>
            <w:tcW w:w="1134" w:type="dxa"/>
            <w:noWrap/>
            <w:hideMark/>
          </w:tcPr>
          <w:p w14:paraId="1E749817" w14:textId="77777777" w:rsidR="0026661F" w:rsidRPr="008361E2" w:rsidRDefault="0026661F" w:rsidP="004A3171">
            <w:r w:rsidRPr="008361E2">
              <w:t>18096</w:t>
            </w:r>
          </w:p>
        </w:tc>
        <w:tc>
          <w:tcPr>
            <w:tcW w:w="1151" w:type="dxa"/>
            <w:noWrap/>
            <w:hideMark/>
          </w:tcPr>
          <w:p w14:paraId="79FB7FB3" w14:textId="77777777" w:rsidR="0026661F" w:rsidRPr="008361E2" w:rsidRDefault="0026661F" w:rsidP="004A3171">
            <w:r w:rsidRPr="008361E2">
              <w:t>55.66654798</w:t>
            </w:r>
          </w:p>
        </w:tc>
        <w:tc>
          <w:tcPr>
            <w:tcW w:w="1842" w:type="dxa"/>
            <w:noWrap/>
            <w:hideMark/>
          </w:tcPr>
          <w:p w14:paraId="405EE299" w14:textId="77777777" w:rsidR="0026661F" w:rsidRPr="008361E2" w:rsidRDefault="0026661F" w:rsidP="004A3171">
            <w:r w:rsidRPr="008361E2">
              <w:t>5912651</w:t>
            </w:r>
          </w:p>
        </w:tc>
        <w:tc>
          <w:tcPr>
            <w:tcW w:w="1134" w:type="dxa"/>
            <w:noWrap/>
            <w:hideMark/>
          </w:tcPr>
          <w:p w14:paraId="1327E911" w14:textId="77777777" w:rsidR="0026661F" w:rsidRPr="008361E2" w:rsidRDefault="0026661F" w:rsidP="004A3171">
            <w:r w:rsidRPr="008361E2">
              <w:t>11205</w:t>
            </w:r>
          </w:p>
        </w:tc>
      </w:tr>
      <w:tr w:rsidR="0026661F" w:rsidRPr="008361E2" w14:paraId="2BA89CAA" w14:textId="77777777" w:rsidTr="004A3171">
        <w:trPr>
          <w:trHeight w:val="270"/>
        </w:trPr>
        <w:tc>
          <w:tcPr>
            <w:tcW w:w="2689" w:type="dxa"/>
            <w:noWrap/>
            <w:hideMark/>
          </w:tcPr>
          <w:p w14:paraId="0D337786" w14:textId="77777777" w:rsidR="0026661F" w:rsidRPr="008361E2" w:rsidRDefault="0026661F" w:rsidP="004A3171">
            <w:r w:rsidRPr="008361E2">
              <w:t>public/vc-exact_121.gr</w:t>
            </w:r>
          </w:p>
        </w:tc>
        <w:tc>
          <w:tcPr>
            <w:tcW w:w="1134" w:type="dxa"/>
            <w:noWrap/>
            <w:hideMark/>
          </w:tcPr>
          <w:p w14:paraId="0A7CF778" w14:textId="77777777" w:rsidR="0026661F" w:rsidRPr="008361E2" w:rsidRDefault="0026661F" w:rsidP="004A3171">
            <w:r w:rsidRPr="008361E2">
              <w:t>18096</w:t>
            </w:r>
          </w:p>
        </w:tc>
        <w:tc>
          <w:tcPr>
            <w:tcW w:w="1151" w:type="dxa"/>
            <w:noWrap/>
            <w:hideMark/>
          </w:tcPr>
          <w:p w14:paraId="772E7B60" w14:textId="77777777" w:rsidR="0026661F" w:rsidRPr="008361E2" w:rsidRDefault="0026661F" w:rsidP="004A3171">
            <w:r w:rsidRPr="008361E2">
              <w:t>55.6446845</w:t>
            </w:r>
          </w:p>
        </w:tc>
        <w:tc>
          <w:tcPr>
            <w:tcW w:w="1842" w:type="dxa"/>
            <w:noWrap/>
            <w:hideMark/>
          </w:tcPr>
          <w:p w14:paraId="4D400856" w14:textId="77777777" w:rsidR="0026661F" w:rsidRPr="008361E2" w:rsidRDefault="0026661F" w:rsidP="004A3171">
            <w:r w:rsidRPr="008361E2">
              <w:t>5918237</w:t>
            </w:r>
          </w:p>
        </w:tc>
        <w:tc>
          <w:tcPr>
            <w:tcW w:w="1134" w:type="dxa"/>
            <w:noWrap/>
            <w:hideMark/>
          </w:tcPr>
          <w:p w14:paraId="2C8CABD4" w14:textId="77777777" w:rsidR="0026661F" w:rsidRPr="008361E2" w:rsidRDefault="0026661F" w:rsidP="004A3171">
            <w:r w:rsidRPr="008361E2">
              <w:t>11211</w:t>
            </w:r>
          </w:p>
        </w:tc>
      </w:tr>
      <w:tr w:rsidR="0026661F" w:rsidRPr="008361E2" w14:paraId="3A069E9D" w14:textId="77777777" w:rsidTr="004A3171">
        <w:trPr>
          <w:trHeight w:val="270"/>
        </w:trPr>
        <w:tc>
          <w:tcPr>
            <w:tcW w:w="2689" w:type="dxa"/>
            <w:noWrap/>
            <w:hideMark/>
          </w:tcPr>
          <w:p w14:paraId="7E8EE585" w14:textId="77777777" w:rsidR="0026661F" w:rsidRPr="008361E2" w:rsidRDefault="0026661F" w:rsidP="004A3171">
            <w:r w:rsidRPr="008361E2">
              <w:t>public/vc-exact_115.gr</w:t>
            </w:r>
          </w:p>
        </w:tc>
        <w:tc>
          <w:tcPr>
            <w:tcW w:w="1134" w:type="dxa"/>
            <w:noWrap/>
            <w:hideMark/>
          </w:tcPr>
          <w:p w14:paraId="4B080F42" w14:textId="77777777" w:rsidR="0026661F" w:rsidRPr="008361E2" w:rsidRDefault="0026661F" w:rsidP="004A3171">
            <w:r w:rsidRPr="008361E2">
              <w:t>18096</w:t>
            </w:r>
          </w:p>
        </w:tc>
        <w:tc>
          <w:tcPr>
            <w:tcW w:w="1151" w:type="dxa"/>
            <w:noWrap/>
            <w:hideMark/>
          </w:tcPr>
          <w:p w14:paraId="0F3E3F35" w14:textId="77777777" w:rsidR="0026661F" w:rsidRPr="008361E2" w:rsidRDefault="0026661F" w:rsidP="004A3171">
            <w:r w:rsidRPr="008361E2">
              <w:t>55.39813337</w:t>
            </w:r>
          </w:p>
        </w:tc>
        <w:tc>
          <w:tcPr>
            <w:tcW w:w="1842" w:type="dxa"/>
            <w:noWrap/>
            <w:hideMark/>
          </w:tcPr>
          <w:p w14:paraId="620B7AC4" w14:textId="77777777" w:rsidR="0026661F" w:rsidRPr="008361E2" w:rsidRDefault="0026661F" w:rsidP="004A3171">
            <w:r w:rsidRPr="008361E2">
              <w:t>5937776</w:t>
            </w:r>
          </w:p>
        </w:tc>
        <w:tc>
          <w:tcPr>
            <w:tcW w:w="1134" w:type="dxa"/>
            <w:noWrap/>
            <w:hideMark/>
          </w:tcPr>
          <w:p w14:paraId="6D7198FA" w14:textId="77777777" w:rsidR="0026661F" w:rsidRPr="008361E2" w:rsidRDefault="0026661F" w:rsidP="004A3171">
            <w:r w:rsidRPr="008361E2">
              <w:t>11210</w:t>
            </w:r>
          </w:p>
        </w:tc>
      </w:tr>
      <w:tr w:rsidR="0026661F" w:rsidRPr="008361E2" w14:paraId="300C9E15" w14:textId="77777777" w:rsidTr="004A3171">
        <w:trPr>
          <w:trHeight w:val="270"/>
        </w:trPr>
        <w:tc>
          <w:tcPr>
            <w:tcW w:w="2689" w:type="dxa"/>
            <w:noWrap/>
            <w:hideMark/>
          </w:tcPr>
          <w:p w14:paraId="2AFFC72D" w14:textId="77777777" w:rsidR="0026661F" w:rsidRPr="008361E2" w:rsidRDefault="0026661F" w:rsidP="004A3171">
            <w:r w:rsidRPr="008361E2">
              <w:t>public/vc-exact_129.gr</w:t>
            </w:r>
          </w:p>
        </w:tc>
        <w:tc>
          <w:tcPr>
            <w:tcW w:w="1134" w:type="dxa"/>
            <w:noWrap/>
            <w:hideMark/>
          </w:tcPr>
          <w:p w14:paraId="3188D088" w14:textId="77777777" w:rsidR="0026661F" w:rsidRPr="008361E2" w:rsidRDefault="0026661F" w:rsidP="004A3171">
            <w:r w:rsidRPr="008361E2">
              <w:t>15783</w:t>
            </w:r>
          </w:p>
        </w:tc>
        <w:tc>
          <w:tcPr>
            <w:tcW w:w="1151" w:type="dxa"/>
            <w:noWrap/>
            <w:hideMark/>
          </w:tcPr>
          <w:p w14:paraId="68B4BA4F" w14:textId="77777777" w:rsidR="0026661F" w:rsidRPr="008361E2" w:rsidRDefault="0026661F" w:rsidP="004A3171">
            <w:r w:rsidRPr="008361E2">
              <w:t>42.3163103</w:t>
            </w:r>
          </w:p>
        </w:tc>
        <w:tc>
          <w:tcPr>
            <w:tcW w:w="1842" w:type="dxa"/>
            <w:noWrap/>
            <w:hideMark/>
          </w:tcPr>
          <w:p w14:paraId="785C5EC8" w14:textId="77777777" w:rsidR="0026661F" w:rsidRPr="008361E2" w:rsidRDefault="0026661F" w:rsidP="004A3171">
            <w:r w:rsidRPr="008361E2">
              <w:t>4599245</w:t>
            </w:r>
          </w:p>
        </w:tc>
        <w:tc>
          <w:tcPr>
            <w:tcW w:w="1134" w:type="dxa"/>
            <w:noWrap/>
            <w:hideMark/>
          </w:tcPr>
          <w:p w14:paraId="0AAD290D" w14:textId="77777777" w:rsidR="0026661F" w:rsidRPr="008361E2" w:rsidRDefault="0026661F" w:rsidP="004A3171">
            <w:r w:rsidRPr="008361E2">
              <w:t>9781</w:t>
            </w:r>
          </w:p>
        </w:tc>
      </w:tr>
      <w:tr w:rsidR="0026661F" w:rsidRPr="008361E2" w14:paraId="2F5E875A" w14:textId="77777777" w:rsidTr="004A3171">
        <w:trPr>
          <w:trHeight w:val="270"/>
        </w:trPr>
        <w:tc>
          <w:tcPr>
            <w:tcW w:w="2689" w:type="dxa"/>
            <w:noWrap/>
            <w:hideMark/>
          </w:tcPr>
          <w:p w14:paraId="6F19549B" w14:textId="77777777" w:rsidR="0026661F" w:rsidRPr="008361E2" w:rsidRDefault="0026661F" w:rsidP="004A3171">
            <w:r w:rsidRPr="008361E2">
              <w:t>public/vc-exact_095.gr</w:t>
            </w:r>
          </w:p>
        </w:tc>
        <w:tc>
          <w:tcPr>
            <w:tcW w:w="1134" w:type="dxa"/>
            <w:noWrap/>
            <w:hideMark/>
          </w:tcPr>
          <w:p w14:paraId="39CFBB5D" w14:textId="77777777" w:rsidR="0026661F" w:rsidRPr="008361E2" w:rsidRDefault="0026661F" w:rsidP="004A3171">
            <w:r w:rsidRPr="008361E2">
              <w:t>15783</w:t>
            </w:r>
          </w:p>
        </w:tc>
        <w:tc>
          <w:tcPr>
            <w:tcW w:w="1151" w:type="dxa"/>
            <w:noWrap/>
            <w:hideMark/>
          </w:tcPr>
          <w:p w14:paraId="7153BEC4" w14:textId="77777777" w:rsidR="0026661F" w:rsidRPr="008361E2" w:rsidRDefault="0026661F" w:rsidP="004A3171">
            <w:r w:rsidRPr="008361E2">
              <w:t>42.12759876</w:t>
            </w:r>
          </w:p>
        </w:tc>
        <w:tc>
          <w:tcPr>
            <w:tcW w:w="1842" w:type="dxa"/>
            <w:noWrap/>
            <w:hideMark/>
          </w:tcPr>
          <w:p w14:paraId="34CA5931" w14:textId="77777777" w:rsidR="0026661F" w:rsidRPr="008361E2" w:rsidRDefault="0026661F" w:rsidP="004A3171">
            <w:r w:rsidRPr="008361E2">
              <w:t>4547295</w:t>
            </w:r>
          </w:p>
        </w:tc>
        <w:tc>
          <w:tcPr>
            <w:tcW w:w="1134" w:type="dxa"/>
            <w:noWrap/>
            <w:hideMark/>
          </w:tcPr>
          <w:p w14:paraId="51CC8D88" w14:textId="77777777" w:rsidR="0026661F" w:rsidRPr="008361E2" w:rsidRDefault="0026661F" w:rsidP="004A3171">
            <w:r w:rsidRPr="008361E2">
              <w:t>9771</w:t>
            </w:r>
          </w:p>
        </w:tc>
      </w:tr>
      <w:tr w:rsidR="0026661F" w:rsidRPr="008361E2" w14:paraId="3CE5F9DC" w14:textId="77777777" w:rsidTr="004A3171">
        <w:trPr>
          <w:trHeight w:val="270"/>
        </w:trPr>
        <w:tc>
          <w:tcPr>
            <w:tcW w:w="2689" w:type="dxa"/>
            <w:noWrap/>
            <w:hideMark/>
          </w:tcPr>
          <w:p w14:paraId="587B6594" w14:textId="77777777" w:rsidR="0026661F" w:rsidRPr="008361E2" w:rsidRDefault="0026661F" w:rsidP="004A3171">
            <w:r w:rsidRPr="008361E2">
              <w:t>public/vc-exact_151.gr</w:t>
            </w:r>
          </w:p>
        </w:tc>
        <w:tc>
          <w:tcPr>
            <w:tcW w:w="1134" w:type="dxa"/>
            <w:noWrap/>
            <w:hideMark/>
          </w:tcPr>
          <w:p w14:paraId="10F4CF76" w14:textId="77777777" w:rsidR="0026661F" w:rsidRPr="008361E2" w:rsidRDefault="0026661F" w:rsidP="004A3171">
            <w:r w:rsidRPr="008361E2">
              <w:t>15783</w:t>
            </w:r>
          </w:p>
        </w:tc>
        <w:tc>
          <w:tcPr>
            <w:tcW w:w="1151" w:type="dxa"/>
            <w:noWrap/>
            <w:hideMark/>
          </w:tcPr>
          <w:p w14:paraId="1AC79C8A" w14:textId="77777777" w:rsidR="0026661F" w:rsidRPr="008361E2" w:rsidRDefault="0026661F" w:rsidP="004A3171">
            <w:r w:rsidRPr="008361E2">
              <w:t>41.87351869</w:t>
            </w:r>
          </w:p>
        </w:tc>
        <w:tc>
          <w:tcPr>
            <w:tcW w:w="1842" w:type="dxa"/>
            <w:noWrap/>
            <w:hideMark/>
          </w:tcPr>
          <w:p w14:paraId="76CD1639" w14:textId="77777777" w:rsidR="0026661F" w:rsidRPr="008361E2" w:rsidRDefault="0026661F" w:rsidP="004A3171">
            <w:r w:rsidRPr="008361E2">
              <w:t>4564820</w:t>
            </w:r>
          </w:p>
        </w:tc>
        <w:tc>
          <w:tcPr>
            <w:tcW w:w="1134" w:type="dxa"/>
            <w:noWrap/>
            <w:hideMark/>
          </w:tcPr>
          <w:p w14:paraId="34DA7C79" w14:textId="77777777" w:rsidR="0026661F" w:rsidRPr="008361E2" w:rsidRDefault="0026661F" w:rsidP="004A3171">
            <w:r w:rsidRPr="008361E2">
              <w:t>9777</w:t>
            </w:r>
          </w:p>
        </w:tc>
      </w:tr>
      <w:tr w:rsidR="0026661F" w:rsidRPr="008361E2" w14:paraId="3487EE70" w14:textId="77777777" w:rsidTr="004A3171">
        <w:trPr>
          <w:trHeight w:val="270"/>
        </w:trPr>
        <w:tc>
          <w:tcPr>
            <w:tcW w:w="2689" w:type="dxa"/>
            <w:noWrap/>
            <w:hideMark/>
          </w:tcPr>
          <w:p w14:paraId="5DAF46D6" w14:textId="77777777" w:rsidR="0026661F" w:rsidRPr="008361E2" w:rsidRDefault="0026661F" w:rsidP="004A3171">
            <w:r w:rsidRPr="008361E2">
              <w:t>public/vc-exact_179.gr</w:t>
            </w:r>
          </w:p>
        </w:tc>
        <w:tc>
          <w:tcPr>
            <w:tcW w:w="1134" w:type="dxa"/>
            <w:noWrap/>
            <w:hideMark/>
          </w:tcPr>
          <w:p w14:paraId="283D5862" w14:textId="77777777" w:rsidR="0026661F" w:rsidRPr="008361E2" w:rsidRDefault="0026661F" w:rsidP="004A3171">
            <w:r w:rsidRPr="008361E2">
              <w:t>15783</w:t>
            </w:r>
          </w:p>
        </w:tc>
        <w:tc>
          <w:tcPr>
            <w:tcW w:w="1151" w:type="dxa"/>
            <w:noWrap/>
            <w:hideMark/>
          </w:tcPr>
          <w:p w14:paraId="54747CDE" w14:textId="77777777" w:rsidR="0026661F" w:rsidRPr="008361E2" w:rsidRDefault="0026661F" w:rsidP="004A3171">
            <w:r w:rsidRPr="008361E2">
              <w:t>41.75978476</w:t>
            </w:r>
          </w:p>
        </w:tc>
        <w:tc>
          <w:tcPr>
            <w:tcW w:w="1842" w:type="dxa"/>
            <w:noWrap/>
            <w:hideMark/>
          </w:tcPr>
          <w:p w14:paraId="13E7459D" w14:textId="77777777" w:rsidR="0026661F" w:rsidRPr="008361E2" w:rsidRDefault="0026661F" w:rsidP="004A3171">
            <w:r w:rsidRPr="008361E2">
              <w:t>4641970</w:t>
            </w:r>
          </w:p>
        </w:tc>
        <w:tc>
          <w:tcPr>
            <w:tcW w:w="1134" w:type="dxa"/>
            <w:noWrap/>
            <w:hideMark/>
          </w:tcPr>
          <w:p w14:paraId="2A666045" w14:textId="77777777" w:rsidR="0026661F" w:rsidRPr="008361E2" w:rsidRDefault="0026661F" w:rsidP="004A3171">
            <w:r w:rsidRPr="008361E2">
              <w:t>9778</w:t>
            </w:r>
          </w:p>
        </w:tc>
      </w:tr>
      <w:tr w:rsidR="0026661F" w:rsidRPr="008361E2" w14:paraId="5A17E7DA" w14:textId="77777777" w:rsidTr="004A3171">
        <w:trPr>
          <w:trHeight w:val="270"/>
        </w:trPr>
        <w:tc>
          <w:tcPr>
            <w:tcW w:w="2689" w:type="dxa"/>
            <w:noWrap/>
            <w:hideMark/>
          </w:tcPr>
          <w:p w14:paraId="5DD32171" w14:textId="77777777" w:rsidR="0026661F" w:rsidRPr="008361E2" w:rsidRDefault="0026661F" w:rsidP="004A3171">
            <w:r w:rsidRPr="008361E2">
              <w:t>public/vc-exact_103.gr</w:t>
            </w:r>
          </w:p>
        </w:tc>
        <w:tc>
          <w:tcPr>
            <w:tcW w:w="1134" w:type="dxa"/>
            <w:noWrap/>
            <w:hideMark/>
          </w:tcPr>
          <w:p w14:paraId="07B6D554" w14:textId="77777777" w:rsidR="0026661F" w:rsidRPr="008361E2" w:rsidRDefault="0026661F" w:rsidP="004A3171">
            <w:r w:rsidRPr="008361E2">
              <w:t>15783</w:t>
            </w:r>
          </w:p>
        </w:tc>
        <w:tc>
          <w:tcPr>
            <w:tcW w:w="1151" w:type="dxa"/>
            <w:noWrap/>
            <w:hideMark/>
          </w:tcPr>
          <w:p w14:paraId="0C22B2DD" w14:textId="77777777" w:rsidR="0026661F" w:rsidRPr="008361E2" w:rsidRDefault="0026661F" w:rsidP="004A3171">
            <w:r w:rsidRPr="008361E2">
              <w:t>41.69855494</w:t>
            </w:r>
          </w:p>
        </w:tc>
        <w:tc>
          <w:tcPr>
            <w:tcW w:w="1842" w:type="dxa"/>
            <w:noWrap/>
            <w:hideMark/>
          </w:tcPr>
          <w:p w14:paraId="2A34765E" w14:textId="77777777" w:rsidR="0026661F" w:rsidRPr="008361E2" w:rsidRDefault="0026661F" w:rsidP="004A3171">
            <w:r w:rsidRPr="008361E2">
              <w:t>4581475</w:t>
            </w:r>
          </w:p>
        </w:tc>
        <w:tc>
          <w:tcPr>
            <w:tcW w:w="1134" w:type="dxa"/>
            <w:noWrap/>
            <w:hideMark/>
          </w:tcPr>
          <w:p w14:paraId="39ADC2D3" w14:textId="77777777" w:rsidR="0026661F" w:rsidRPr="008361E2" w:rsidRDefault="0026661F" w:rsidP="004A3171">
            <w:r w:rsidRPr="008361E2">
              <w:t>9774</w:t>
            </w:r>
          </w:p>
        </w:tc>
      </w:tr>
      <w:tr w:rsidR="0026661F" w:rsidRPr="008361E2" w14:paraId="67B05466" w14:textId="77777777" w:rsidTr="004A3171">
        <w:trPr>
          <w:trHeight w:val="270"/>
        </w:trPr>
        <w:tc>
          <w:tcPr>
            <w:tcW w:w="2689" w:type="dxa"/>
            <w:noWrap/>
            <w:hideMark/>
          </w:tcPr>
          <w:p w14:paraId="62266FCF" w14:textId="77777777" w:rsidR="0026661F" w:rsidRPr="008361E2" w:rsidRDefault="0026661F" w:rsidP="004A3171">
            <w:r w:rsidRPr="008361E2">
              <w:t>public/vc-exact_087.gr</w:t>
            </w:r>
          </w:p>
        </w:tc>
        <w:tc>
          <w:tcPr>
            <w:tcW w:w="1134" w:type="dxa"/>
            <w:noWrap/>
            <w:hideMark/>
          </w:tcPr>
          <w:p w14:paraId="779C3B54" w14:textId="77777777" w:rsidR="0026661F" w:rsidRPr="008361E2" w:rsidRDefault="0026661F" w:rsidP="004A3171">
            <w:r w:rsidRPr="008361E2">
              <w:t>13590</w:t>
            </w:r>
          </w:p>
        </w:tc>
        <w:tc>
          <w:tcPr>
            <w:tcW w:w="1151" w:type="dxa"/>
            <w:noWrap/>
            <w:hideMark/>
          </w:tcPr>
          <w:p w14:paraId="3F9CEB45" w14:textId="77777777" w:rsidR="0026661F" w:rsidRPr="008361E2" w:rsidRDefault="0026661F" w:rsidP="004A3171">
            <w:r w:rsidRPr="008361E2">
              <w:t>31.05602064</w:t>
            </w:r>
          </w:p>
        </w:tc>
        <w:tc>
          <w:tcPr>
            <w:tcW w:w="1842" w:type="dxa"/>
            <w:noWrap/>
            <w:hideMark/>
          </w:tcPr>
          <w:p w14:paraId="01FA8352" w14:textId="77777777" w:rsidR="0026661F" w:rsidRPr="008361E2" w:rsidRDefault="0026661F" w:rsidP="004A3171">
            <w:r w:rsidRPr="008361E2">
              <w:t>3423740</w:t>
            </w:r>
          </w:p>
        </w:tc>
        <w:tc>
          <w:tcPr>
            <w:tcW w:w="1134" w:type="dxa"/>
            <w:noWrap/>
            <w:hideMark/>
          </w:tcPr>
          <w:p w14:paraId="028C9EAF" w14:textId="77777777" w:rsidR="0026661F" w:rsidRPr="008361E2" w:rsidRDefault="0026661F" w:rsidP="004A3171">
            <w:r w:rsidRPr="008361E2">
              <w:t>8421</w:t>
            </w:r>
          </w:p>
        </w:tc>
      </w:tr>
      <w:tr w:rsidR="0026661F" w:rsidRPr="008361E2" w14:paraId="2599E703" w14:textId="77777777" w:rsidTr="004A3171">
        <w:trPr>
          <w:trHeight w:val="270"/>
        </w:trPr>
        <w:tc>
          <w:tcPr>
            <w:tcW w:w="2689" w:type="dxa"/>
            <w:noWrap/>
            <w:hideMark/>
          </w:tcPr>
          <w:p w14:paraId="72A2C010" w14:textId="77777777" w:rsidR="0026661F" w:rsidRPr="008361E2" w:rsidRDefault="0026661F" w:rsidP="004A3171">
            <w:r w:rsidRPr="008361E2">
              <w:t>public/vc-exact_107.gr</w:t>
            </w:r>
          </w:p>
        </w:tc>
        <w:tc>
          <w:tcPr>
            <w:tcW w:w="1134" w:type="dxa"/>
            <w:noWrap/>
            <w:hideMark/>
          </w:tcPr>
          <w:p w14:paraId="68AF1767" w14:textId="77777777" w:rsidR="0026661F" w:rsidRPr="008361E2" w:rsidRDefault="0026661F" w:rsidP="004A3171">
            <w:r w:rsidRPr="008361E2">
              <w:t>13590</w:t>
            </w:r>
          </w:p>
        </w:tc>
        <w:tc>
          <w:tcPr>
            <w:tcW w:w="1151" w:type="dxa"/>
            <w:noWrap/>
            <w:hideMark/>
          </w:tcPr>
          <w:p w14:paraId="2021B259" w14:textId="77777777" w:rsidR="0026661F" w:rsidRPr="008361E2" w:rsidRDefault="0026661F" w:rsidP="004A3171">
            <w:r w:rsidRPr="008361E2">
              <w:t>30.94421945</w:t>
            </w:r>
          </w:p>
        </w:tc>
        <w:tc>
          <w:tcPr>
            <w:tcW w:w="1842" w:type="dxa"/>
            <w:noWrap/>
            <w:hideMark/>
          </w:tcPr>
          <w:p w14:paraId="47C3B156" w14:textId="77777777" w:rsidR="0026661F" w:rsidRPr="008361E2" w:rsidRDefault="0026661F" w:rsidP="004A3171">
            <w:r w:rsidRPr="008361E2">
              <w:t>3371890</w:t>
            </w:r>
          </w:p>
        </w:tc>
        <w:tc>
          <w:tcPr>
            <w:tcW w:w="1134" w:type="dxa"/>
            <w:noWrap/>
            <w:hideMark/>
          </w:tcPr>
          <w:p w14:paraId="39770224" w14:textId="77777777" w:rsidR="0026661F" w:rsidRPr="008361E2" w:rsidRDefault="0026661F" w:rsidP="004A3171">
            <w:r w:rsidRPr="008361E2">
              <w:t>8417</w:t>
            </w:r>
          </w:p>
        </w:tc>
      </w:tr>
      <w:tr w:rsidR="0026661F" w:rsidRPr="008361E2" w14:paraId="1FD2E248" w14:textId="77777777" w:rsidTr="004A3171">
        <w:trPr>
          <w:trHeight w:val="270"/>
        </w:trPr>
        <w:tc>
          <w:tcPr>
            <w:tcW w:w="2689" w:type="dxa"/>
            <w:noWrap/>
            <w:hideMark/>
          </w:tcPr>
          <w:p w14:paraId="1C401FF4" w14:textId="77777777" w:rsidR="0026661F" w:rsidRPr="008361E2" w:rsidRDefault="0026661F" w:rsidP="004A3171">
            <w:r w:rsidRPr="008361E2">
              <w:t>public/vc-exact_189.gr</w:t>
            </w:r>
          </w:p>
        </w:tc>
        <w:tc>
          <w:tcPr>
            <w:tcW w:w="1134" w:type="dxa"/>
            <w:noWrap/>
            <w:hideMark/>
          </w:tcPr>
          <w:p w14:paraId="6316A084" w14:textId="77777777" w:rsidR="0026661F" w:rsidRPr="008361E2" w:rsidRDefault="0026661F" w:rsidP="004A3171">
            <w:r w:rsidRPr="008361E2">
              <w:t>7400</w:t>
            </w:r>
          </w:p>
        </w:tc>
        <w:tc>
          <w:tcPr>
            <w:tcW w:w="1151" w:type="dxa"/>
            <w:noWrap/>
            <w:hideMark/>
          </w:tcPr>
          <w:p w14:paraId="7618CFBA" w14:textId="77777777" w:rsidR="0026661F" w:rsidRPr="008361E2" w:rsidRDefault="0026661F" w:rsidP="004A3171">
            <w:r w:rsidRPr="008361E2">
              <w:t>9.926784618</w:t>
            </w:r>
          </w:p>
        </w:tc>
        <w:tc>
          <w:tcPr>
            <w:tcW w:w="1842" w:type="dxa"/>
            <w:noWrap/>
            <w:hideMark/>
          </w:tcPr>
          <w:p w14:paraId="30E6025D" w14:textId="77777777" w:rsidR="0026661F" w:rsidRPr="008361E2" w:rsidRDefault="0026661F" w:rsidP="004A3171">
            <w:r w:rsidRPr="008361E2">
              <w:t>1531676</w:t>
            </w:r>
          </w:p>
        </w:tc>
        <w:tc>
          <w:tcPr>
            <w:tcW w:w="1134" w:type="dxa"/>
            <w:noWrap/>
            <w:hideMark/>
          </w:tcPr>
          <w:p w14:paraId="02F583EE" w14:textId="77777777" w:rsidR="0026661F" w:rsidRPr="008361E2" w:rsidRDefault="0026661F" w:rsidP="004A3171">
            <w:r w:rsidRPr="008361E2">
              <w:t>4815</w:t>
            </w:r>
          </w:p>
        </w:tc>
      </w:tr>
      <w:tr w:rsidR="0026661F" w:rsidRPr="008361E2" w14:paraId="6E1FA3B5" w14:textId="77777777" w:rsidTr="004A3171">
        <w:trPr>
          <w:trHeight w:val="270"/>
        </w:trPr>
        <w:tc>
          <w:tcPr>
            <w:tcW w:w="2689" w:type="dxa"/>
            <w:noWrap/>
            <w:hideMark/>
          </w:tcPr>
          <w:p w14:paraId="783FAD10" w14:textId="77777777" w:rsidR="0026661F" w:rsidRPr="008361E2" w:rsidRDefault="0026661F" w:rsidP="004A3171">
            <w:r w:rsidRPr="008361E2">
              <w:t>public/vc-exact_085.gr</w:t>
            </w:r>
          </w:p>
        </w:tc>
        <w:tc>
          <w:tcPr>
            <w:tcW w:w="1134" w:type="dxa"/>
            <w:noWrap/>
            <w:hideMark/>
          </w:tcPr>
          <w:p w14:paraId="3DDF258A" w14:textId="77777777" w:rsidR="0026661F" w:rsidRPr="008361E2" w:rsidRDefault="0026661F" w:rsidP="004A3171">
            <w:r w:rsidRPr="008361E2">
              <w:t>11470</w:t>
            </w:r>
          </w:p>
        </w:tc>
        <w:tc>
          <w:tcPr>
            <w:tcW w:w="1151" w:type="dxa"/>
            <w:noWrap/>
            <w:hideMark/>
          </w:tcPr>
          <w:p w14:paraId="34AFFA2C" w14:textId="77777777" w:rsidR="0026661F" w:rsidRPr="008361E2" w:rsidRDefault="0026661F" w:rsidP="004A3171">
            <w:r w:rsidRPr="008361E2">
              <w:t>9.833961252</w:t>
            </w:r>
          </w:p>
        </w:tc>
        <w:tc>
          <w:tcPr>
            <w:tcW w:w="1842" w:type="dxa"/>
            <w:noWrap/>
            <w:hideMark/>
          </w:tcPr>
          <w:p w14:paraId="5E1D380F" w14:textId="77777777" w:rsidR="0026661F" w:rsidRPr="008361E2" w:rsidRDefault="0026661F" w:rsidP="004A3171">
            <w:r w:rsidRPr="008361E2">
              <w:t>657526</w:t>
            </w:r>
          </w:p>
        </w:tc>
        <w:tc>
          <w:tcPr>
            <w:tcW w:w="1134" w:type="dxa"/>
            <w:noWrap/>
            <w:hideMark/>
          </w:tcPr>
          <w:p w14:paraId="21FC7BA1" w14:textId="77777777" w:rsidR="0026661F" w:rsidRPr="008361E2" w:rsidRDefault="0026661F" w:rsidP="004A3171">
            <w:r w:rsidRPr="008361E2">
              <w:t>7042</w:t>
            </w:r>
          </w:p>
        </w:tc>
      </w:tr>
      <w:tr w:rsidR="0026661F" w:rsidRPr="008361E2" w14:paraId="06AF5D3D" w14:textId="77777777" w:rsidTr="004A3171">
        <w:trPr>
          <w:trHeight w:val="270"/>
        </w:trPr>
        <w:tc>
          <w:tcPr>
            <w:tcW w:w="2689" w:type="dxa"/>
            <w:noWrap/>
            <w:hideMark/>
          </w:tcPr>
          <w:p w14:paraId="4ED836E3" w14:textId="77777777" w:rsidR="0026661F" w:rsidRPr="008361E2" w:rsidRDefault="0026661F" w:rsidP="004A3171">
            <w:r w:rsidRPr="008361E2">
              <w:t>public/vc-exact_193.gr</w:t>
            </w:r>
          </w:p>
        </w:tc>
        <w:tc>
          <w:tcPr>
            <w:tcW w:w="1134" w:type="dxa"/>
            <w:noWrap/>
            <w:hideMark/>
          </w:tcPr>
          <w:p w14:paraId="57BE7E1A" w14:textId="77777777" w:rsidR="0026661F" w:rsidRPr="008361E2" w:rsidRDefault="0026661F" w:rsidP="004A3171">
            <w:r w:rsidRPr="008361E2">
              <w:t>7030</w:t>
            </w:r>
          </w:p>
        </w:tc>
        <w:tc>
          <w:tcPr>
            <w:tcW w:w="1151" w:type="dxa"/>
            <w:noWrap/>
            <w:hideMark/>
          </w:tcPr>
          <w:p w14:paraId="41F88AE7" w14:textId="77777777" w:rsidR="0026661F" w:rsidRPr="008361E2" w:rsidRDefault="0026661F" w:rsidP="004A3171">
            <w:r w:rsidRPr="008361E2">
              <w:t>8.807831451</w:t>
            </w:r>
          </w:p>
        </w:tc>
        <w:tc>
          <w:tcPr>
            <w:tcW w:w="1842" w:type="dxa"/>
            <w:noWrap/>
            <w:hideMark/>
          </w:tcPr>
          <w:p w14:paraId="76F5A97D" w14:textId="77777777" w:rsidR="0026661F" w:rsidRPr="008361E2" w:rsidRDefault="0026661F" w:rsidP="004A3171">
            <w:r w:rsidRPr="008361E2">
              <w:t>1377110</w:t>
            </w:r>
          </w:p>
        </w:tc>
        <w:tc>
          <w:tcPr>
            <w:tcW w:w="1134" w:type="dxa"/>
            <w:noWrap/>
            <w:hideMark/>
          </w:tcPr>
          <w:p w14:paraId="49741DFD" w14:textId="77777777" w:rsidR="0026661F" w:rsidRPr="008361E2" w:rsidRDefault="0026661F" w:rsidP="004A3171">
            <w:r w:rsidRPr="008361E2">
              <w:t>4574</w:t>
            </w:r>
          </w:p>
        </w:tc>
      </w:tr>
      <w:tr w:rsidR="0026661F" w:rsidRPr="008361E2" w14:paraId="66E2A8F9" w14:textId="77777777" w:rsidTr="004A3171">
        <w:trPr>
          <w:trHeight w:val="270"/>
        </w:trPr>
        <w:tc>
          <w:tcPr>
            <w:tcW w:w="2689" w:type="dxa"/>
            <w:noWrap/>
            <w:hideMark/>
          </w:tcPr>
          <w:p w14:paraId="109896F9" w14:textId="77777777" w:rsidR="0026661F" w:rsidRPr="008361E2" w:rsidRDefault="0026661F" w:rsidP="004A3171">
            <w:r w:rsidRPr="008361E2">
              <w:t>public/vc-exact_111.gr</w:t>
            </w:r>
          </w:p>
        </w:tc>
        <w:tc>
          <w:tcPr>
            <w:tcW w:w="1134" w:type="dxa"/>
            <w:noWrap/>
            <w:hideMark/>
          </w:tcPr>
          <w:p w14:paraId="48E48F92" w14:textId="77777777" w:rsidR="0026661F" w:rsidRPr="008361E2" w:rsidRDefault="0026661F" w:rsidP="004A3171">
            <w:r w:rsidRPr="008361E2">
              <w:t>450</w:t>
            </w:r>
          </w:p>
        </w:tc>
        <w:tc>
          <w:tcPr>
            <w:tcW w:w="1151" w:type="dxa"/>
            <w:noWrap/>
            <w:hideMark/>
          </w:tcPr>
          <w:p w14:paraId="0364A7F6" w14:textId="77777777" w:rsidR="0026661F" w:rsidRPr="008361E2" w:rsidRDefault="0026661F" w:rsidP="004A3171">
            <w:r w:rsidRPr="008361E2">
              <w:t>7.474712614</w:t>
            </w:r>
          </w:p>
        </w:tc>
        <w:tc>
          <w:tcPr>
            <w:tcW w:w="1842" w:type="dxa"/>
            <w:noWrap/>
            <w:hideMark/>
          </w:tcPr>
          <w:p w14:paraId="478C4CA0" w14:textId="77777777" w:rsidR="0026661F" w:rsidRPr="008361E2" w:rsidRDefault="0026661F" w:rsidP="004A3171">
            <w:r w:rsidRPr="008361E2">
              <w:t>251818</w:t>
            </w:r>
          </w:p>
        </w:tc>
        <w:tc>
          <w:tcPr>
            <w:tcW w:w="1134" w:type="dxa"/>
            <w:noWrap/>
            <w:hideMark/>
          </w:tcPr>
          <w:p w14:paraId="6C64822B" w14:textId="77777777" w:rsidR="0026661F" w:rsidRPr="008361E2" w:rsidRDefault="0026661F" w:rsidP="004A3171">
            <w:r w:rsidRPr="008361E2">
              <w:t>425</w:t>
            </w:r>
          </w:p>
        </w:tc>
      </w:tr>
      <w:tr w:rsidR="0026661F" w:rsidRPr="008361E2" w14:paraId="4F81FCE3" w14:textId="77777777" w:rsidTr="004A3171">
        <w:trPr>
          <w:trHeight w:val="270"/>
        </w:trPr>
        <w:tc>
          <w:tcPr>
            <w:tcW w:w="2689" w:type="dxa"/>
            <w:noWrap/>
            <w:hideMark/>
          </w:tcPr>
          <w:p w14:paraId="20795451" w14:textId="77777777" w:rsidR="0026661F" w:rsidRPr="008361E2" w:rsidRDefault="0026661F" w:rsidP="004A3171">
            <w:r w:rsidRPr="008361E2">
              <w:t>public/vc-exact_039.gr</w:t>
            </w:r>
          </w:p>
        </w:tc>
        <w:tc>
          <w:tcPr>
            <w:tcW w:w="1134" w:type="dxa"/>
            <w:noWrap/>
            <w:hideMark/>
          </w:tcPr>
          <w:p w14:paraId="69A46491" w14:textId="77777777" w:rsidR="0026661F" w:rsidRPr="008361E2" w:rsidRDefault="0026661F" w:rsidP="004A3171">
            <w:r w:rsidRPr="008361E2">
              <w:t>6795</w:t>
            </w:r>
          </w:p>
        </w:tc>
        <w:tc>
          <w:tcPr>
            <w:tcW w:w="1151" w:type="dxa"/>
            <w:noWrap/>
            <w:hideMark/>
          </w:tcPr>
          <w:p w14:paraId="62B2F0E8" w14:textId="77777777" w:rsidR="0026661F" w:rsidRPr="008361E2" w:rsidRDefault="0026661F" w:rsidP="004A3171">
            <w:r w:rsidRPr="008361E2">
              <w:t>7.451148908</w:t>
            </w:r>
          </w:p>
        </w:tc>
        <w:tc>
          <w:tcPr>
            <w:tcW w:w="1842" w:type="dxa"/>
            <w:noWrap/>
            <w:hideMark/>
          </w:tcPr>
          <w:p w14:paraId="05D0D325" w14:textId="77777777" w:rsidR="0026661F" w:rsidRPr="008361E2" w:rsidRDefault="0026661F" w:rsidP="004A3171">
            <w:r w:rsidRPr="008361E2">
              <w:t>913479</w:t>
            </w:r>
          </w:p>
        </w:tc>
        <w:tc>
          <w:tcPr>
            <w:tcW w:w="1134" w:type="dxa"/>
            <w:noWrap/>
            <w:hideMark/>
          </w:tcPr>
          <w:p w14:paraId="3740E445" w14:textId="77777777" w:rsidR="0026661F" w:rsidRPr="008361E2" w:rsidRDefault="0026661F" w:rsidP="004A3171">
            <w:r w:rsidRPr="008361E2">
              <w:t>4208</w:t>
            </w:r>
          </w:p>
        </w:tc>
      </w:tr>
      <w:tr w:rsidR="0026661F" w:rsidRPr="008361E2" w14:paraId="0E5DC962" w14:textId="77777777" w:rsidTr="004A3171">
        <w:trPr>
          <w:trHeight w:val="270"/>
        </w:trPr>
        <w:tc>
          <w:tcPr>
            <w:tcW w:w="2689" w:type="dxa"/>
            <w:noWrap/>
            <w:hideMark/>
          </w:tcPr>
          <w:p w14:paraId="48CF77CA" w14:textId="77777777" w:rsidR="0026661F" w:rsidRPr="008361E2" w:rsidRDefault="0026661F" w:rsidP="004A3171">
            <w:r w:rsidRPr="008361E2">
              <w:t>public/vc-exact_177.gr</w:t>
            </w:r>
          </w:p>
        </w:tc>
        <w:tc>
          <w:tcPr>
            <w:tcW w:w="1134" w:type="dxa"/>
            <w:noWrap/>
            <w:hideMark/>
          </w:tcPr>
          <w:p w14:paraId="5A336CBA" w14:textId="77777777" w:rsidR="0026661F" w:rsidRPr="008361E2" w:rsidRDefault="0026661F" w:rsidP="004A3171">
            <w:r w:rsidRPr="008361E2">
              <w:t>5066</w:t>
            </w:r>
          </w:p>
        </w:tc>
        <w:tc>
          <w:tcPr>
            <w:tcW w:w="1151" w:type="dxa"/>
            <w:noWrap/>
            <w:hideMark/>
          </w:tcPr>
          <w:p w14:paraId="01DF0E71" w14:textId="77777777" w:rsidR="0026661F" w:rsidRPr="008361E2" w:rsidRDefault="0026661F" w:rsidP="004A3171">
            <w:r w:rsidRPr="008361E2">
              <w:t>5.050961082</w:t>
            </w:r>
          </w:p>
        </w:tc>
        <w:tc>
          <w:tcPr>
            <w:tcW w:w="1842" w:type="dxa"/>
            <w:noWrap/>
            <w:hideMark/>
          </w:tcPr>
          <w:p w14:paraId="6539A39F" w14:textId="77777777" w:rsidR="0026661F" w:rsidRPr="008361E2" w:rsidRDefault="0026661F" w:rsidP="004A3171">
            <w:r w:rsidRPr="008361E2">
              <w:t>833918</w:t>
            </w:r>
          </w:p>
        </w:tc>
        <w:tc>
          <w:tcPr>
            <w:tcW w:w="1134" w:type="dxa"/>
            <w:noWrap/>
            <w:hideMark/>
          </w:tcPr>
          <w:p w14:paraId="6F46E8CC" w14:textId="77777777" w:rsidR="0026661F" w:rsidRPr="008361E2" w:rsidRDefault="0026661F" w:rsidP="004A3171">
            <w:r w:rsidRPr="008361E2">
              <w:t>3279</w:t>
            </w:r>
          </w:p>
        </w:tc>
      </w:tr>
      <w:tr w:rsidR="0026661F" w:rsidRPr="008361E2" w14:paraId="0E4963F4" w14:textId="77777777" w:rsidTr="004A3171">
        <w:trPr>
          <w:trHeight w:val="270"/>
        </w:trPr>
        <w:tc>
          <w:tcPr>
            <w:tcW w:w="2689" w:type="dxa"/>
            <w:noWrap/>
            <w:hideMark/>
          </w:tcPr>
          <w:p w14:paraId="3F035E0A" w14:textId="77777777" w:rsidR="0026661F" w:rsidRPr="008361E2" w:rsidRDefault="0026661F" w:rsidP="004A3171">
            <w:r w:rsidRPr="008361E2">
              <w:t>public/vc-exact_169.gr</w:t>
            </w:r>
          </w:p>
        </w:tc>
        <w:tc>
          <w:tcPr>
            <w:tcW w:w="1134" w:type="dxa"/>
            <w:noWrap/>
            <w:hideMark/>
          </w:tcPr>
          <w:p w14:paraId="7F3B6A43" w14:textId="77777777" w:rsidR="0026661F" w:rsidRPr="008361E2" w:rsidRDefault="0026661F" w:rsidP="004A3171">
            <w:r w:rsidRPr="008361E2">
              <w:t>4768</w:t>
            </w:r>
          </w:p>
        </w:tc>
        <w:tc>
          <w:tcPr>
            <w:tcW w:w="1151" w:type="dxa"/>
            <w:noWrap/>
            <w:hideMark/>
          </w:tcPr>
          <w:p w14:paraId="25689B3B" w14:textId="77777777" w:rsidR="0026661F" w:rsidRPr="008361E2" w:rsidRDefault="0026661F" w:rsidP="004A3171">
            <w:r w:rsidRPr="008361E2">
              <w:t>4.142735044</w:t>
            </w:r>
          </w:p>
        </w:tc>
        <w:tc>
          <w:tcPr>
            <w:tcW w:w="1842" w:type="dxa"/>
            <w:noWrap/>
            <w:hideMark/>
          </w:tcPr>
          <w:p w14:paraId="3917E8E5" w14:textId="77777777" w:rsidR="0026661F" w:rsidRPr="008361E2" w:rsidRDefault="0026661F" w:rsidP="004A3171">
            <w:r w:rsidRPr="008361E2">
              <w:t>747473</w:t>
            </w:r>
          </w:p>
        </w:tc>
        <w:tc>
          <w:tcPr>
            <w:tcW w:w="1134" w:type="dxa"/>
            <w:noWrap/>
            <w:hideMark/>
          </w:tcPr>
          <w:p w14:paraId="654E7773" w14:textId="77777777" w:rsidR="0026661F" w:rsidRPr="008361E2" w:rsidRDefault="0026661F" w:rsidP="004A3171">
            <w:r w:rsidRPr="008361E2">
              <w:t>3079</w:t>
            </w:r>
          </w:p>
        </w:tc>
      </w:tr>
      <w:tr w:rsidR="0026661F" w:rsidRPr="008361E2" w14:paraId="777BEF86" w14:textId="77777777" w:rsidTr="004A3171">
        <w:trPr>
          <w:trHeight w:val="270"/>
        </w:trPr>
        <w:tc>
          <w:tcPr>
            <w:tcW w:w="2689" w:type="dxa"/>
            <w:noWrap/>
            <w:hideMark/>
          </w:tcPr>
          <w:p w14:paraId="308C2DB5" w14:textId="77777777" w:rsidR="0026661F" w:rsidRPr="008361E2" w:rsidRDefault="0026661F" w:rsidP="004A3171">
            <w:r w:rsidRPr="008361E2">
              <w:t>public/vc-exact_191.gr</w:t>
            </w:r>
          </w:p>
        </w:tc>
        <w:tc>
          <w:tcPr>
            <w:tcW w:w="1134" w:type="dxa"/>
            <w:noWrap/>
            <w:hideMark/>
          </w:tcPr>
          <w:p w14:paraId="0CC236B9" w14:textId="77777777" w:rsidR="0026661F" w:rsidRPr="008361E2" w:rsidRDefault="0026661F" w:rsidP="004A3171">
            <w:r w:rsidRPr="008361E2">
              <w:t>4579</w:t>
            </w:r>
          </w:p>
        </w:tc>
        <w:tc>
          <w:tcPr>
            <w:tcW w:w="1151" w:type="dxa"/>
            <w:noWrap/>
            <w:hideMark/>
          </w:tcPr>
          <w:p w14:paraId="11BA1301" w14:textId="77777777" w:rsidR="0026661F" w:rsidRPr="008361E2" w:rsidRDefault="0026661F" w:rsidP="004A3171">
            <w:r w:rsidRPr="008361E2">
              <w:t>4.068244902</w:t>
            </w:r>
          </w:p>
        </w:tc>
        <w:tc>
          <w:tcPr>
            <w:tcW w:w="1842" w:type="dxa"/>
            <w:noWrap/>
            <w:hideMark/>
          </w:tcPr>
          <w:p w14:paraId="2A77BEE4" w14:textId="77777777" w:rsidR="0026661F" w:rsidRPr="008361E2" w:rsidRDefault="0026661F" w:rsidP="004A3171">
            <w:r w:rsidRPr="008361E2">
              <w:t>678625</w:t>
            </w:r>
          </w:p>
        </w:tc>
        <w:tc>
          <w:tcPr>
            <w:tcW w:w="1134" w:type="dxa"/>
            <w:noWrap/>
            <w:hideMark/>
          </w:tcPr>
          <w:p w14:paraId="4EE30D24" w14:textId="77777777" w:rsidR="0026661F" w:rsidRPr="008361E2" w:rsidRDefault="0026661F" w:rsidP="004A3171">
            <w:r w:rsidRPr="008361E2">
              <w:t>2982</w:t>
            </w:r>
          </w:p>
        </w:tc>
      </w:tr>
      <w:tr w:rsidR="0026661F" w:rsidRPr="008361E2" w14:paraId="32317F5D" w14:textId="77777777" w:rsidTr="004A3171">
        <w:trPr>
          <w:trHeight w:val="270"/>
        </w:trPr>
        <w:tc>
          <w:tcPr>
            <w:tcW w:w="2689" w:type="dxa"/>
            <w:noWrap/>
            <w:hideMark/>
          </w:tcPr>
          <w:p w14:paraId="68A0D286" w14:textId="77777777" w:rsidR="0026661F" w:rsidRPr="008361E2" w:rsidRDefault="0026661F" w:rsidP="004A3171">
            <w:r w:rsidRPr="008361E2">
              <w:t>public/vc-exact_187.gr</w:t>
            </w:r>
          </w:p>
        </w:tc>
        <w:tc>
          <w:tcPr>
            <w:tcW w:w="1134" w:type="dxa"/>
            <w:noWrap/>
            <w:hideMark/>
          </w:tcPr>
          <w:p w14:paraId="7CB95FC7" w14:textId="77777777" w:rsidR="0026661F" w:rsidRPr="008361E2" w:rsidRDefault="0026661F" w:rsidP="004A3171">
            <w:r w:rsidRPr="008361E2">
              <w:t>4227</w:t>
            </w:r>
          </w:p>
        </w:tc>
        <w:tc>
          <w:tcPr>
            <w:tcW w:w="1151" w:type="dxa"/>
            <w:noWrap/>
            <w:hideMark/>
          </w:tcPr>
          <w:p w14:paraId="6E9C5438" w14:textId="77777777" w:rsidR="0026661F" w:rsidRPr="008361E2" w:rsidRDefault="0026661F" w:rsidP="004A3171">
            <w:r w:rsidRPr="008361E2">
              <w:t>3.474310844</w:t>
            </w:r>
          </w:p>
        </w:tc>
        <w:tc>
          <w:tcPr>
            <w:tcW w:w="1842" w:type="dxa"/>
            <w:noWrap/>
            <w:hideMark/>
          </w:tcPr>
          <w:p w14:paraId="7E57DD27" w14:textId="77777777" w:rsidR="0026661F" w:rsidRPr="008361E2" w:rsidRDefault="0026661F" w:rsidP="004A3171">
            <w:r w:rsidRPr="008361E2">
              <w:t>575457</w:t>
            </w:r>
          </w:p>
        </w:tc>
        <w:tc>
          <w:tcPr>
            <w:tcW w:w="1134" w:type="dxa"/>
            <w:noWrap/>
            <w:hideMark/>
          </w:tcPr>
          <w:p w14:paraId="0BCC2844" w14:textId="77777777" w:rsidR="0026661F" w:rsidRPr="008361E2" w:rsidRDefault="0026661F" w:rsidP="004A3171">
            <w:r w:rsidRPr="008361E2">
              <w:t>2755</w:t>
            </w:r>
          </w:p>
        </w:tc>
      </w:tr>
      <w:tr w:rsidR="0026661F" w:rsidRPr="008361E2" w14:paraId="2B322048" w14:textId="77777777" w:rsidTr="004A3171">
        <w:trPr>
          <w:trHeight w:val="270"/>
        </w:trPr>
        <w:tc>
          <w:tcPr>
            <w:tcW w:w="2689" w:type="dxa"/>
            <w:noWrap/>
            <w:hideMark/>
          </w:tcPr>
          <w:p w14:paraId="2FEFD147" w14:textId="77777777" w:rsidR="0026661F" w:rsidRPr="008361E2" w:rsidRDefault="0026661F" w:rsidP="004A3171">
            <w:r w:rsidRPr="008361E2">
              <w:t>public/vc-exact_033.gr</w:t>
            </w:r>
          </w:p>
        </w:tc>
        <w:tc>
          <w:tcPr>
            <w:tcW w:w="1134" w:type="dxa"/>
            <w:noWrap/>
            <w:hideMark/>
          </w:tcPr>
          <w:p w14:paraId="1E3C5701" w14:textId="77777777" w:rsidR="0026661F" w:rsidRPr="008361E2" w:rsidRDefault="0026661F" w:rsidP="004A3171">
            <w:r w:rsidRPr="008361E2">
              <w:t>4410</w:t>
            </w:r>
          </w:p>
        </w:tc>
        <w:tc>
          <w:tcPr>
            <w:tcW w:w="1151" w:type="dxa"/>
            <w:noWrap/>
            <w:hideMark/>
          </w:tcPr>
          <w:p w14:paraId="0BE27C69" w14:textId="77777777" w:rsidR="0026661F" w:rsidRPr="008361E2" w:rsidRDefault="0026661F" w:rsidP="004A3171">
            <w:r w:rsidRPr="008361E2">
              <w:t>3.419165856</w:t>
            </w:r>
          </w:p>
        </w:tc>
        <w:tc>
          <w:tcPr>
            <w:tcW w:w="1842" w:type="dxa"/>
            <w:noWrap/>
            <w:hideMark/>
          </w:tcPr>
          <w:p w14:paraId="0ACB80B8" w14:textId="77777777" w:rsidR="0026661F" w:rsidRPr="008361E2" w:rsidRDefault="0026661F" w:rsidP="004A3171">
            <w:r w:rsidRPr="008361E2">
              <w:t>422261</w:t>
            </w:r>
          </w:p>
        </w:tc>
        <w:tc>
          <w:tcPr>
            <w:tcW w:w="1134" w:type="dxa"/>
            <w:noWrap/>
            <w:hideMark/>
          </w:tcPr>
          <w:p w14:paraId="3C15CBA4" w14:textId="77777777" w:rsidR="0026661F" w:rsidRPr="008361E2" w:rsidRDefault="0026661F" w:rsidP="004A3171">
            <w:r w:rsidRPr="008361E2">
              <w:t>2733</w:t>
            </w:r>
          </w:p>
        </w:tc>
      </w:tr>
      <w:tr w:rsidR="0026661F" w:rsidRPr="008361E2" w14:paraId="1C45B5AD" w14:textId="77777777" w:rsidTr="004A3171">
        <w:trPr>
          <w:trHeight w:val="270"/>
        </w:trPr>
        <w:tc>
          <w:tcPr>
            <w:tcW w:w="2689" w:type="dxa"/>
            <w:noWrap/>
            <w:hideMark/>
          </w:tcPr>
          <w:p w14:paraId="3D0D2B7F" w14:textId="77777777" w:rsidR="0026661F" w:rsidRPr="008361E2" w:rsidRDefault="0026661F" w:rsidP="004A3171">
            <w:r w:rsidRPr="008361E2">
              <w:t>public/vc-exact_007.gr</w:t>
            </w:r>
          </w:p>
        </w:tc>
        <w:tc>
          <w:tcPr>
            <w:tcW w:w="1134" w:type="dxa"/>
            <w:noWrap/>
            <w:hideMark/>
          </w:tcPr>
          <w:p w14:paraId="3D4A6999" w14:textId="77777777" w:rsidR="0026661F" w:rsidRPr="008361E2" w:rsidRDefault="0026661F" w:rsidP="004A3171">
            <w:r w:rsidRPr="008361E2">
              <w:t>8794</w:t>
            </w:r>
          </w:p>
        </w:tc>
        <w:tc>
          <w:tcPr>
            <w:tcW w:w="1151" w:type="dxa"/>
            <w:noWrap/>
            <w:hideMark/>
          </w:tcPr>
          <w:p w14:paraId="6AC1F0D7" w14:textId="77777777" w:rsidR="0026661F" w:rsidRPr="008361E2" w:rsidRDefault="0026661F" w:rsidP="004A3171">
            <w:r w:rsidRPr="008361E2">
              <w:t>2.666387988</w:t>
            </w:r>
          </w:p>
        </w:tc>
        <w:tc>
          <w:tcPr>
            <w:tcW w:w="1842" w:type="dxa"/>
            <w:noWrap/>
            <w:hideMark/>
          </w:tcPr>
          <w:p w14:paraId="2D415547" w14:textId="77777777" w:rsidR="0026661F" w:rsidRPr="008361E2" w:rsidRDefault="0026661F" w:rsidP="004A3171">
            <w:r w:rsidRPr="008361E2">
              <w:t>2479619</w:t>
            </w:r>
          </w:p>
        </w:tc>
        <w:tc>
          <w:tcPr>
            <w:tcW w:w="1134" w:type="dxa"/>
            <w:noWrap/>
            <w:hideMark/>
          </w:tcPr>
          <w:p w14:paraId="3E715138" w14:textId="77777777" w:rsidR="0026661F" w:rsidRPr="008361E2" w:rsidRDefault="0026661F" w:rsidP="004A3171">
            <w:r w:rsidRPr="008361E2">
              <w:t>4397</w:t>
            </w:r>
          </w:p>
        </w:tc>
      </w:tr>
      <w:tr w:rsidR="0026661F" w:rsidRPr="008361E2" w14:paraId="3C7B0576" w14:textId="77777777" w:rsidTr="004A3171">
        <w:trPr>
          <w:trHeight w:val="270"/>
        </w:trPr>
        <w:tc>
          <w:tcPr>
            <w:tcW w:w="2689" w:type="dxa"/>
            <w:noWrap/>
            <w:hideMark/>
          </w:tcPr>
          <w:p w14:paraId="395769A4" w14:textId="77777777" w:rsidR="0026661F" w:rsidRPr="008361E2" w:rsidRDefault="0026661F" w:rsidP="004A3171">
            <w:r w:rsidRPr="008361E2">
              <w:t>public/vc-exact_185.gr</w:t>
            </w:r>
          </w:p>
        </w:tc>
        <w:tc>
          <w:tcPr>
            <w:tcW w:w="1134" w:type="dxa"/>
            <w:noWrap/>
            <w:hideMark/>
          </w:tcPr>
          <w:p w14:paraId="697C9078" w14:textId="77777777" w:rsidR="0026661F" w:rsidRPr="008361E2" w:rsidRDefault="0026661F" w:rsidP="004A3171">
            <w:r w:rsidRPr="008361E2">
              <w:t>3523</w:t>
            </w:r>
          </w:p>
        </w:tc>
        <w:tc>
          <w:tcPr>
            <w:tcW w:w="1151" w:type="dxa"/>
            <w:noWrap/>
            <w:hideMark/>
          </w:tcPr>
          <w:p w14:paraId="6ABF27E7" w14:textId="77777777" w:rsidR="0026661F" w:rsidRPr="008361E2" w:rsidRDefault="0026661F" w:rsidP="004A3171">
            <w:r w:rsidRPr="008361E2">
              <w:t>2.366861915</w:t>
            </w:r>
          </w:p>
        </w:tc>
        <w:tc>
          <w:tcPr>
            <w:tcW w:w="1842" w:type="dxa"/>
            <w:noWrap/>
            <w:hideMark/>
          </w:tcPr>
          <w:p w14:paraId="426AC0BA" w14:textId="77777777" w:rsidR="0026661F" w:rsidRPr="008361E2" w:rsidRDefault="0026661F" w:rsidP="004A3171">
            <w:r w:rsidRPr="008361E2">
              <w:t>412329</w:t>
            </w:r>
          </w:p>
        </w:tc>
        <w:tc>
          <w:tcPr>
            <w:tcW w:w="1134" w:type="dxa"/>
            <w:noWrap/>
            <w:hideMark/>
          </w:tcPr>
          <w:p w14:paraId="14708A6C" w14:textId="77777777" w:rsidR="0026661F" w:rsidRPr="008361E2" w:rsidRDefault="0026661F" w:rsidP="004A3171">
            <w:r w:rsidRPr="008361E2">
              <w:t>2291</w:t>
            </w:r>
          </w:p>
        </w:tc>
      </w:tr>
      <w:tr w:rsidR="0026661F" w:rsidRPr="008361E2" w14:paraId="5107DF90" w14:textId="77777777" w:rsidTr="004A3171">
        <w:trPr>
          <w:trHeight w:val="270"/>
        </w:trPr>
        <w:tc>
          <w:tcPr>
            <w:tcW w:w="2689" w:type="dxa"/>
            <w:noWrap/>
            <w:hideMark/>
          </w:tcPr>
          <w:p w14:paraId="568D4A7F" w14:textId="77777777" w:rsidR="0026661F" w:rsidRPr="008361E2" w:rsidRDefault="0026661F" w:rsidP="004A3171">
            <w:r w:rsidRPr="008361E2">
              <w:t>public/vc-exact_175.gr</w:t>
            </w:r>
          </w:p>
        </w:tc>
        <w:tc>
          <w:tcPr>
            <w:tcW w:w="1134" w:type="dxa"/>
            <w:noWrap/>
            <w:hideMark/>
          </w:tcPr>
          <w:p w14:paraId="056FC0AF" w14:textId="77777777" w:rsidR="0026661F" w:rsidRPr="008361E2" w:rsidRDefault="0026661F" w:rsidP="004A3171">
            <w:r w:rsidRPr="008361E2">
              <w:t>3523</w:t>
            </w:r>
          </w:p>
        </w:tc>
        <w:tc>
          <w:tcPr>
            <w:tcW w:w="1151" w:type="dxa"/>
            <w:noWrap/>
            <w:hideMark/>
          </w:tcPr>
          <w:p w14:paraId="2B3FA52F" w14:textId="77777777" w:rsidR="0026661F" w:rsidRPr="008361E2" w:rsidRDefault="0026661F" w:rsidP="004A3171">
            <w:r w:rsidRPr="008361E2">
              <w:t>2.293946653</w:t>
            </w:r>
          </w:p>
        </w:tc>
        <w:tc>
          <w:tcPr>
            <w:tcW w:w="1842" w:type="dxa"/>
            <w:noWrap/>
            <w:hideMark/>
          </w:tcPr>
          <w:p w14:paraId="43B0CAF9" w14:textId="77777777" w:rsidR="0026661F" w:rsidRPr="008361E2" w:rsidRDefault="0026661F" w:rsidP="004A3171">
            <w:r w:rsidRPr="008361E2">
              <w:t>416802</w:t>
            </w:r>
          </w:p>
        </w:tc>
        <w:tc>
          <w:tcPr>
            <w:tcW w:w="1134" w:type="dxa"/>
            <w:noWrap/>
            <w:hideMark/>
          </w:tcPr>
          <w:p w14:paraId="7067968F" w14:textId="77777777" w:rsidR="0026661F" w:rsidRPr="008361E2" w:rsidRDefault="0026661F" w:rsidP="004A3171">
            <w:r w:rsidRPr="008361E2">
              <w:t>2293</w:t>
            </w:r>
          </w:p>
        </w:tc>
      </w:tr>
      <w:tr w:rsidR="0026661F" w:rsidRPr="008361E2" w14:paraId="4C83F103" w14:textId="77777777" w:rsidTr="004A3171">
        <w:trPr>
          <w:trHeight w:val="270"/>
        </w:trPr>
        <w:tc>
          <w:tcPr>
            <w:tcW w:w="2689" w:type="dxa"/>
            <w:noWrap/>
            <w:hideMark/>
          </w:tcPr>
          <w:p w14:paraId="36187BA4" w14:textId="77777777" w:rsidR="0026661F" w:rsidRPr="008361E2" w:rsidRDefault="0026661F" w:rsidP="004A3171">
            <w:r w:rsidRPr="008361E2">
              <w:t>public/vc-exact_157.gr</w:t>
            </w:r>
          </w:p>
        </w:tc>
        <w:tc>
          <w:tcPr>
            <w:tcW w:w="1134" w:type="dxa"/>
            <w:noWrap/>
            <w:hideMark/>
          </w:tcPr>
          <w:p w14:paraId="644C24BB" w14:textId="77777777" w:rsidR="0026661F" w:rsidRPr="008361E2" w:rsidRDefault="0026661F" w:rsidP="004A3171">
            <w:r w:rsidRPr="008361E2">
              <w:t>2980</w:t>
            </w:r>
          </w:p>
        </w:tc>
        <w:tc>
          <w:tcPr>
            <w:tcW w:w="1151" w:type="dxa"/>
            <w:noWrap/>
            <w:hideMark/>
          </w:tcPr>
          <w:p w14:paraId="582A1830" w14:textId="77777777" w:rsidR="0026661F" w:rsidRPr="008361E2" w:rsidRDefault="0026661F" w:rsidP="004A3171">
            <w:r w:rsidRPr="008361E2">
              <w:t>1.856767798</w:t>
            </w:r>
          </w:p>
        </w:tc>
        <w:tc>
          <w:tcPr>
            <w:tcW w:w="1842" w:type="dxa"/>
            <w:noWrap/>
            <w:hideMark/>
          </w:tcPr>
          <w:p w14:paraId="61EEC5BF" w14:textId="77777777" w:rsidR="0026661F" w:rsidRPr="008361E2" w:rsidRDefault="0026661F" w:rsidP="004A3171">
            <w:r w:rsidRPr="008361E2">
              <w:t>360371</w:t>
            </w:r>
          </w:p>
        </w:tc>
        <w:tc>
          <w:tcPr>
            <w:tcW w:w="1134" w:type="dxa"/>
            <w:noWrap/>
            <w:hideMark/>
          </w:tcPr>
          <w:p w14:paraId="20252833" w14:textId="77777777" w:rsidR="0026661F" w:rsidRPr="008361E2" w:rsidRDefault="0026661F" w:rsidP="004A3171">
            <w:r w:rsidRPr="008361E2">
              <w:t>1933</w:t>
            </w:r>
          </w:p>
        </w:tc>
      </w:tr>
      <w:tr w:rsidR="0026661F" w:rsidRPr="008361E2" w14:paraId="1AA5DB26" w14:textId="77777777" w:rsidTr="004A3171">
        <w:trPr>
          <w:trHeight w:val="270"/>
        </w:trPr>
        <w:tc>
          <w:tcPr>
            <w:tcW w:w="2689" w:type="dxa"/>
            <w:noWrap/>
            <w:hideMark/>
          </w:tcPr>
          <w:p w14:paraId="7CC1DAAD" w14:textId="77777777" w:rsidR="0026661F" w:rsidRPr="008361E2" w:rsidRDefault="0026661F" w:rsidP="004A3171">
            <w:r w:rsidRPr="008361E2">
              <w:t>public/vc-exact_131.gr</w:t>
            </w:r>
          </w:p>
        </w:tc>
        <w:tc>
          <w:tcPr>
            <w:tcW w:w="1134" w:type="dxa"/>
            <w:noWrap/>
            <w:hideMark/>
          </w:tcPr>
          <w:p w14:paraId="33EF0FD7" w14:textId="77777777" w:rsidR="0026661F" w:rsidRPr="008361E2" w:rsidRDefault="0026661F" w:rsidP="004A3171">
            <w:r w:rsidRPr="008361E2">
              <w:t>2980</w:t>
            </w:r>
          </w:p>
        </w:tc>
        <w:tc>
          <w:tcPr>
            <w:tcW w:w="1151" w:type="dxa"/>
            <w:noWrap/>
            <w:hideMark/>
          </w:tcPr>
          <w:p w14:paraId="753F81A5" w14:textId="77777777" w:rsidR="0026661F" w:rsidRPr="008361E2" w:rsidRDefault="0026661F" w:rsidP="004A3171">
            <w:r w:rsidRPr="008361E2">
              <w:t>1.709514737</w:t>
            </w:r>
          </w:p>
        </w:tc>
        <w:tc>
          <w:tcPr>
            <w:tcW w:w="1842" w:type="dxa"/>
            <w:noWrap/>
            <w:hideMark/>
          </w:tcPr>
          <w:p w14:paraId="205D8F47" w14:textId="77777777" w:rsidR="0026661F" w:rsidRPr="008361E2" w:rsidRDefault="0026661F" w:rsidP="004A3171">
            <w:r w:rsidRPr="008361E2">
              <w:t>314257</w:t>
            </w:r>
          </w:p>
        </w:tc>
        <w:tc>
          <w:tcPr>
            <w:tcW w:w="1134" w:type="dxa"/>
            <w:noWrap/>
            <w:hideMark/>
          </w:tcPr>
          <w:p w14:paraId="404E65D8" w14:textId="77777777" w:rsidR="0026661F" w:rsidRPr="008361E2" w:rsidRDefault="0026661F" w:rsidP="004A3171">
            <w:r w:rsidRPr="008361E2">
              <w:t>1929</w:t>
            </w:r>
          </w:p>
        </w:tc>
      </w:tr>
      <w:tr w:rsidR="0026661F" w:rsidRPr="008361E2" w14:paraId="4D968DCF" w14:textId="77777777" w:rsidTr="004A3171">
        <w:trPr>
          <w:trHeight w:val="270"/>
        </w:trPr>
        <w:tc>
          <w:tcPr>
            <w:tcW w:w="2689" w:type="dxa"/>
            <w:noWrap/>
            <w:hideMark/>
          </w:tcPr>
          <w:p w14:paraId="67D505D0" w14:textId="77777777" w:rsidR="0026661F" w:rsidRPr="008361E2" w:rsidRDefault="0026661F" w:rsidP="004A3171">
            <w:r w:rsidRPr="008361E2">
              <w:t>public/vc-exact_011.gr</w:t>
            </w:r>
          </w:p>
        </w:tc>
        <w:tc>
          <w:tcPr>
            <w:tcW w:w="1134" w:type="dxa"/>
            <w:noWrap/>
            <w:hideMark/>
          </w:tcPr>
          <w:p w14:paraId="724CE190" w14:textId="77777777" w:rsidR="0026661F" w:rsidRPr="008361E2" w:rsidRDefault="0026661F" w:rsidP="004A3171">
            <w:r w:rsidRPr="008361E2">
              <w:t>9877</w:t>
            </w:r>
          </w:p>
        </w:tc>
        <w:tc>
          <w:tcPr>
            <w:tcW w:w="1151" w:type="dxa"/>
            <w:noWrap/>
            <w:hideMark/>
          </w:tcPr>
          <w:p w14:paraId="0A764BD3" w14:textId="77777777" w:rsidR="0026661F" w:rsidRPr="008361E2" w:rsidRDefault="0026661F" w:rsidP="004A3171">
            <w:r w:rsidRPr="008361E2">
              <w:t>0.923762236</w:t>
            </w:r>
          </w:p>
        </w:tc>
        <w:tc>
          <w:tcPr>
            <w:tcW w:w="1842" w:type="dxa"/>
            <w:noWrap/>
            <w:hideMark/>
          </w:tcPr>
          <w:p w14:paraId="77479087" w14:textId="77777777" w:rsidR="0026661F" w:rsidRPr="008361E2" w:rsidRDefault="0026661F" w:rsidP="004A3171">
            <w:r w:rsidRPr="008361E2">
              <w:t>329444</w:t>
            </w:r>
          </w:p>
        </w:tc>
        <w:tc>
          <w:tcPr>
            <w:tcW w:w="1134" w:type="dxa"/>
            <w:noWrap/>
            <w:hideMark/>
          </w:tcPr>
          <w:p w14:paraId="0F8071B3" w14:textId="77777777" w:rsidR="0026661F" w:rsidRPr="008361E2" w:rsidRDefault="0026661F" w:rsidP="004A3171">
            <w:r w:rsidRPr="008361E2">
              <w:t>4981</w:t>
            </w:r>
          </w:p>
        </w:tc>
      </w:tr>
      <w:tr w:rsidR="0026661F" w:rsidRPr="008361E2" w14:paraId="7B3C341A" w14:textId="77777777" w:rsidTr="004A3171">
        <w:trPr>
          <w:trHeight w:val="270"/>
        </w:trPr>
        <w:tc>
          <w:tcPr>
            <w:tcW w:w="2689" w:type="dxa"/>
            <w:noWrap/>
            <w:hideMark/>
          </w:tcPr>
          <w:p w14:paraId="23CB175E" w14:textId="77777777" w:rsidR="0026661F" w:rsidRPr="008361E2" w:rsidRDefault="0026661F" w:rsidP="004A3171">
            <w:r w:rsidRPr="008361E2">
              <w:t>public/vc-exact_001.gr</w:t>
            </w:r>
          </w:p>
        </w:tc>
        <w:tc>
          <w:tcPr>
            <w:tcW w:w="1134" w:type="dxa"/>
            <w:noWrap/>
            <w:hideMark/>
          </w:tcPr>
          <w:p w14:paraId="414C2A78" w14:textId="77777777" w:rsidR="0026661F" w:rsidRPr="008361E2" w:rsidRDefault="0026661F" w:rsidP="004A3171">
            <w:r w:rsidRPr="008361E2">
              <w:t>6160</w:t>
            </w:r>
          </w:p>
        </w:tc>
        <w:tc>
          <w:tcPr>
            <w:tcW w:w="1151" w:type="dxa"/>
            <w:noWrap/>
            <w:hideMark/>
          </w:tcPr>
          <w:p w14:paraId="220615B6" w14:textId="77777777" w:rsidR="0026661F" w:rsidRPr="008361E2" w:rsidRDefault="0026661F" w:rsidP="004A3171">
            <w:r w:rsidRPr="008361E2">
              <w:t>0.354561174</w:t>
            </w:r>
          </w:p>
        </w:tc>
        <w:tc>
          <w:tcPr>
            <w:tcW w:w="1842" w:type="dxa"/>
            <w:noWrap/>
            <w:hideMark/>
          </w:tcPr>
          <w:p w14:paraId="5E7BB1F8" w14:textId="77777777" w:rsidR="0026661F" w:rsidRPr="008361E2" w:rsidRDefault="0026661F" w:rsidP="004A3171">
            <w:r w:rsidRPr="008361E2">
              <w:t>182969</w:t>
            </w:r>
          </w:p>
        </w:tc>
        <w:tc>
          <w:tcPr>
            <w:tcW w:w="1134" w:type="dxa"/>
            <w:noWrap/>
            <w:hideMark/>
          </w:tcPr>
          <w:p w14:paraId="4A67628A" w14:textId="77777777" w:rsidR="0026661F" w:rsidRPr="008361E2" w:rsidRDefault="0026661F" w:rsidP="004A3171">
            <w:r w:rsidRPr="008361E2">
              <w:t>2586</w:t>
            </w:r>
          </w:p>
        </w:tc>
      </w:tr>
      <w:tr w:rsidR="0026661F" w:rsidRPr="008361E2" w14:paraId="58D439B9" w14:textId="77777777" w:rsidTr="004A3171">
        <w:trPr>
          <w:trHeight w:val="270"/>
        </w:trPr>
        <w:tc>
          <w:tcPr>
            <w:tcW w:w="2689" w:type="dxa"/>
            <w:noWrap/>
            <w:hideMark/>
          </w:tcPr>
          <w:p w14:paraId="4FA7BFD5" w14:textId="77777777" w:rsidR="0026661F" w:rsidRPr="008361E2" w:rsidRDefault="0026661F" w:rsidP="004A3171">
            <w:r w:rsidRPr="008361E2">
              <w:lastRenderedPageBreak/>
              <w:t>public/vc-exact_093.gr</w:t>
            </w:r>
          </w:p>
        </w:tc>
        <w:tc>
          <w:tcPr>
            <w:tcW w:w="1134" w:type="dxa"/>
            <w:noWrap/>
            <w:hideMark/>
          </w:tcPr>
          <w:p w14:paraId="717727EA" w14:textId="77777777" w:rsidR="0026661F" w:rsidRPr="008361E2" w:rsidRDefault="0026661F" w:rsidP="004A3171">
            <w:r w:rsidRPr="008361E2">
              <w:t>200</w:t>
            </w:r>
          </w:p>
        </w:tc>
        <w:tc>
          <w:tcPr>
            <w:tcW w:w="1151" w:type="dxa"/>
            <w:noWrap/>
            <w:hideMark/>
          </w:tcPr>
          <w:p w14:paraId="03433E89" w14:textId="77777777" w:rsidR="0026661F" w:rsidRPr="008361E2" w:rsidRDefault="0026661F" w:rsidP="004A3171">
            <w:r w:rsidRPr="008361E2">
              <w:t>0.249105044</w:t>
            </w:r>
          </w:p>
        </w:tc>
        <w:tc>
          <w:tcPr>
            <w:tcW w:w="1842" w:type="dxa"/>
            <w:noWrap/>
            <w:hideMark/>
          </w:tcPr>
          <w:p w14:paraId="45C2D16E" w14:textId="77777777" w:rsidR="0026661F" w:rsidRPr="008361E2" w:rsidRDefault="0026661F" w:rsidP="004A3171">
            <w:r w:rsidRPr="008361E2">
              <w:t>30742</w:t>
            </w:r>
          </w:p>
        </w:tc>
        <w:tc>
          <w:tcPr>
            <w:tcW w:w="1134" w:type="dxa"/>
            <w:noWrap/>
            <w:hideMark/>
          </w:tcPr>
          <w:p w14:paraId="5DE943A0" w14:textId="77777777" w:rsidR="0026661F" w:rsidRPr="008361E2" w:rsidRDefault="0026661F" w:rsidP="004A3171">
            <w:r w:rsidRPr="008361E2">
              <w:t>147</w:t>
            </w:r>
          </w:p>
        </w:tc>
      </w:tr>
      <w:tr w:rsidR="0026661F" w:rsidRPr="008361E2" w14:paraId="070532B0" w14:textId="77777777" w:rsidTr="004A3171">
        <w:trPr>
          <w:trHeight w:val="270"/>
        </w:trPr>
        <w:tc>
          <w:tcPr>
            <w:tcW w:w="2689" w:type="dxa"/>
            <w:noWrap/>
            <w:hideMark/>
          </w:tcPr>
          <w:p w14:paraId="60B75DEC" w14:textId="77777777" w:rsidR="0026661F" w:rsidRPr="008361E2" w:rsidRDefault="0026661F" w:rsidP="004A3171">
            <w:r w:rsidRPr="008361E2">
              <w:t>public/vc-exact_091.gr</w:t>
            </w:r>
          </w:p>
        </w:tc>
        <w:tc>
          <w:tcPr>
            <w:tcW w:w="1134" w:type="dxa"/>
            <w:noWrap/>
            <w:hideMark/>
          </w:tcPr>
          <w:p w14:paraId="759B2044" w14:textId="77777777" w:rsidR="0026661F" w:rsidRPr="008361E2" w:rsidRDefault="0026661F" w:rsidP="004A3171">
            <w:r w:rsidRPr="008361E2">
              <w:t>200</w:t>
            </w:r>
          </w:p>
        </w:tc>
        <w:tc>
          <w:tcPr>
            <w:tcW w:w="1151" w:type="dxa"/>
            <w:noWrap/>
            <w:hideMark/>
          </w:tcPr>
          <w:p w14:paraId="5B31C25E" w14:textId="77777777" w:rsidR="0026661F" w:rsidRPr="008361E2" w:rsidRDefault="0026661F" w:rsidP="004A3171">
            <w:r w:rsidRPr="008361E2">
              <w:t>0.245997406</w:t>
            </w:r>
          </w:p>
        </w:tc>
        <w:tc>
          <w:tcPr>
            <w:tcW w:w="1842" w:type="dxa"/>
            <w:noWrap/>
            <w:hideMark/>
          </w:tcPr>
          <w:p w14:paraId="1EFA7F1F" w14:textId="77777777" w:rsidR="0026661F" w:rsidRPr="008361E2" w:rsidRDefault="0026661F" w:rsidP="004A3171">
            <w:r w:rsidRPr="008361E2">
              <w:t>32464</w:t>
            </w:r>
          </w:p>
        </w:tc>
        <w:tc>
          <w:tcPr>
            <w:tcW w:w="1134" w:type="dxa"/>
            <w:noWrap/>
            <w:hideMark/>
          </w:tcPr>
          <w:p w14:paraId="0AEB7C1E" w14:textId="77777777" w:rsidR="0026661F" w:rsidRPr="008361E2" w:rsidRDefault="0026661F" w:rsidP="004A3171">
            <w:r w:rsidRPr="008361E2">
              <w:t>150</w:t>
            </w:r>
          </w:p>
        </w:tc>
      </w:tr>
      <w:tr w:rsidR="0026661F" w:rsidRPr="008361E2" w14:paraId="76D4A17D" w14:textId="77777777" w:rsidTr="004A3171">
        <w:trPr>
          <w:trHeight w:val="270"/>
        </w:trPr>
        <w:tc>
          <w:tcPr>
            <w:tcW w:w="2689" w:type="dxa"/>
            <w:noWrap/>
            <w:hideMark/>
          </w:tcPr>
          <w:p w14:paraId="6D764EB8" w14:textId="77777777" w:rsidR="0026661F" w:rsidRPr="008361E2" w:rsidRDefault="0026661F" w:rsidP="004A3171">
            <w:r w:rsidRPr="008361E2">
              <w:t>public/vc-exact_083.gr</w:t>
            </w:r>
          </w:p>
        </w:tc>
        <w:tc>
          <w:tcPr>
            <w:tcW w:w="1134" w:type="dxa"/>
            <w:noWrap/>
            <w:hideMark/>
          </w:tcPr>
          <w:p w14:paraId="6EB6DF4E" w14:textId="77777777" w:rsidR="0026661F" w:rsidRPr="008361E2" w:rsidRDefault="0026661F" w:rsidP="004A3171">
            <w:r w:rsidRPr="008361E2">
              <w:t>200</w:t>
            </w:r>
          </w:p>
        </w:tc>
        <w:tc>
          <w:tcPr>
            <w:tcW w:w="1151" w:type="dxa"/>
            <w:noWrap/>
            <w:hideMark/>
          </w:tcPr>
          <w:p w14:paraId="78A193EA" w14:textId="77777777" w:rsidR="0026661F" w:rsidRPr="008361E2" w:rsidRDefault="0026661F" w:rsidP="004A3171">
            <w:r w:rsidRPr="008361E2">
              <w:t>0.239254007</w:t>
            </w:r>
          </w:p>
        </w:tc>
        <w:tc>
          <w:tcPr>
            <w:tcW w:w="1842" w:type="dxa"/>
            <w:noWrap/>
            <w:hideMark/>
          </w:tcPr>
          <w:p w14:paraId="69B47D74" w14:textId="77777777" w:rsidR="0026661F" w:rsidRPr="008361E2" w:rsidRDefault="0026661F" w:rsidP="004A3171">
            <w:r w:rsidRPr="008361E2">
              <w:t>29779</w:t>
            </w:r>
          </w:p>
        </w:tc>
        <w:tc>
          <w:tcPr>
            <w:tcW w:w="1134" w:type="dxa"/>
            <w:noWrap/>
            <w:hideMark/>
          </w:tcPr>
          <w:p w14:paraId="4C3DB850" w14:textId="77777777" w:rsidR="0026661F" w:rsidRPr="008361E2" w:rsidRDefault="0026661F" w:rsidP="004A3171">
            <w:r w:rsidRPr="008361E2">
              <w:t>147</w:t>
            </w:r>
          </w:p>
        </w:tc>
      </w:tr>
      <w:tr w:rsidR="0026661F" w:rsidRPr="008361E2" w14:paraId="7DD82878" w14:textId="77777777" w:rsidTr="004A3171">
        <w:trPr>
          <w:trHeight w:val="270"/>
        </w:trPr>
        <w:tc>
          <w:tcPr>
            <w:tcW w:w="2689" w:type="dxa"/>
            <w:noWrap/>
            <w:hideMark/>
          </w:tcPr>
          <w:p w14:paraId="56441CBD" w14:textId="77777777" w:rsidR="0026661F" w:rsidRPr="008361E2" w:rsidRDefault="0026661F" w:rsidP="004A3171">
            <w:r w:rsidRPr="008361E2">
              <w:t>public/vc-exact_051.gr</w:t>
            </w:r>
          </w:p>
        </w:tc>
        <w:tc>
          <w:tcPr>
            <w:tcW w:w="1134" w:type="dxa"/>
            <w:noWrap/>
            <w:hideMark/>
          </w:tcPr>
          <w:p w14:paraId="0E0F60E5" w14:textId="77777777" w:rsidR="0026661F" w:rsidRPr="008361E2" w:rsidRDefault="0026661F" w:rsidP="004A3171">
            <w:r w:rsidRPr="008361E2">
              <w:t>200</w:t>
            </w:r>
          </w:p>
        </w:tc>
        <w:tc>
          <w:tcPr>
            <w:tcW w:w="1151" w:type="dxa"/>
            <w:noWrap/>
            <w:hideMark/>
          </w:tcPr>
          <w:p w14:paraId="7F04E9AF" w14:textId="77777777" w:rsidR="0026661F" w:rsidRPr="008361E2" w:rsidRDefault="0026661F" w:rsidP="004A3171">
            <w:r w:rsidRPr="008361E2">
              <w:t>0.235643393</w:t>
            </w:r>
          </w:p>
        </w:tc>
        <w:tc>
          <w:tcPr>
            <w:tcW w:w="1842" w:type="dxa"/>
            <w:noWrap/>
            <w:hideMark/>
          </w:tcPr>
          <w:p w14:paraId="7A85DD20" w14:textId="77777777" w:rsidR="0026661F" w:rsidRPr="008361E2" w:rsidRDefault="0026661F" w:rsidP="004A3171">
            <w:r w:rsidRPr="008361E2">
              <w:t>29416</w:t>
            </w:r>
          </w:p>
        </w:tc>
        <w:tc>
          <w:tcPr>
            <w:tcW w:w="1134" w:type="dxa"/>
            <w:noWrap/>
            <w:hideMark/>
          </w:tcPr>
          <w:p w14:paraId="7C810CE2" w14:textId="77777777" w:rsidR="0026661F" w:rsidRPr="008361E2" w:rsidRDefault="0026661F" w:rsidP="004A3171">
            <w:r w:rsidRPr="008361E2">
              <w:t>144</w:t>
            </w:r>
          </w:p>
        </w:tc>
      </w:tr>
      <w:tr w:rsidR="0026661F" w:rsidRPr="008361E2" w14:paraId="79928F60" w14:textId="77777777" w:rsidTr="004A3171">
        <w:trPr>
          <w:trHeight w:val="270"/>
        </w:trPr>
        <w:tc>
          <w:tcPr>
            <w:tcW w:w="2689" w:type="dxa"/>
            <w:noWrap/>
            <w:hideMark/>
          </w:tcPr>
          <w:p w14:paraId="689572DC" w14:textId="77777777" w:rsidR="0026661F" w:rsidRPr="008361E2" w:rsidRDefault="0026661F" w:rsidP="004A3171">
            <w:r w:rsidRPr="008361E2">
              <w:t>public/vc-exact_047.gr</w:t>
            </w:r>
          </w:p>
        </w:tc>
        <w:tc>
          <w:tcPr>
            <w:tcW w:w="1134" w:type="dxa"/>
            <w:noWrap/>
            <w:hideMark/>
          </w:tcPr>
          <w:p w14:paraId="48645815" w14:textId="77777777" w:rsidR="0026661F" w:rsidRPr="008361E2" w:rsidRDefault="0026661F" w:rsidP="004A3171">
            <w:r w:rsidRPr="008361E2">
              <w:t>200</w:t>
            </w:r>
          </w:p>
        </w:tc>
        <w:tc>
          <w:tcPr>
            <w:tcW w:w="1151" w:type="dxa"/>
            <w:noWrap/>
            <w:hideMark/>
          </w:tcPr>
          <w:p w14:paraId="4C9408A0" w14:textId="77777777" w:rsidR="0026661F" w:rsidRPr="008361E2" w:rsidRDefault="0026661F" w:rsidP="004A3171">
            <w:r w:rsidRPr="008361E2">
              <w:t>0.231810394</w:t>
            </w:r>
          </w:p>
        </w:tc>
        <w:tc>
          <w:tcPr>
            <w:tcW w:w="1842" w:type="dxa"/>
            <w:noWrap/>
            <w:hideMark/>
          </w:tcPr>
          <w:p w14:paraId="661BCAA6" w14:textId="77777777" w:rsidR="0026661F" w:rsidRPr="008361E2" w:rsidRDefault="0026661F" w:rsidP="004A3171">
            <w:r w:rsidRPr="008361E2">
              <w:t>29848</w:t>
            </w:r>
          </w:p>
        </w:tc>
        <w:tc>
          <w:tcPr>
            <w:tcW w:w="1134" w:type="dxa"/>
            <w:noWrap/>
            <w:hideMark/>
          </w:tcPr>
          <w:p w14:paraId="533A2B0E" w14:textId="77777777" w:rsidR="0026661F" w:rsidRPr="008361E2" w:rsidRDefault="0026661F" w:rsidP="004A3171">
            <w:r w:rsidRPr="008361E2">
              <w:t>144</w:t>
            </w:r>
          </w:p>
        </w:tc>
      </w:tr>
      <w:tr w:rsidR="0026661F" w:rsidRPr="008361E2" w14:paraId="75135323" w14:textId="77777777" w:rsidTr="004A3171">
        <w:trPr>
          <w:trHeight w:val="270"/>
        </w:trPr>
        <w:tc>
          <w:tcPr>
            <w:tcW w:w="2689" w:type="dxa"/>
            <w:noWrap/>
            <w:hideMark/>
          </w:tcPr>
          <w:p w14:paraId="0693472C" w14:textId="77777777" w:rsidR="0026661F" w:rsidRPr="008361E2" w:rsidRDefault="0026661F" w:rsidP="004A3171">
            <w:r w:rsidRPr="008361E2">
              <w:t>public/vc-exact_067.gr</w:t>
            </w:r>
          </w:p>
        </w:tc>
        <w:tc>
          <w:tcPr>
            <w:tcW w:w="1134" w:type="dxa"/>
            <w:noWrap/>
            <w:hideMark/>
          </w:tcPr>
          <w:p w14:paraId="5B1E08AC" w14:textId="77777777" w:rsidR="0026661F" w:rsidRPr="008361E2" w:rsidRDefault="0026661F" w:rsidP="004A3171">
            <w:r w:rsidRPr="008361E2">
              <w:t>200</w:t>
            </w:r>
          </w:p>
        </w:tc>
        <w:tc>
          <w:tcPr>
            <w:tcW w:w="1151" w:type="dxa"/>
            <w:noWrap/>
            <w:hideMark/>
          </w:tcPr>
          <w:p w14:paraId="2A3F9656" w14:textId="77777777" w:rsidR="0026661F" w:rsidRPr="008361E2" w:rsidRDefault="0026661F" w:rsidP="004A3171">
            <w:r w:rsidRPr="008361E2">
              <w:t>0.226670403</w:t>
            </w:r>
          </w:p>
        </w:tc>
        <w:tc>
          <w:tcPr>
            <w:tcW w:w="1842" w:type="dxa"/>
            <w:noWrap/>
            <w:hideMark/>
          </w:tcPr>
          <w:p w14:paraId="647731A3" w14:textId="77777777" w:rsidR="0026661F" w:rsidRPr="008361E2" w:rsidRDefault="0026661F" w:rsidP="004A3171">
            <w:r w:rsidRPr="008361E2">
              <w:t>29710</w:t>
            </w:r>
          </w:p>
        </w:tc>
        <w:tc>
          <w:tcPr>
            <w:tcW w:w="1134" w:type="dxa"/>
            <w:noWrap/>
            <w:hideMark/>
          </w:tcPr>
          <w:p w14:paraId="4BB83698" w14:textId="77777777" w:rsidR="0026661F" w:rsidRPr="008361E2" w:rsidRDefault="0026661F" w:rsidP="004A3171">
            <w:r w:rsidRPr="008361E2">
              <w:t>145</w:t>
            </w:r>
          </w:p>
        </w:tc>
      </w:tr>
      <w:tr w:rsidR="0026661F" w:rsidRPr="008361E2" w14:paraId="43CB821D" w14:textId="77777777" w:rsidTr="004A3171">
        <w:trPr>
          <w:trHeight w:val="270"/>
        </w:trPr>
        <w:tc>
          <w:tcPr>
            <w:tcW w:w="2689" w:type="dxa"/>
            <w:noWrap/>
            <w:hideMark/>
          </w:tcPr>
          <w:p w14:paraId="01695177" w14:textId="77777777" w:rsidR="0026661F" w:rsidRPr="008361E2" w:rsidRDefault="0026661F" w:rsidP="004A3171">
            <w:r w:rsidRPr="008361E2">
              <w:t>public/vc-exact_057.gr</w:t>
            </w:r>
          </w:p>
        </w:tc>
        <w:tc>
          <w:tcPr>
            <w:tcW w:w="1134" w:type="dxa"/>
            <w:noWrap/>
            <w:hideMark/>
          </w:tcPr>
          <w:p w14:paraId="4066FD80" w14:textId="77777777" w:rsidR="0026661F" w:rsidRPr="008361E2" w:rsidRDefault="0026661F" w:rsidP="004A3171">
            <w:r w:rsidRPr="008361E2">
              <w:t>200</w:t>
            </w:r>
          </w:p>
        </w:tc>
        <w:tc>
          <w:tcPr>
            <w:tcW w:w="1151" w:type="dxa"/>
            <w:noWrap/>
            <w:hideMark/>
          </w:tcPr>
          <w:p w14:paraId="4A17E4FA" w14:textId="77777777" w:rsidR="0026661F" w:rsidRPr="008361E2" w:rsidRDefault="0026661F" w:rsidP="004A3171">
            <w:r w:rsidRPr="008361E2">
              <w:t>0.22643953</w:t>
            </w:r>
          </w:p>
        </w:tc>
        <w:tc>
          <w:tcPr>
            <w:tcW w:w="1842" w:type="dxa"/>
            <w:noWrap/>
            <w:hideMark/>
          </w:tcPr>
          <w:p w14:paraId="11B82915" w14:textId="77777777" w:rsidR="0026661F" w:rsidRPr="008361E2" w:rsidRDefault="0026661F" w:rsidP="004A3171">
            <w:r w:rsidRPr="008361E2">
              <w:t>29654</w:t>
            </w:r>
          </w:p>
        </w:tc>
        <w:tc>
          <w:tcPr>
            <w:tcW w:w="1134" w:type="dxa"/>
            <w:noWrap/>
            <w:hideMark/>
          </w:tcPr>
          <w:p w14:paraId="610CD16F" w14:textId="77777777" w:rsidR="0026661F" w:rsidRPr="008361E2" w:rsidRDefault="0026661F" w:rsidP="004A3171">
            <w:r w:rsidRPr="008361E2">
              <w:t>145</w:t>
            </w:r>
          </w:p>
        </w:tc>
      </w:tr>
      <w:tr w:rsidR="0026661F" w:rsidRPr="008361E2" w14:paraId="39D18215" w14:textId="77777777" w:rsidTr="004A3171">
        <w:trPr>
          <w:trHeight w:val="270"/>
        </w:trPr>
        <w:tc>
          <w:tcPr>
            <w:tcW w:w="2689" w:type="dxa"/>
            <w:noWrap/>
            <w:hideMark/>
          </w:tcPr>
          <w:p w14:paraId="714B76DD" w14:textId="77777777" w:rsidR="0026661F" w:rsidRPr="008361E2" w:rsidRDefault="0026661F" w:rsidP="004A3171">
            <w:r w:rsidRPr="008361E2">
              <w:t>public/vc-exact_041.gr</w:t>
            </w:r>
          </w:p>
        </w:tc>
        <w:tc>
          <w:tcPr>
            <w:tcW w:w="1134" w:type="dxa"/>
            <w:noWrap/>
            <w:hideMark/>
          </w:tcPr>
          <w:p w14:paraId="771BDE70" w14:textId="77777777" w:rsidR="0026661F" w:rsidRPr="008361E2" w:rsidRDefault="0026661F" w:rsidP="004A3171">
            <w:r w:rsidRPr="008361E2">
              <w:t>200</w:t>
            </w:r>
          </w:p>
        </w:tc>
        <w:tc>
          <w:tcPr>
            <w:tcW w:w="1151" w:type="dxa"/>
            <w:noWrap/>
            <w:hideMark/>
          </w:tcPr>
          <w:p w14:paraId="03316D18" w14:textId="77777777" w:rsidR="0026661F" w:rsidRPr="008361E2" w:rsidRDefault="0026661F" w:rsidP="004A3171">
            <w:r w:rsidRPr="008361E2">
              <w:t>0.222131201</w:t>
            </w:r>
          </w:p>
        </w:tc>
        <w:tc>
          <w:tcPr>
            <w:tcW w:w="1842" w:type="dxa"/>
            <w:noWrap/>
            <w:hideMark/>
          </w:tcPr>
          <w:p w14:paraId="1A32F5AE" w14:textId="77777777" w:rsidR="0026661F" w:rsidRPr="008361E2" w:rsidRDefault="0026661F" w:rsidP="004A3171">
            <w:r w:rsidRPr="008361E2">
              <w:t>29065</w:t>
            </w:r>
          </w:p>
        </w:tc>
        <w:tc>
          <w:tcPr>
            <w:tcW w:w="1134" w:type="dxa"/>
            <w:noWrap/>
            <w:hideMark/>
          </w:tcPr>
          <w:p w14:paraId="3007E463" w14:textId="77777777" w:rsidR="0026661F" w:rsidRPr="008361E2" w:rsidRDefault="0026661F" w:rsidP="004A3171">
            <w:r w:rsidRPr="008361E2">
              <w:t>142</w:t>
            </w:r>
          </w:p>
        </w:tc>
      </w:tr>
      <w:tr w:rsidR="0026661F" w:rsidRPr="008361E2" w14:paraId="1F8903D0" w14:textId="77777777" w:rsidTr="004A3171">
        <w:trPr>
          <w:trHeight w:val="270"/>
        </w:trPr>
        <w:tc>
          <w:tcPr>
            <w:tcW w:w="2689" w:type="dxa"/>
            <w:noWrap/>
            <w:hideMark/>
          </w:tcPr>
          <w:p w14:paraId="35782A7C" w14:textId="77777777" w:rsidR="0026661F" w:rsidRPr="008361E2" w:rsidRDefault="0026661F" w:rsidP="004A3171">
            <w:r w:rsidRPr="008361E2">
              <w:t>public/vc-exact_081.gr</w:t>
            </w:r>
          </w:p>
        </w:tc>
        <w:tc>
          <w:tcPr>
            <w:tcW w:w="1134" w:type="dxa"/>
            <w:noWrap/>
            <w:hideMark/>
          </w:tcPr>
          <w:p w14:paraId="5E029C21" w14:textId="77777777" w:rsidR="0026661F" w:rsidRPr="008361E2" w:rsidRDefault="0026661F" w:rsidP="004A3171">
            <w:r w:rsidRPr="008361E2">
              <w:t>199</w:t>
            </w:r>
          </w:p>
        </w:tc>
        <w:tc>
          <w:tcPr>
            <w:tcW w:w="1151" w:type="dxa"/>
            <w:noWrap/>
            <w:hideMark/>
          </w:tcPr>
          <w:p w14:paraId="252C89F6" w14:textId="77777777" w:rsidR="0026661F" w:rsidRPr="008361E2" w:rsidRDefault="0026661F" w:rsidP="004A3171">
            <w:r w:rsidRPr="008361E2">
              <w:t>0.222089318</w:t>
            </w:r>
          </w:p>
        </w:tc>
        <w:tc>
          <w:tcPr>
            <w:tcW w:w="1842" w:type="dxa"/>
            <w:noWrap/>
            <w:hideMark/>
          </w:tcPr>
          <w:p w14:paraId="38B57264" w14:textId="77777777" w:rsidR="0026661F" w:rsidRPr="008361E2" w:rsidRDefault="0026661F" w:rsidP="004A3171">
            <w:r w:rsidRPr="008361E2">
              <w:t>29727</w:t>
            </w:r>
          </w:p>
        </w:tc>
        <w:tc>
          <w:tcPr>
            <w:tcW w:w="1134" w:type="dxa"/>
            <w:noWrap/>
            <w:hideMark/>
          </w:tcPr>
          <w:p w14:paraId="23F23FDF" w14:textId="77777777" w:rsidR="0026661F" w:rsidRPr="008361E2" w:rsidRDefault="0026661F" w:rsidP="004A3171">
            <w:r w:rsidRPr="008361E2">
              <w:t>145</w:t>
            </w:r>
          </w:p>
        </w:tc>
      </w:tr>
      <w:tr w:rsidR="0026661F" w:rsidRPr="008361E2" w14:paraId="5AE3C20E" w14:textId="77777777" w:rsidTr="004A3171">
        <w:trPr>
          <w:trHeight w:val="270"/>
        </w:trPr>
        <w:tc>
          <w:tcPr>
            <w:tcW w:w="2689" w:type="dxa"/>
            <w:noWrap/>
            <w:hideMark/>
          </w:tcPr>
          <w:p w14:paraId="66640612" w14:textId="77777777" w:rsidR="0026661F" w:rsidRPr="008361E2" w:rsidRDefault="0026661F" w:rsidP="004A3171">
            <w:r w:rsidRPr="008361E2">
              <w:t>public/vc-exact_053.gr</w:t>
            </w:r>
          </w:p>
        </w:tc>
        <w:tc>
          <w:tcPr>
            <w:tcW w:w="1134" w:type="dxa"/>
            <w:noWrap/>
            <w:hideMark/>
          </w:tcPr>
          <w:p w14:paraId="2649D3A1" w14:textId="77777777" w:rsidR="0026661F" w:rsidRPr="008361E2" w:rsidRDefault="0026661F" w:rsidP="004A3171">
            <w:r w:rsidRPr="008361E2">
              <w:t>200</w:t>
            </w:r>
          </w:p>
        </w:tc>
        <w:tc>
          <w:tcPr>
            <w:tcW w:w="1151" w:type="dxa"/>
            <w:noWrap/>
            <w:hideMark/>
          </w:tcPr>
          <w:p w14:paraId="7948A153" w14:textId="77777777" w:rsidR="0026661F" w:rsidRPr="008361E2" w:rsidRDefault="0026661F" w:rsidP="004A3171">
            <w:r w:rsidRPr="008361E2">
              <w:t>0.221672967</w:t>
            </w:r>
          </w:p>
        </w:tc>
        <w:tc>
          <w:tcPr>
            <w:tcW w:w="1842" w:type="dxa"/>
            <w:noWrap/>
            <w:hideMark/>
          </w:tcPr>
          <w:p w14:paraId="7261E52F" w14:textId="77777777" w:rsidR="0026661F" w:rsidRPr="008361E2" w:rsidRDefault="0026661F" w:rsidP="004A3171">
            <w:r w:rsidRPr="008361E2">
              <w:t>27940</w:t>
            </w:r>
          </w:p>
        </w:tc>
        <w:tc>
          <w:tcPr>
            <w:tcW w:w="1134" w:type="dxa"/>
            <w:noWrap/>
            <w:hideMark/>
          </w:tcPr>
          <w:p w14:paraId="30A23BFA" w14:textId="77777777" w:rsidR="0026661F" w:rsidRPr="008361E2" w:rsidRDefault="0026661F" w:rsidP="004A3171">
            <w:r w:rsidRPr="008361E2">
              <w:t>142</w:t>
            </w:r>
          </w:p>
        </w:tc>
      </w:tr>
      <w:tr w:rsidR="0026661F" w:rsidRPr="008361E2" w14:paraId="2AC1CECA" w14:textId="77777777" w:rsidTr="004A3171">
        <w:trPr>
          <w:trHeight w:val="270"/>
        </w:trPr>
        <w:tc>
          <w:tcPr>
            <w:tcW w:w="2689" w:type="dxa"/>
            <w:noWrap/>
            <w:hideMark/>
          </w:tcPr>
          <w:p w14:paraId="6E9883ED" w14:textId="77777777" w:rsidR="0026661F" w:rsidRPr="008361E2" w:rsidRDefault="0026661F" w:rsidP="004A3171">
            <w:r w:rsidRPr="008361E2">
              <w:t>public/vc-exact_073.gr</w:t>
            </w:r>
          </w:p>
        </w:tc>
        <w:tc>
          <w:tcPr>
            <w:tcW w:w="1134" w:type="dxa"/>
            <w:noWrap/>
            <w:hideMark/>
          </w:tcPr>
          <w:p w14:paraId="6C0A0A10" w14:textId="77777777" w:rsidR="0026661F" w:rsidRPr="008361E2" w:rsidRDefault="0026661F" w:rsidP="004A3171">
            <w:r w:rsidRPr="008361E2">
              <w:t>200</w:t>
            </w:r>
          </w:p>
        </w:tc>
        <w:tc>
          <w:tcPr>
            <w:tcW w:w="1151" w:type="dxa"/>
            <w:noWrap/>
            <w:hideMark/>
          </w:tcPr>
          <w:p w14:paraId="58310877" w14:textId="77777777" w:rsidR="0026661F" w:rsidRPr="008361E2" w:rsidRDefault="0026661F" w:rsidP="004A3171">
            <w:r w:rsidRPr="008361E2">
              <w:t>0.217764297</w:t>
            </w:r>
          </w:p>
        </w:tc>
        <w:tc>
          <w:tcPr>
            <w:tcW w:w="1842" w:type="dxa"/>
            <w:noWrap/>
            <w:hideMark/>
          </w:tcPr>
          <w:p w14:paraId="6C1E926C" w14:textId="77777777" w:rsidR="0026661F" w:rsidRPr="008361E2" w:rsidRDefault="0026661F" w:rsidP="004A3171">
            <w:r w:rsidRPr="008361E2">
              <w:t>30163</w:t>
            </w:r>
          </w:p>
        </w:tc>
        <w:tc>
          <w:tcPr>
            <w:tcW w:w="1134" w:type="dxa"/>
            <w:noWrap/>
            <w:hideMark/>
          </w:tcPr>
          <w:p w14:paraId="6BE4273A" w14:textId="77777777" w:rsidR="0026661F" w:rsidRPr="008361E2" w:rsidRDefault="0026661F" w:rsidP="004A3171">
            <w:r w:rsidRPr="008361E2">
              <w:t>145</w:t>
            </w:r>
          </w:p>
        </w:tc>
      </w:tr>
      <w:tr w:rsidR="0026661F" w:rsidRPr="008361E2" w14:paraId="51E7922F" w14:textId="77777777" w:rsidTr="004A3171">
        <w:trPr>
          <w:trHeight w:val="270"/>
        </w:trPr>
        <w:tc>
          <w:tcPr>
            <w:tcW w:w="2689" w:type="dxa"/>
            <w:noWrap/>
            <w:hideMark/>
          </w:tcPr>
          <w:p w14:paraId="6826D274" w14:textId="77777777" w:rsidR="0026661F" w:rsidRPr="008361E2" w:rsidRDefault="0026661F" w:rsidP="004A3171">
            <w:r w:rsidRPr="008361E2">
              <w:t>public/vc-exact_045.gr</w:t>
            </w:r>
          </w:p>
        </w:tc>
        <w:tc>
          <w:tcPr>
            <w:tcW w:w="1134" w:type="dxa"/>
            <w:noWrap/>
            <w:hideMark/>
          </w:tcPr>
          <w:p w14:paraId="34649963" w14:textId="77777777" w:rsidR="0026661F" w:rsidRPr="008361E2" w:rsidRDefault="0026661F" w:rsidP="004A3171">
            <w:r w:rsidRPr="008361E2">
              <w:t>200</w:t>
            </w:r>
          </w:p>
        </w:tc>
        <w:tc>
          <w:tcPr>
            <w:tcW w:w="1151" w:type="dxa"/>
            <w:noWrap/>
            <w:hideMark/>
          </w:tcPr>
          <w:p w14:paraId="125D3E5D" w14:textId="77777777" w:rsidR="0026661F" w:rsidRPr="008361E2" w:rsidRDefault="0026661F" w:rsidP="004A3171">
            <w:r w:rsidRPr="008361E2">
              <w:t>0.205406799</w:t>
            </w:r>
          </w:p>
        </w:tc>
        <w:tc>
          <w:tcPr>
            <w:tcW w:w="1842" w:type="dxa"/>
            <w:noWrap/>
            <w:hideMark/>
          </w:tcPr>
          <w:p w14:paraId="1E2E2FA2" w14:textId="77777777" w:rsidR="0026661F" w:rsidRPr="008361E2" w:rsidRDefault="0026661F" w:rsidP="004A3171">
            <w:r w:rsidRPr="008361E2">
              <w:t>26329</w:t>
            </w:r>
          </w:p>
        </w:tc>
        <w:tc>
          <w:tcPr>
            <w:tcW w:w="1134" w:type="dxa"/>
            <w:noWrap/>
            <w:hideMark/>
          </w:tcPr>
          <w:p w14:paraId="6CE61604" w14:textId="77777777" w:rsidR="0026661F" w:rsidRPr="008361E2" w:rsidRDefault="0026661F" w:rsidP="004A3171">
            <w:r w:rsidRPr="008361E2">
              <w:t>140</w:t>
            </w:r>
          </w:p>
        </w:tc>
      </w:tr>
      <w:tr w:rsidR="0026661F" w:rsidRPr="008361E2" w14:paraId="78D31230" w14:textId="77777777" w:rsidTr="004A3171">
        <w:trPr>
          <w:trHeight w:val="270"/>
        </w:trPr>
        <w:tc>
          <w:tcPr>
            <w:tcW w:w="2689" w:type="dxa"/>
            <w:noWrap/>
            <w:hideMark/>
          </w:tcPr>
          <w:p w14:paraId="3BE0034B" w14:textId="77777777" w:rsidR="0026661F" w:rsidRPr="008361E2" w:rsidRDefault="0026661F" w:rsidP="004A3171">
            <w:r w:rsidRPr="008361E2">
              <w:t>public/vc-exact_043.gr</w:t>
            </w:r>
          </w:p>
        </w:tc>
        <w:tc>
          <w:tcPr>
            <w:tcW w:w="1134" w:type="dxa"/>
            <w:noWrap/>
            <w:hideMark/>
          </w:tcPr>
          <w:p w14:paraId="1BEB3581" w14:textId="77777777" w:rsidR="0026661F" w:rsidRPr="008361E2" w:rsidRDefault="0026661F" w:rsidP="004A3171">
            <w:r w:rsidRPr="008361E2">
              <w:t>200</w:t>
            </w:r>
          </w:p>
        </w:tc>
        <w:tc>
          <w:tcPr>
            <w:tcW w:w="1151" w:type="dxa"/>
            <w:noWrap/>
            <w:hideMark/>
          </w:tcPr>
          <w:p w14:paraId="297066DD" w14:textId="77777777" w:rsidR="0026661F" w:rsidRPr="008361E2" w:rsidRDefault="0026661F" w:rsidP="004A3171">
            <w:r w:rsidRPr="008361E2">
              <w:t>0.205267797</w:t>
            </w:r>
          </w:p>
        </w:tc>
        <w:tc>
          <w:tcPr>
            <w:tcW w:w="1842" w:type="dxa"/>
            <w:noWrap/>
            <w:hideMark/>
          </w:tcPr>
          <w:p w14:paraId="5826ED52" w14:textId="77777777" w:rsidR="0026661F" w:rsidRPr="008361E2" w:rsidRDefault="0026661F" w:rsidP="004A3171">
            <w:r w:rsidRPr="008361E2">
              <w:t>28932</w:t>
            </w:r>
          </w:p>
        </w:tc>
        <w:tc>
          <w:tcPr>
            <w:tcW w:w="1134" w:type="dxa"/>
            <w:noWrap/>
            <w:hideMark/>
          </w:tcPr>
          <w:p w14:paraId="686B561A" w14:textId="77777777" w:rsidR="0026661F" w:rsidRPr="008361E2" w:rsidRDefault="0026661F" w:rsidP="004A3171">
            <w:r w:rsidRPr="008361E2">
              <w:t>144</w:t>
            </w:r>
          </w:p>
        </w:tc>
      </w:tr>
      <w:tr w:rsidR="0026661F" w:rsidRPr="008361E2" w14:paraId="536456FC" w14:textId="77777777" w:rsidTr="004A3171">
        <w:trPr>
          <w:trHeight w:val="270"/>
        </w:trPr>
        <w:tc>
          <w:tcPr>
            <w:tcW w:w="2689" w:type="dxa"/>
            <w:noWrap/>
            <w:hideMark/>
          </w:tcPr>
          <w:p w14:paraId="546DA71C" w14:textId="77777777" w:rsidR="0026661F" w:rsidRPr="008361E2" w:rsidRDefault="0026661F" w:rsidP="004A3171">
            <w:r w:rsidRPr="008361E2">
              <w:t>public/vc-exact_069.gr</w:t>
            </w:r>
          </w:p>
        </w:tc>
        <w:tc>
          <w:tcPr>
            <w:tcW w:w="1134" w:type="dxa"/>
            <w:noWrap/>
            <w:hideMark/>
          </w:tcPr>
          <w:p w14:paraId="0DB0B7C3" w14:textId="77777777" w:rsidR="0026661F" w:rsidRPr="008361E2" w:rsidRDefault="0026661F" w:rsidP="004A3171">
            <w:r w:rsidRPr="008361E2">
              <w:t>200</w:t>
            </w:r>
          </w:p>
        </w:tc>
        <w:tc>
          <w:tcPr>
            <w:tcW w:w="1151" w:type="dxa"/>
            <w:noWrap/>
            <w:hideMark/>
          </w:tcPr>
          <w:p w14:paraId="4F867E78" w14:textId="77777777" w:rsidR="0026661F" w:rsidRPr="008361E2" w:rsidRDefault="0026661F" w:rsidP="004A3171">
            <w:r w:rsidRPr="008361E2">
              <w:t>0.200870814</w:t>
            </w:r>
          </w:p>
        </w:tc>
        <w:tc>
          <w:tcPr>
            <w:tcW w:w="1842" w:type="dxa"/>
            <w:noWrap/>
            <w:hideMark/>
          </w:tcPr>
          <w:p w14:paraId="75AE9822" w14:textId="77777777" w:rsidR="0026661F" w:rsidRPr="008361E2" w:rsidRDefault="0026661F" w:rsidP="004A3171">
            <w:r w:rsidRPr="008361E2">
              <w:t>26501</w:t>
            </w:r>
          </w:p>
        </w:tc>
        <w:tc>
          <w:tcPr>
            <w:tcW w:w="1134" w:type="dxa"/>
            <w:noWrap/>
            <w:hideMark/>
          </w:tcPr>
          <w:p w14:paraId="460F48B0" w14:textId="77777777" w:rsidR="0026661F" w:rsidRPr="008361E2" w:rsidRDefault="0026661F" w:rsidP="004A3171">
            <w:r w:rsidRPr="008361E2">
              <w:t>142</w:t>
            </w:r>
          </w:p>
        </w:tc>
      </w:tr>
      <w:tr w:rsidR="0026661F" w:rsidRPr="008361E2" w14:paraId="04CC0E50" w14:textId="77777777" w:rsidTr="004A3171">
        <w:trPr>
          <w:trHeight w:val="270"/>
        </w:trPr>
        <w:tc>
          <w:tcPr>
            <w:tcW w:w="2689" w:type="dxa"/>
            <w:noWrap/>
            <w:hideMark/>
          </w:tcPr>
          <w:p w14:paraId="4B69F396" w14:textId="77777777" w:rsidR="0026661F" w:rsidRPr="008361E2" w:rsidRDefault="0026661F" w:rsidP="004A3171">
            <w:r w:rsidRPr="008361E2">
              <w:t>public/vc-exact_063.gr</w:t>
            </w:r>
          </w:p>
        </w:tc>
        <w:tc>
          <w:tcPr>
            <w:tcW w:w="1134" w:type="dxa"/>
            <w:noWrap/>
            <w:hideMark/>
          </w:tcPr>
          <w:p w14:paraId="3AB2ACDD" w14:textId="77777777" w:rsidR="0026661F" w:rsidRPr="008361E2" w:rsidRDefault="0026661F" w:rsidP="004A3171">
            <w:r w:rsidRPr="008361E2">
              <w:t>200</w:t>
            </w:r>
          </w:p>
        </w:tc>
        <w:tc>
          <w:tcPr>
            <w:tcW w:w="1151" w:type="dxa"/>
            <w:noWrap/>
            <w:hideMark/>
          </w:tcPr>
          <w:p w14:paraId="739E7F49" w14:textId="77777777" w:rsidR="0026661F" w:rsidRPr="008361E2" w:rsidRDefault="0026661F" w:rsidP="004A3171">
            <w:r w:rsidRPr="008361E2">
              <w:t>0.197663842</w:t>
            </w:r>
          </w:p>
        </w:tc>
        <w:tc>
          <w:tcPr>
            <w:tcW w:w="1842" w:type="dxa"/>
            <w:noWrap/>
            <w:hideMark/>
          </w:tcPr>
          <w:p w14:paraId="22860E08" w14:textId="77777777" w:rsidR="0026661F" w:rsidRPr="008361E2" w:rsidRDefault="0026661F" w:rsidP="004A3171">
            <w:r w:rsidRPr="008361E2">
              <w:t>28448</w:t>
            </w:r>
          </w:p>
        </w:tc>
        <w:tc>
          <w:tcPr>
            <w:tcW w:w="1134" w:type="dxa"/>
            <w:noWrap/>
            <w:hideMark/>
          </w:tcPr>
          <w:p w14:paraId="0BD4FBC9" w14:textId="77777777" w:rsidR="0026661F" w:rsidRPr="008361E2" w:rsidRDefault="0026661F" w:rsidP="004A3171">
            <w:r w:rsidRPr="008361E2">
              <w:t>143</w:t>
            </w:r>
          </w:p>
        </w:tc>
      </w:tr>
      <w:tr w:rsidR="0026661F" w:rsidRPr="008361E2" w14:paraId="051421F4" w14:textId="77777777" w:rsidTr="004A3171">
        <w:trPr>
          <w:trHeight w:val="270"/>
        </w:trPr>
        <w:tc>
          <w:tcPr>
            <w:tcW w:w="2689" w:type="dxa"/>
            <w:noWrap/>
            <w:hideMark/>
          </w:tcPr>
          <w:p w14:paraId="234DC0B2" w14:textId="77777777" w:rsidR="0026661F" w:rsidRPr="008361E2" w:rsidRDefault="0026661F" w:rsidP="004A3171">
            <w:r w:rsidRPr="008361E2">
              <w:t>public/vc-exact_065.gr</w:t>
            </w:r>
          </w:p>
        </w:tc>
        <w:tc>
          <w:tcPr>
            <w:tcW w:w="1134" w:type="dxa"/>
            <w:noWrap/>
            <w:hideMark/>
          </w:tcPr>
          <w:p w14:paraId="78E637E4" w14:textId="77777777" w:rsidR="0026661F" w:rsidRPr="008361E2" w:rsidRDefault="0026661F" w:rsidP="004A3171">
            <w:r w:rsidRPr="008361E2">
              <w:t>200</w:t>
            </w:r>
          </w:p>
        </w:tc>
        <w:tc>
          <w:tcPr>
            <w:tcW w:w="1151" w:type="dxa"/>
            <w:noWrap/>
            <w:hideMark/>
          </w:tcPr>
          <w:p w14:paraId="32FB0DC1" w14:textId="77777777" w:rsidR="0026661F" w:rsidRPr="008361E2" w:rsidRDefault="0026661F" w:rsidP="004A3171">
            <w:r w:rsidRPr="008361E2">
              <w:t>0.193519548</w:t>
            </w:r>
          </w:p>
        </w:tc>
        <w:tc>
          <w:tcPr>
            <w:tcW w:w="1842" w:type="dxa"/>
            <w:noWrap/>
            <w:hideMark/>
          </w:tcPr>
          <w:p w14:paraId="644B7C8D" w14:textId="77777777" w:rsidR="0026661F" w:rsidRPr="008361E2" w:rsidRDefault="0026661F" w:rsidP="004A3171">
            <w:r w:rsidRPr="008361E2">
              <w:t>27291</w:t>
            </w:r>
          </w:p>
        </w:tc>
        <w:tc>
          <w:tcPr>
            <w:tcW w:w="1134" w:type="dxa"/>
            <w:noWrap/>
            <w:hideMark/>
          </w:tcPr>
          <w:p w14:paraId="3EF62C74" w14:textId="77777777" w:rsidR="0026661F" w:rsidRPr="008361E2" w:rsidRDefault="0026661F" w:rsidP="004A3171">
            <w:r w:rsidRPr="008361E2">
              <w:t>141</w:t>
            </w:r>
          </w:p>
        </w:tc>
      </w:tr>
      <w:tr w:rsidR="0026661F" w:rsidRPr="008361E2" w14:paraId="5B27128C" w14:textId="77777777" w:rsidTr="004A3171">
        <w:trPr>
          <w:trHeight w:val="270"/>
        </w:trPr>
        <w:tc>
          <w:tcPr>
            <w:tcW w:w="2689" w:type="dxa"/>
            <w:noWrap/>
            <w:hideMark/>
          </w:tcPr>
          <w:p w14:paraId="70674FE0" w14:textId="77777777" w:rsidR="0026661F" w:rsidRPr="008361E2" w:rsidRDefault="0026661F" w:rsidP="004A3171">
            <w:r w:rsidRPr="008361E2">
              <w:t>public/vc-exact_071.gr</w:t>
            </w:r>
          </w:p>
        </w:tc>
        <w:tc>
          <w:tcPr>
            <w:tcW w:w="1134" w:type="dxa"/>
            <w:noWrap/>
            <w:hideMark/>
          </w:tcPr>
          <w:p w14:paraId="46703418" w14:textId="77777777" w:rsidR="0026661F" w:rsidRPr="008361E2" w:rsidRDefault="0026661F" w:rsidP="004A3171">
            <w:r w:rsidRPr="008361E2">
              <w:t>200</w:t>
            </w:r>
          </w:p>
        </w:tc>
        <w:tc>
          <w:tcPr>
            <w:tcW w:w="1151" w:type="dxa"/>
            <w:noWrap/>
            <w:hideMark/>
          </w:tcPr>
          <w:p w14:paraId="598B4FF6" w14:textId="77777777" w:rsidR="0026661F" w:rsidRPr="008361E2" w:rsidRDefault="0026661F" w:rsidP="004A3171">
            <w:r w:rsidRPr="008361E2">
              <w:t>0.190962708</w:t>
            </w:r>
          </w:p>
        </w:tc>
        <w:tc>
          <w:tcPr>
            <w:tcW w:w="1842" w:type="dxa"/>
            <w:noWrap/>
            <w:hideMark/>
          </w:tcPr>
          <w:p w14:paraId="50878900" w14:textId="77777777" w:rsidR="0026661F" w:rsidRPr="008361E2" w:rsidRDefault="0026661F" w:rsidP="004A3171">
            <w:r w:rsidRPr="008361E2">
              <w:t>26508</w:t>
            </w:r>
          </w:p>
        </w:tc>
        <w:tc>
          <w:tcPr>
            <w:tcW w:w="1134" w:type="dxa"/>
            <w:noWrap/>
            <w:hideMark/>
          </w:tcPr>
          <w:p w14:paraId="7A9FAFC5" w14:textId="77777777" w:rsidR="0026661F" w:rsidRPr="008361E2" w:rsidRDefault="0026661F" w:rsidP="004A3171">
            <w:r w:rsidRPr="008361E2">
              <w:t>138</w:t>
            </w:r>
          </w:p>
        </w:tc>
      </w:tr>
      <w:tr w:rsidR="0026661F" w:rsidRPr="008361E2" w14:paraId="496336AA" w14:textId="77777777" w:rsidTr="004A3171">
        <w:trPr>
          <w:trHeight w:val="270"/>
        </w:trPr>
        <w:tc>
          <w:tcPr>
            <w:tcW w:w="2689" w:type="dxa"/>
            <w:noWrap/>
            <w:hideMark/>
          </w:tcPr>
          <w:p w14:paraId="04FF79FA" w14:textId="77777777" w:rsidR="0026661F" w:rsidRPr="008361E2" w:rsidRDefault="0026661F" w:rsidP="004A3171">
            <w:r w:rsidRPr="008361E2">
              <w:t>public/vc-exact_077.gr</w:t>
            </w:r>
          </w:p>
        </w:tc>
        <w:tc>
          <w:tcPr>
            <w:tcW w:w="1134" w:type="dxa"/>
            <w:noWrap/>
            <w:hideMark/>
          </w:tcPr>
          <w:p w14:paraId="57F71BA0" w14:textId="77777777" w:rsidR="0026661F" w:rsidRPr="008361E2" w:rsidRDefault="0026661F" w:rsidP="004A3171">
            <w:r w:rsidRPr="008361E2">
              <w:t>200</w:t>
            </w:r>
          </w:p>
        </w:tc>
        <w:tc>
          <w:tcPr>
            <w:tcW w:w="1151" w:type="dxa"/>
            <w:noWrap/>
            <w:hideMark/>
          </w:tcPr>
          <w:p w14:paraId="3DEB9E9E" w14:textId="77777777" w:rsidR="0026661F" w:rsidRPr="008361E2" w:rsidRDefault="0026661F" w:rsidP="004A3171">
            <w:r w:rsidRPr="008361E2">
              <w:t>0.187099496</w:t>
            </w:r>
          </w:p>
        </w:tc>
        <w:tc>
          <w:tcPr>
            <w:tcW w:w="1842" w:type="dxa"/>
            <w:noWrap/>
            <w:hideMark/>
          </w:tcPr>
          <w:p w14:paraId="1330F6E8" w14:textId="77777777" w:rsidR="0026661F" w:rsidRPr="008361E2" w:rsidRDefault="0026661F" w:rsidP="004A3171">
            <w:r w:rsidRPr="008361E2">
              <w:t>26033</w:t>
            </w:r>
          </w:p>
        </w:tc>
        <w:tc>
          <w:tcPr>
            <w:tcW w:w="1134" w:type="dxa"/>
            <w:noWrap/>
            <w:hideMark/>
          </w:tcPr>
          <w:p w14:paraId="587CDE26" w14:textId="77777777" w:rsidR="0026661F" w:rsidRPr="008361E2" w:rsidRDefault="0026661F" w:rsidP="004A3171">
            <w:r w:rsidRPr="008361E2">
              <w:t>139</w:t>
            </w:r>
          </w:p>
        </w:tc>
      </w:tr>
      <w:tr w:rsidR="0026661F" w:rsidRPr="008361E2" w14:paraId="6C003BB5" w14:textId="77777777" w:rsidTr="004A3171">
        <w:trPr>
          <w:trHeight w:val="270"/>
        </w:trPr>
        <w:tc>
          <w:tcPr>
            <w:tcW w:w="2689" w:type="dxa"/>
            <w:noWrap/>
            <w:hideMark/>
          </w:tcPr>
          <w:p w14:paraId="7E34EFF2" w14:textId="77777777" w:rsidR="0026661F" w:rsidRPr="008361E2" w:rsidRDefault="0026661F" w:rsidP="004A3171">
            <w:r w:rsidRPr="008361E2">
              <w:t>public/vc-exact_055.gr</w:t>
            </w:r>
          </w:p>
        </w:tc>
        <w:tc>
          <w:tcPr>
            <w:tcW w:w="1134" w:type="dxa"/>
            <w:noWrap/>
            <w:hideMark/>
          </w:tcPr>
          <w:p w14:paraId="4FE60F19" w14:textId="77777777" w:rsidR="0026661F" w:rsidRPr="008361E2" w:rsidRDefault="0026661F" w:rsidP="004A3171">
            <w:r w:rsidRPr="008361E2">
              <w:t>200</w:t>
            </w:r>
          </w:p>
        </w:tc>
        <w:tc>
          <w:tcPr>
            <w:tcW w:w="1151" w:type="dxa"/>
            <w:noWrap/>
            <w:hideMark/>
          </w:tcPr>
          <w:p w14:paraId="47DE1968" w14:textId="77777777" w:rsidR="0026661F" w:rsidRPr="008361E2" w:rsidRDefault="0026661F" w:rsidP="004A3171">
            <w:r w:rsidRPr="008361E2">
              <w:t>0.186776004</w:t>
            </w:r>
          </w:p>
        </w:tc>
        <w:tc>
          <w:tcPr>
            <w:tcW w:w="1842" w:type="dxa"/>
            <w:noWrap/>
            <w:hideMark/>
          </w:tcPr>
          <w:p w14:paraId="2E819721" w14:textId="77777777" w:rsidR="0026661F" w:rsidRPr="008361E2" w:rsidRDefault="0026661F" w:rsidP="004A3171">
            <w:r w:rsidRPr="008361E2">
              <w:t>27307</w:t>
            </w:r>
          </w:p>
        </w:tc>
        <w:tc>
          <w:tcPr>
            <w:tcW w:w="1134" w:type="dxa"/>
            <w:noWrap/>
            <w:hideMark/>
          </w:tcPr>
          <w:p w14:paraId="3C8F997E" w14:textId="77777777" w:rsidR="0026661F" w:rsidRPr="008361E2" w:rsidRDefault="0026661F" w:rsidP="004A3171">
            <w:r w:rsidRPr="008361E2">
              <w:t>136</w:t>
            </w:r>
          </w:p>
        </w:tc>
      </w:tr>
      <w:tr w:rsidR="0026661F" w:rsidRPr="008361E2" w14:paraId="59EEE3DA" w14:textId="77777777" w:rsidTr="004A3171">
        <w:trPr>
          <w:trHeight w:val="270"/>
        </w:trPr>
        <w:tc>
          <w:tcPr>
            <w:tcW w:w="2689" w:type="dxa"/>
            <w:noWrap/>
            <w:hideMark/>
          </w:tcPr>
          <w:p w14:paraId="5FFF6CCA" w14:textId="77777777" w:rsidR="0026661F" w:rsidRPr="008361E2" w:rsidRDefault="0026661F" w:rsidP="004A3171">
            <w:r w:rsidRPr="008361E2">
              <w:t>public/vc-exact_049.gr</w:t>
            </w:r>
          </w:p>
        </w:tc>
        <w:tc>
          <w:tcPr>
            <w:tcW w:w="1134" w:type="dxa"/>
            <w:noWrap/>
            <w:hideMark/>
          </w:tcPr>
          <w:p w14:paraId="64FD59B9" w14:textId="77777777" w:rsidR="0026661F" w:rsidRPr="008361E2" w:rsidRDefault="0026661F" w:rsidP="004A3171">
            <w:r w:rsidRPr="008361E2">
              <w:t>200</w:t>
            </w:r>
          </w:p>
        </w:tc>
        <w:tc>
          <w:tcPr>
            <w:tcW w:w="1151" w:type="dxa"/>
            <w:noWrap/>
            <w:hideMark/>
          </w:tcPr>
          <w:p w14:paraId="6667EDF7" w14:textId="77777777" w:rsidR="0026661F" w:rsidRPr="008361E2" w:rsidRDefault="0026661F" w:rsidP="004A3171">
            <w:r w:rsidRPr="008361E2">
              <w:t>0.186588082</w:t>
            </w:r>
          </w:p>
        </w:tc>
        <w:tc>
          <w:tcPr>
            <w:tcW w:w="1842" w:type="dxa"/>
            <w:noWrap/>
            <w:hideMark/>
          </w:tcPr>
          <w:p w14:paraId="3C20FBD1" w14:textId="77777777" w:rsidR="0026661F" w:rsidRPr="008361E2" w:rsidRDefault="0026661F" w:rsidP="004A3171">
            <w:r w:rsidRPr="008361E2">
              <w:t>26108</w:t>
            </w:r>
          </w:p>
        </w:tc>
        <w:tc>
          <w:tcPr>
            <w:tcW w:w="1134" w:type="dxa"/>
            <w:noWrap/>
            <w:hideMark/>
          </w:tcPr>
          <w:p w14:paraId="586947A8" w14:textId="77777777" w:rsidR="0026661F" w:rsidRPr="008361E2" w:rsidRDefault="0026661F" w:rsidP="004A3171">
            <w:r w:rsidRPr="008361E2">
              <w:t>139</w:t>
            </w:r>
          </w:p>
        </w:tc>
      </w:tr>
      <w:tr w:rsidR="0026661F" w:rsidRPr="008361E2" w14:paraId="1EF9DC3F" w14:textId="77777777" w:rsidTr="004A3171">
        <w:trPr>
          <w:trHeight w:val="270"/>
        </w:trPr>
        <w:tc>
          <w:tcPr>
            <w:tcW w:w="2689" w:type="dxa"/>
            <w:noWrap/>
            <w:hideMark/>
          </w:tcPr>
          <w:p w14:paraId="3CA80AA5" w14:textId="77777777" w:rsidR="0026661F" w:rsidRPr="008361E2" w:rsidRDefault="0026661F" w:rsidP="004A3171">
            <w:r w:rsidRPr="008361E2">
              <w:t>public/vc-exact_059.gr</w:t>
            </w:r>
          </w:p>
        </w:tc>
        <w:tc>
          <w:tcPr>
            <w:tcW w:w="1134" w:type="dxa"/>
            <w:noWrap/>
            <w:hideMark/>
          </w:tcPr>
          <w:p w14:paraId="15AD3DBA" w14:textId="77777777" w:rsidR="0026661F" w:rsidRPr="008361E2" w:rsidRDefault="0026661F" w:rsidP="004A3171">
            <w:r w:rsidRPr="008361E2">
              <w:t>200</w:t>
            </w:r>
          </w:p>
        </w:tc>
        <w:tc>
          <w:tcPr>
            <w:tcW w:w="1151" w:type="dxa"/>
            <w:noWrap/>
            <w:hideMark/>
          </w:tcPr>
          <w:p w14:paraId="3225BD9F" w14:textId="77777777" w:rsidR="0026661F" w:rsidRPr="008361E2" w:rsidRDefault="0026661F" w:rsidP="004A3171">
            <w:r w:rsidRPr="008361E2">
              <w:t>0.184983741</w:t>
            </w:r>
          </w:p>
        </w:tc>
        <w:tc>
          <w:tcPr>
            <w:tcW w:w="1842" w:type="dxa"/>
            <w:noWrap/>
            <w:hideMark/>
          </w:tcPr>
          <w:p w14:paraId="6CE84750" w14:textId="77777777" w:rsidR="0026661F" w:rsidRPr="008361E2" w:rsidRDefault="0026661F" w:rsidP="004A3171">
            <w:r w:rsidRPr="008361E2">
              <w:t>26033</w:t>
            </w:r>
          </w:p>
        </w:tc>
        <w:tc>
          <w:tcPr>
            <w:tcW w:w="1134" w:type="dxa"/>
            <w:noWrap/>
            <w:hideMark/>
          </w:tcPr>
          <w:p w14:paraId="2604BE00" w14:textId="77777777" w:rsidR="0026661F" w:rsidRPr="008361E2" w:rsidRDefault="0026661F" w:rsidP="004A3171">
            <w:r w:rsidRPr="008361E2">
              <w:t>139</w:t>
            </w:r>
          </w:p>
        </w:tc>
      </w:tr>
      <w:tr w:rsidR="0026661F" w:rsidRPr="008361E2" w14:paraId="4633DD08" w14:textId="77777777" w:rsidTr="004A3171">
        <w:trPr>
          <w:trHeight w:val="270"/>
        </w:trPr>
        <w:tc>
          <w:tcPr>
            <w:tcW w:w="2689" w:type="dxa"/>
            <w:noWrap/>
            <w:hideMark/>
          </w:tcPr>
          <w:p w14:paraId="728312FB" w14:textId="77777777" w:rsidR="0026661F" w:rsidRPr="008361E2" w:rsidRDefault="0026661F" w:rsidP="004A3171">
            <w:r w:rsidRPr="008361E2">
              <w:t>public/vc-exact_061.gr</w:t>
            </w:r>
          </w:p>
        </w:tc>
        <w:tc>
          <w:tcPr>
            <w:tcW w:w="1134" w:type="dxa"/>
            <w:noWrap/>
            <w:hideMark/>
          </w:tcPr>
          <w:p w14:paraId="297C2CEF" w14:textId="77777777" w:rsidR="0026661F" w:rsidRPr="008361E2" w:rsidRDefault="0026661F" w:rsidP="004A3171">
            <w:r w:rsidRPr="008361E2">
              <w:t>200</w:t>
            </w:r>
          </w:p>
        </w:tc>
        <w:tc>
          <w:tcPr>
            <w:tcW w:w="1151" w:type="dxa"/>
            <w:noWrap/>
            <w:hideMark/>
          </w:tcPr>
          <w:p w14:paraId="1BD48925" w14:textId="77777777" w:rsidR="0026661F" w:rsidRPr="008361E2" w:rsidRDefault="0026661F" w:rsidP="004A3171">
            <w:r w:rsidRPr="008361E2">
              <w:t>0.179798959</w:t>
            </w:r>
          </w:p>
        </w:tc>
        <w:tc>
          <w:tcPr>
            <w:tcW w:w="1842" w:type="dxa"/>
            <w:noWrap/>
            <w:hideMark/>
          </w:tcPr>
          <w:p w14:paraId="439E0C62" w14:textId="77777777" w:rsidR="0026661F" w:rsidRPr="008361E2" w:rsidRDefault="0026661F" w:rsidP="004A3171">
            <w:r w:rsidRPr="008361E2">
              <w:t>28381</w:t>
            </w:r>
          </w:p>
        </w:tc>
        <w:tc>
          <w:tcPr>
            <w:tcW w:w="1134" w:type="dxa"/>
            <w:noWrap/>
            <w:hideMark/>
          </w:tcPr>
          <w:p w14:paraId="214DF16E" w14:textId="77777777" w:rsidR="0026661F" w:rsidRPr="008361E2" w:rsidRDefault="0026661F" w:rsidP="004A3171">
            <w:r w:rsidRPr="008361E2">
              <w:t>139</w:t>
            </w:r>
          </w:p>
        </w:tc>
      </w:tr>
      <w:tr w:rsidR="0026661F" w:rsidRPr="008361E2" w14:paraId="5A6DF25F" w14:textId="77777777" w:rsidTr="004A3171">
        <w:trPr>
          <w:trHeight w:val="270"/>
        </w:trPr>
        <w:tc>
          <w:tcPr>
            <w:tcW w:w="2689" w:type="dxa"/>
            <w:noWrap/>
            <w:hideMark/>
          </w:tcPr>
          <w:p w14:paraId="4EB34E1A" w14:textId="77777777" w:rsidR="0026661F" w:rsidRPr="008361E2" w:rsidRDefault="0026661F" w:rsidP="004A3171">
            <w:r w:rsidRPr="008361E2">
              <w:t>public/vc-exact_035.gr</w:t>
            </w:r>
          </w:p>
        </w:tc>
        <w:tc>
          <w:tcPr>
            <w:tcW w:w="1134" w:type="dxa"/>
            <w:noWrap/>
            <w:hideMark/>
          </w:tcPr>
          <w:p w14:paraId="4FC81F40" w14:textId="77777777" w:rsidR="0026661F" w:rsidRPr="008361E2" w:rsidRDefault="0026661F" w:rsidP="004A3171">
            <w:r w:rsidRPr="008361E2">
              <w:t>200</w:t>
            </w:r>
          </w:p>
        </w:tc>
        <w:tc>
          <w:tcPr>
            <w:tcW w:w="1151" w:type="dxa"/>
            <w:noWrap/>
            <w:hideMark/>
          </w:tcPr>
          <w:p w14:paraId="4B63B1FE" w14:textId="77777777" w:rsidR="0026661F" w:rsidRPr="008361E2" w:rsidRDefault="0026661F" w:rsidP="004A3171">
            <w:r w:rsidRPr="008361E2">
              <w:t>0.171751311</w:t>
            </w:r>
          </w:p>
        </w:tc>
        <w:tc>
          <w:tcPr>
            <w:tcW w:w="1842" w:type="dxa"/>
            <w:noWrap/>
            <w:hideMark/>
          </w:tcPr>
          <w:p w14:paraId="4AB02BA6" w14:textId="77777777" w:rsidR="0026661F" w:rsidRPr="008361E2" w:rsidRDefault="0026661F" w:rsidP="004A3171">
            <w:r w:rsidRPr="008361E2">
              <w:t>24634</w:t>
            </w:r>
          </w:p>
        </w:tc>
        <w:tc>
          <w:tcPr>
            <w:tcW w:w="1134" w:type="dxa"/>
            <w:noWrap/>
            <w:hideMark/>
          </w:tcPr>
          <w:p w14:paraId="638758FE" w14:textId="77777777" w:rsidR="0026661F" w:rsidRPr="008361E2" w:rsidRDefault="0026661F" w:rsidP="004A3171">
            <w:r w:rsidRPr="008361E2">
              <w:t>138</w:t>
            </w:r>
          </w:p>
        </w:tc>
      </w:tr>
      <w:tr w:rsidR="0026661F" w:rsidRPr="008361E2" w14:paraId="31ED8E99" w14:textId="77777777" w:rsidTr="004A3171">
        <w:trPr>
          <w:trHeight w:val="270"/>
        </w:trPr>
        <w:tc>
          <w:tcPr>
            <w:tcW w:w="2689" w:type="dxa"/>
            <w:noWrap/>
            <w:hideMark/>
          </w:tcPr>
          <w:p w14:paraId="46F80825" w14:textId="77777777" w:rsidR="0026661F" w:rsidRPr="008361E2" w:rsidRDefault="0026661F" w:rsidP="004A3171">
            <w:r w:rsidRPr="008361E2">
              <w:t>public/vc-exact_031.gr</w:t>
            </w:r>
          </w:p>
        </w:tc>
        <w:tc>
          <w:tcPr>
            <w:tcW w:w="1134" w:type="dxa"/>
            <w:noWrap/>
            <w:hideMark/>
          </w:tcPr>
          <w:p w14:paraId="345D40EB" w14:textId="77777777" w:rsidR="0026661F" w:rsidRPr="008361E2" w:rsidRDefault="0026661F" w:rsidP="004A3171">
            <w:r w:rsidRPr="008361E2">
              <w:t>200</w:t>
            </w:r>
          </w:p>
        </w:tc>
        <w:tc>
          <w:tcPr>
            <w:tcW w:w="1151" w:type="dxa"/>
            <w:noWrap/>
            <w:hideMark/>
          </w:tcPr>
          <w:p w14:paraId="78904A2A" w14:textId="77777777" w:rsidR="0026661F" w:rsidRPr="008361E2" w:rsidRDefault="0026661F" w:rsidP="004A3171">
            <w:r w:rsidRPr="008361E2">
              <w:t>0.167459476</w:t>
            </w:r>
          </w:p>
        </w:tc>
        <w:tc>
          <w:tcPr>
            <w:tcW w:w="1842" w:type="dxa"/>
            <w:noWrap/>
            <w:hideMark/>
          </w:tcPr>
          <w:p w14:paraId="527A2272" w14:textId="77777777" w:rsidR="0026661F" w:rsidRPr="008361E2" w:rsidRDefault="0026661F" w:rsidP="004A3171">
            <w:r w:rsidRPr="008361E2">
              <w:t>26429</w:t>
            </w:r>
          </w:p>
        </w:tc>
        <w:tc>
          <w:tcPr>
            <w:tcW w:w="1134" w:type="dxa"/>
            <w:noWrap/>
            <w:hideMark/>
          </w:tcPr>
          <w:p w14:paraId="32884C8D" w14:textId="77777777" w:rsidR="0026661F" w:rsidRPr="008361E2" w:rsidRDefault="0026661F" w:rsidP="004A3171">
            <w:r w:rsidRPr="008361E2">
              <w:t>141</w:t>
            </w:r>
          </w:p>
        </w:tc>
      </w:tr>
      <w:tr w:rsidR="0026661F" w:rsidRPr="008361E2" w14:paraId="660040C6" w14:textId="77777777" w:rsidTr="004A3171">
        <w:trPr>
          <w:trHeight w:val="270"/>
        </w:trPr>
        <w:tc>
          <w:tcPr>
            <w:tcW w:w="2689" w:type="dxa"/>
            <w:noWrap/>
            <w:hideMark/>
          </w:tcPr>
          <w:p w14:paraId="0184411A" w14:textId="77777777" w:rsidR="0026661F" w:rsidRPr="008361E2" w:rsidRDefault="0026661F" w:rsidP="004A3171">
            <w:r w:rsidRPr="008361E2">
              <w:t>public/vc-exact_037.gr</w:t>
            </w:r>
          </w:p>
        </w:tc>
        <w:tc>
          <w:tcPr>
            <w:tcW w:w="1134" w:type="dxa"/>
            <w:noWrap/>
            <w:hideMark/>
          </w:tcPr>
          <w:p w14:paraId="49C23ACB" w14:textId="77777777" w:rsidR="0026661F" w:rsidRPr="008361E2" w:rsidRDefault="0026661F" w:rsidP="004A3171">
            <w:r w:rsidRPr="008361E2">
              <w:t>198</w:t>
            </w:r>
          </w:p>
        </w:tc>
        <w:tc>
          <w:tcPr>
            <w:tcW w:w="1151" w:type="dxa"/>
            <w:noWrap/>
            <w:hideMark/>
          </w:tcPr>
          <w:p w14:paraId="3B564800" w14:textId="77777777" w:rsidR="0026661F" w:rsidRPr="008361E2" w:rsidRDefault="0026661F" w:rsidP="004A3171">
            <w:r w:rsidRPr="008361E2">
              <w:t>0.167441933</w:t>
            </w:r>
          </w:p>
        </w:tc>
        <w:tc>
          <w:tcPr>
            <w:tcW w:w="1842" w:type="dxa"/>
            <w:noWrap/>
            <w:hideMark/>
          </w:tcPr>
          <w:p w14:paraId="78150D86" w14:textId="77777777" w:rsidR="0026661F" w:rsidRPr="008361E2" w:rsidRDefault="0026661F" w:rsidP="004A3171">
            <w:r w:rsidRPr="008361E2">
              <w:t>24406</w:t>
            </w:r>
          </w:p>
        </w:tc>
        <w:tc>
          <w:tcPr>
            <w:tcW w:w="1134" w:type="dxa"/>
            <w:noWrap/>
            <w:hideMark/>
          </w:tcPr>
          <w:p w14:paraId="5AB4D29A" w14:textId="77777777" w:rsidR="0026661F" w:rsidRPr="008361E2" w:rsidRDefault="0026661F" w:rsidP="004A3171">
            <w:r w:rsidRPr="008361E2">
              <w:t>135</w:t>
            </w:r>
          </w:p>
        </w:tc>
      </w:tr>
      <w:tr w:rsidR="0026661F" w:rsidRPr="008361E2" w14:paraId="2855BD48" w14:textId="77777777" w:rsidTr="004A3171">
        <w:trPr>
          <w:trHeight w:val="270"/>
        </w:trPr>
        <w:tc>
          <w:tcPr>
            <w:tcW w:w="2689" w:type="dxa"/>
            <w:noWrap/>
            <w:hideMark/>
          </w:tcPr>
          <w:p w14:paraId="32C1DC2C" w14:textId="77777777" w:rsidR="0026661F" w:rsidRPr="008361E2" w:rsidRDefault="0026661F" w:rsidP="004A3171">
            <w:r w:rsidRPr="008361E2">
              <w:t>public/vc-exact_019.gr</w:t>
            </w:r>
          </w:p>
        </w:tc>
        <w:tc>
          <w:tcPr>
            <w:tcW w:w="1134" w:type="dxa"/>
            <w:noWrap/>
            <w:hideMark/>
          </w:tcPr>
          <w:p w14:paraId="52286192" w14:textId="77777777" w:rsidR="0026661F" w:rsidRPr="008361E2" w:rsidRDefault="0026661F" w:rsidP="004A3171">
            <w:r w:rsidRPr="008361E2">
              <w:t>200</w:t>
            </w:r>
          </w:p>
        </w:tc>
        <w:tc>
          <w:tcPr>
            <w:tcW w:w="1151" w:type="dxa"/>
            <w:noWrap/>
            <w:hideMark/>
          </w:tcPr>
          <w:p w14:paraId="7233F2DB" w14:textId="77777777" w:rsidR="0026661F" w:rsidRPr="008361E2" w:rsidRDefault="0026661F" w:rsidP="004A3171">
            <w:r w:rsidRPr="008361E2">
              <w:t>0.160938689</w:t>
            </w:r>
          </w:p>
        </w:tc>
        <w:tc>
          <w:tcPr>
            <w:tcW w:w="1842" w:type="dxa"/>
            <w:noWrap/>
            <w:hideMark/>
          </w:tcPr>
          <w:p w14:paraId="4DF8AD13" w14:textId="77777777" w:rsidR="0026661F" w:rsidRPr="008361E2" w:rsidRDefault="0026661F" w:rsidP="004A3171">
            <w:r w:rsidRPr="008361E2">
              <w:t>22525</w:t>
            </w:r>
          </w:p>
        </w:tc>
        <w:tc>
          <w:tcPr>
            <w:tcW w:w="1134" w:type="dxa"/>
            <w:noWrap/>
            <w:hideMark/>
          </w:tcPr>
          <w:p w14:paraId="581492EF" w14:textId="77777777" w:rsidR="0026661F" w:rsidRPr="008361E2" w:rsidRDefault="0026661F" w:rsidP="004A3171">
            <w:r w:rsidRPr="008361E2">
              <w:t>132</w:t>
            </w:r>
          </w:p>
        </w:tc>
      </w:tr>
      <w:tr w:rsidR="0026661F" w:rsidRPr="008361E2" w14:paraId="4BE9685F" w14:textId="77777777" w:rsidTr="004A3171">
        <w:trPr>
          <w:trHeight w:val="270"/>
        </w:trPr>
        <w:tc>
          <w:tcPr>
            <w:tcW w:w="2689" w:type="dxa"/>
            <w:noWrap/>
            <w:hideMark/>
          </w:tcPr>
          <w:p w14:paraId="7C4B408E" w14:textId="77777777" w:rsidR="0026661F" w:rsidRPr="008361E2" w:rsidRDefault="0026661F" w:rsidP="004A3171">
            <w:r w:rsidRPr="008361E2">
              <w:t>public/vc-exact_005.gr</w:t>
            </w:r>
          </w:p>
        </w:tc>
        <w:tc>
          <w:tcPr>
            <w:tcW w:w="1134" w:type="dxa"/>
            <w:noWrap/>
            <w:hideMark/>
          </w:tcPr>
          <w:p w14:paraId="6DF879C6" w14:textId="77777777" w:rsidR="0026661F" w:rsidRPr="008361E2" w:rsidRDefault="0026661F" w:rsidP="004A3171">
            <w:r w:rsidRPr="008361E2">
              <w:t>200</w:t>
            </w:r>
          </w:p>
        </w:tc>
        <w:tc>
          <w:tcPr>
            <w:tcW w:w="1151" w:type="dxa"/>
            <w:noWrap/>
            <w:hideMark/>
          </w:tcPr>
          <w:p w14:paraId="70649A3C" w14:textId="77777777" w:rsidR="0026661F" w:rsidRPr="008361E2" w:rsidRDefault="0026661F" w:rsidP="004A3171">
            <w:r w:rsidRPr="008361E2">
              <w:t>0.138240306</w:t>
            </w:r>
          </w:p>
        </w:tc>
        <w:tc>
          <w:tcPr>
            <w:tcW w:w="1842" w:type="dxa"/>
            <w:noWrap/>
            <w:hideMark/>
          </w:tcPr>
          <w:p w14:paraId="5E7DF2FF" w14:textId="77777777" w:rsidR="0026661F" w:rsidRPr="008361E2" w:rsidRDefault="0026661F" w:rsidP="004A3171">
            <w:r w:rsidRPr="008361E2">
              <w:t>21595</w:t>
            </w:r>
          </w:p>
        </w:tc>
        <w:tc>
          <w:tcPr>
            <w:tcW w:w="1134" w:type="dxa"/>
            <w:noWrap/>
            <w:hideMark/>
          </w:tcPr>
          <w:p w14:paraId="20DFFC93" w14:textId="77777777" w:rsidR="0026661F" w:rsidRPr="008361E2" w:rsidRDefault="0026661F" w:rsidP="004A3171">
            <w:r w:rsidRPr="008361E2">
              <w:t>131</w:t>
            </w:r>
          </w:p>
        </w:tc>
      </w:tr>
    </w:tbl>
    <w:p w14:paraId="5455DD9A" w14:textId="77777777" w:rsidR="0026661F" w:rsidRPr="006449A1" w:rsidRDefault="0026661F" w:rsidP="0026661F"/>
    <w:p w14:paraId="322FA52A" w14:textId="77777777" w:rsidR="0026661F" w:rsidRDefault="0026661F">
      <w:pPr>
        <w:spacing w:after="160" w:line="259" w:lineRule="auto"/>
        <w:jc w:val="left"/>
        <w:rPr>
          <w:rFonts w:asciiTheme="minorHAnsi" w:hAnsiTheme="minorHAnsi"/>
          <w:sz w:val="22"/>
          <w:szCs w:val="22"/>
        </w:rPr>
      </w:pPr>
    </w:p>
    <w:sectPr w:rsidR="0026661F" w:rsidSect="00676D9B">
      <w:headerReference w:type="default" r:id="rId2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4A3171" w:rsidRDefault="004A3171" w:rsidP="00AA2872">
      <w:pPr>
        <w:pStyle w:val="CommentText"/>
      </w:pPr>
      <w:r>
        <w:rPr>
          <w:rStyle w:val="CommentReference"/>
        </w:rPr>
        <w:annotationRef/>
      </w:r>
      <w:r>
        <w:t>Investigate!</w:t>
      </w:r>
    </w:p>
  </w:comment>
  <w:comment w:id="8" w:author="Tymon Lucjan Solecki" w:date="2019-04-25T17:05:00Z" w:initials="TLS">
    <w:p w14:paraId="3EADB6ED" w14:textId="4E0C78C5" w:rsidR="004A3171" w:rsidRDefault="004A3171" w:rsidP="00AA2872">
      <w:pPr>
        <w:pStyle w:val="CommentText"/>
      </w:pPr>
      <w:r>
        <w:rPr>
          <w:rStyle w:val="CommentReference"/>
        </w:rPr>
        <w:annotationRef/>
      </w:r>
      <w:r>
        <w:t>Done</w:t>
      </w:r>
    </w:p>
    <w:p w14:paraId="3242A196" w14:textId="77777777" w:rsidR="004A3171" w:rsidRDefault="004A3171" w:rsidP="00AA2872">
      <w:pPr>
        <w:pStyle w:val="CommentText"/>
      </w:pPr>
    </w:p>
  </w:comment>
  <w:comment w:id="11" w:author="Tymon Lucjan Solecki" w:date="2019-04-15T14:28:00Z" w:initials="TLS">
    <w:p w14:paraId="275C9C94" w14:textId="304D3578" w:rsidR="004A3171" w:rsidRDefault="004A3171" w:rsidP="00AA2872">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28T17:48:00Z" w:initials="TLS">
    <w:p w14:paraId="4C5BC38B" w14:textId="46810D85" w:rsidR="004A3171" w:rsidRDefault="004A3171" w:rsidP="00AC1A1A">
      <w:pPr>
        <w:pStyle w:val="CommentText"/>
      </w:pPr>
      <w:r>
        <w:rPr>
          <w:rStyle w:val="CommentReference"/>
        </w:rPr>
        <w:annotationRef/>
      </w:r>
      <w:r>
        <w:t xml:space="preserve">Finish </w:t>
      </w:r>
      <w:proofErr w:type="spellStart"/>
      <w:r>
        <w:t>pls</w:t>
      </w:r>
      <w:proofErr w:type="spellEnd"/>
    </w:p>
  </w:comment>
  <w:comment w:id="14" w:author="Tymon Lucjan Solecki" w:date="2019-04-15T14:31:00Z" w:initials="TLS">
    <w:p w14:paraId="08F37EDD" w14:textId="77777777" w:rsidR="004A3171" w:rsidRDefault="004A3171" w:rsidP="00AA2872">
      <w:pPr>
        <w:pStyle w:val="CommentText"/>
      </w:pPr>
      <w:r>
        <w:rPr>
          <w:rStyle w:val="CommentReference"/>
        </w:rPr>
        <w:annotationRef/>
      </w:r>
      <w:r>
        <w:t>Branch and bound</w:t>
      </w:r>
    </w:p>
    <w:p w14:paraId="2D4A1710" w14:textId="2C13A6D2" w:rsidR="004A3171" w:rsidRDefault="004A3171" w:rsidP="00AA2872">
      <w:pPr>
        <w:pStyle w:val="CommentText"/>
      </w:pPr>
    </w:p>
  </w:comment>
  <w:comment w:id="17" w:author="Tymon Lucjan Solecki" w:date="2019-04-29T21:43:00Z" w:initials="TLS">
    <w:p w14:paraId="5E95B9A8" w14:textId="7BE029E9" w:rsidR="004A3171" w:rsidRDefault="004A3171">
      <w:pPr>
        <w:pStyle w:val="CommentText"/>
      </w:pPr>
      <w:r>
        <w:rPr>
          <w:rStyle w:val="CommentReference"/>
        </w:rPr>
        <w:annotationRef/>
      </w:r>
      <w:proofErr w:type="gramStart"/>
      <w:r>
        <w:t>finish</w:t>
      </w:r>
      <w:proofErr w:type="gramEnd"/>
    </w:p>
  </w:comment>
  <w:comment w:id="19" w:author="Tymon Lucjan Solecki" w:date="2019-04-30T12:01:00Z" w:initials="TLS">
    <w:p w14:paraId="2A5830F6" w14:textId="05FB58AA" w:rsidR="00344802" w:rsidRDefault="00344802" w:rsidP="00344802">
      <w:pPr>
        <w:pStyle w:val="CommentText"/>
      </w:pPr>
      <w:r>
        <w:rPr>
          <w:rStyle w:val="CommentReference"/>
        </w:rPr>
        <w:annotationRef/>
      </w:r>
      <w:proofErr w:type="gramStart"/>
      <w:r>
        <w:t>need</w:t>
      </w:r>
      <w:proofErr w:type="gramEnd"/>
      <w:r>
        <w:t xml:space="preserve"> this?</w:t>
      </w:r>
    </w:p>
  </w:comment>
  <w:comment w:id="25" w:author="Tymon Lucjan Solecki" w:date="2019-04-29T16:01:00Z" w:initials="TLS">
    <w:p w14:paraId="3CEACB73" w14:textId="77777777" w:rsidR="004A3171" w:rsidRDefault="004A3171" w:rsidP="001B6CC7">
      <w:pPr>
        <w:pStyle w:val="CommentText"/>
      </w:pPr>
      <w:r>
        <w:rPr>
          <w:rStyle w:val="CommentReference"/>
        </w:rPr>
        <w:annotationRef/>
      </w:r>
      <w:r>
        <w:t xml:space="preserve">Not </w:t>
      </w:r>
      <w:proofErr w:type="spellStart"/>
      <w:r>
        <w:t>neccesarily</w:t>
      </w:r>
      <w:proofErr w:type="spellEnd"/>
      <w:r>
        <w:t xml:space="preserve"> in the main text</w:t>
      </w:r>
      <w:proofErr w:type="gramStart"/>
      <w:r>
        <w:t>??</w:t>
      </w:r>
      <w:proofErr w:type="gramEnd"/>
      <w:r>
        <w:t xml:space="preserve"> </w:t>
      </w:r>
    </w:p>
  </w:comment>
  <w:comment w:id="26" w:author="Tymon Lucjan Solecki" w:date="2019-04-28T14:16:00Z" w:initials="TLS">
    <w:p w14:paraId="168BD2D2"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r>
        <w:rPr>
          <w:rStyle w:val="CommentReference"/>
        </w:rPr>
        <w:annotationRef/>
      </w:r>
      <w:r w:rsidRPr="00AA2872">
        <w:rPr>
          <w:sz w:val="18"/>
          <w:szCs w:val="18"/>
        </w:rPr>
        <w:t xml:space="preserve">Thu Apr 25 18:26:19 2019    </w:t>
      </w:r>
      <w:proofErr w:type="spellStart"/>
      <w:r w:rsidRPr="00AA2872">
        <w:rPr>
          <w:sz w:val="18"/>
          <w:szCs w:val="18"/>
        </w:rPr>
        <w:t>solver_profile</w:t>
      </w:r>
      <w:proofErr w:type="spellEnd"/>
    </w:p>
    <w:p w14:paraId="0D23862D"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p>
    <w:p w14:paraId="26DF358E"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539475553 function calls (1301532693 primitive calls) in 754.776 seconds</w:t>
      </w:r>
    </w:p>
    <w:p w14:paraId="5C164DD1"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p>
    <w:p w14:paraId="5EB444D5"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Ordered by: internal time</w:t>
      </w:r>
    </w:p>
    <w:p w14:paraId="44C18D86"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List reduced from 1123 to 20 due to restriction &lt;20&gt;</w:t>
      </w:r>
    </w:p>
    <w:p w14:paraId="505F27F8"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p>
    <w:p w14:paraId="6D8D2A36"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spellStart"/>
      <w:proofErr w:type="gramStart"/>
      <w:r w:rsidRPr="00AA2872">
        <w:rPr>
          <w:sz w:val="18"/>
          <w:szCs w:val="18"/>
        </w:rPr>
        <w:t>ncalls</w:t>
      </w:r>
      <w:proofErr w:type="spellEnd"/>
      <w:r w:rsidRPr="00AA2872">
        <w:rPr>
          <w:sz w:val="18"/>
          <w:szCs w:val="18"/>
        </w:rPr>
        <w:t xml:space="preserve">  </w:t>
      </w:r>
      <w:proofErr w:type="spellStart"/>
      <w:r w:rsidRPr="00AA2872">
        <w:rPr>
          <w:sz w:val="18"/>
          <w:szCs w:val="18"/>
        </w:rPr>
        <w:t>tottime</w:t>
      </w:r>
      <w:proofErr w:type="spellEnd"/>
      <w:proofErr w:type="gram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cumtime</w:t>
      </w:r>
      <w:proofErr w:type="spell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filename:lineno</w:t>
      </w:r>
      <w:proofErr w:type="spellEnd"/>
      <w:r w:rsidRPr="00AA2872">
        <w:rPr>
          <w:sz w:val="18"/>
          <w:szCs w:val="18"/>
        </w:rPr>
        <w:t>(function)</w:t>
      </w:r>
    </w:p>
    <w:p w14:paraId="5B9940A4"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proofErr w:type="gramStart"/>
      <w:r w:rsidRPr="00AA2872">
        <w:rPr>
          <w:sz w:val="18"/>
          <w:szCs w:val="18"/>
        </w:rPr>
        <w:t>237964940  258.293</w:t>
      </w:r>
      <w:proofErr w:type="gramEnd"/>
      <w:r w:rsidRPr="00AA2872">
        <w:rPr>
          <w:sz w:val="18"/>
          <w:szCs w:val="18"/>
        </w:rPr>
        <w:t xml:space="preserve">    0.000  599.190    0.018 copy.py:132(</w:t>
      </w:r>
      <w:proofErr w:type="spellStart"/>
      <w:r w:rsidRPr="00AA2872">
        <w:rPr>
          <w:sz w:val="18"/>
          <w:szCs w:val="18"/>
        </w:rPr>
        <w:t>deepcopy</w:t>
      </w:r>
      <w:proofErr w:type="spellEnd"/>
      <w:r w:rsidRPr="00AA2872">
        <w:rPr>
          <w:sz w:val="18"/>
          <w:szCs w:val="18"/>
        </w:rPr>
        <w:t>)</w:t>
      </w:r>
    </w:p>
    <w:p w14:paraId="2151CA7E"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gramStart"/>
      <w:r w:rsidRPr="00AA2872">
        <w:rPr>
          <w:sz w:val="18"/>
          <w:szCs w:val="18"/>
        </w:rPr>
        <w:t>66955738  119.809</w:t>
      </w:r>
      <w:proofErr w:type="gramEnd"/>
      <w:r w:rsidRPr="00AA2872">
        <w:rPr>
          <w:sz w:val="18"/>
          <w:szCs w:val="18"/>
        </w:rPr>
        <w:t xml:space="preserve">    0.000  362.218    0.000 copy.py:219(_</w:t>
      </w:r>
      <w:proofErr w:type="spellStart"/>
      <w:r w:rsidRPr="00AA2872">
        <w:rPr>
          <w:sz w:val="18"/>
          <w:szCs w:val="18"/>
        </w:rPr>
        <w:t>deepcopy_tuple</w:t>
      </w:r>
      <w:proofErr w:type="spellEnd"/>
      <w:r w:rsidRPr="00AA2872">
        <w:rPr>
          <w:sz w:val="18"/>
          <w:szCs w:val="18"/>
        </w:rPr>
        <w:t>)</w:t>
      </w:r>
    </w:p>
    <w:p w14:paraId="59D2015D"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475964590   60.614    0.000   60.614    0.000 {method 'get' of '</w:t>
      </w:r>
      <w:proofErr w:type="spellStart"/>
      <w:r w:rsidRPr="00AA2872">
        <w:rPr>
          <w:sz w:val="18"/>
          <w:szCs w:val="18"/>
        </w:rPr>
        <w:t>dict</w:t>
      </w:r>
      <w:proofErr w:type="spellEnd"/>
      <w:r w:rsidRPr="00AA2872">
        <w:rPr>
          <w:sz w:val="18"/>
          <w:szCs w:val="18"/>
        </w:rPr>
        <w:t>' objects}</w:t>
      </w:r>
    </w:p>
    <w:p w14:paraId="688B3276"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66955737   46.360    </w:t>
      </w:r>
      <w:proofErr w:type="gramStart"/>
      <w:r w:rsidRPr="00AA2872">
        <w:rPr>
          <w:sz w:val="18"/>
          <w:szCs w:val="18"/>
        </w:rPr>
        <w:t>0.000  236.934</w:t>
      </w:r>
      <w:proofErr w:type="gramEnd"/>
      <w:r w:rsidRPr="00AA2872">
        <w:rPr>
          <w:sz w:val="18"/>
          <w:szCs w:val="18"/>
        </w:rPr>
        <w:t xml:space="preserve">    0.000 copy.py:220(&lt;</w:t>
      </w:r>
      <w:proofErr w:type="spellStart"/>
      <w:r w:rsidRPr="00AA2872">
        <w:rPr>
          <w:sz w:val="18"/>
          <w:szCs w:val="18"/>
        </w:rPr>
        <w:t>listcomp</w:t>
      </w:r>
      <w:proofErr w:type="spellEnd"/>
      <w:r w:rsidRPr="00AA2872">
        <w:rPr>
          <w:sz w:val="18"/>
          <w:szCs w:val="18"/>
        </w:rPr>
        <w:t>&gt;)</w:t>
      </w:r>
    </w:p>
    <w:p w14:paraId="3F1BC55D"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6064   42.263    </w:t>
      </w:r>
      <w:proofErr w:type="gramStart"/>
      <w:r w:rsidRPr="00AA2872">
        <w:rPr>
          <w:sz w:val="18"/>
          <w:szCs w:val="18"/>
        </w:rPr>
        <w:t>0.001  578.948</w:t>
      </w:r>
      <w:proofErr w:type="gramEnd"/>
      <w:r w:rsidRPr="00AA2872">
        <w:rPr>
          <w:sz w:val="18"/>
          <w:szCs w:val="18"/>
        </w:rPr>
        <w:t xml:space="preserve">    0.010 copy.py:210(_</w:t>
      </w:r>
      <w:proofErr w:type="spellStart"/>
      <w:r w:rsidRPr="00AA2872">
        <w:rPr>
          <w:sz w:val="18"/>
          <w:szCs w:val="18"/>
        </w:rPr>
        <w:t>deepcopy_list</w:t>
      </w:r>
      <w:proofErr w:type="spellEnd"/>
      <w:r w:rsidRPr="00AA2872">
        <w:rPr>
          <w:sz w:val="18"/>
          <w:szCs w:val="18"/>
        </w:rPr>
        <w:t>)</w:t>
      </w:r>
    </w:p>
    <w:p w14:paraId="276F5B3A"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0548   37.032    0.004   51.888    0.005 branchbound.py:13(</w:t>
      </w:r>
      <w:proofErr w:type="spellStart"/>
      <w:r w:rsidRPr="00AA2872">
        <w:rPr>
          <w:sz w:val="18"/>
          <w:szCs w:val="18"/>
        </w:rPr>
        <w:t>get_maximal_matching</w:t>
      </w:r>
      <w:proofErr w:type="spellEnd"/>
      <w:r w:rsidRPr="00AA2872">
        <w:rPr>
          <w:sz w:val="18"/>
          <w:szCs w:val="18"/>
        </w:rPr>
        <w:t>)</w:t>
      </w:r>
    </w:p>
    <w:p w14:paraId="760B7CC2"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34.094    0.002   39.547    0.002 vc_preprocessing.py:76(</w:t>
      </w:r>
      <w:proofErr w:type="spellStart"/>
      <w:r w:rsidRPr="00AA2872">
        <w:rPr>
          <w:sz w:val="18"/>
          <w:szCs w:val="18"/>
        </w:rPr>
        <w:t>pendant_v_reduction</w:t>
      </w:r>
      <w:proofErr w:type="spellEnd"/>
      <w:r w:rsidRPr="00AA2872">
        <w:rPr>
          <w:sz w:val="18"/>
          <w:szCs w:val="18"/>
        </w:rPr>
        <w:t>)</w:t>
      </w:r>
    </w:p>
    <w:p w14:paraId="31BE23A0"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305311477   25.817    0.000   25.817    0.000 {built-in method builtins.id}</w:t>
      </w:r>
    </w:p>
    <w:p w14:paraId="6669826C"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0041   20.575    0.000   20.575    0.000 {method '</w:t>
      </w:r>
      <w:proofErr w:type="spellStart"/>
      <w:r w:rsidRPr="00AA2872">
        <w:rPr>
          <w:sz w:val="18"/>
          <w:szCs w:val="18"/>
        </w:rPr>
        <w:t>delete_vertice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78BD4624"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7257206   17.284    0.000   17.284    0.000 __init__.py:2495(vs)</w:t>
      </w:r>
    </w:p>
    <w:p w14:paraId="1038DC46"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70830583   16.164    0.000   16.164    0.000 copy.py:190(_</w:t>
      </w:r>
      <w:proofErr w:type="spellStart"/>
      <w:r w:rsidRPr="00AA2872">
        <w:rPr>
          <w:sz w:val="18"/>
          <w:szCs w:val="18"/>
        </w:rPr>
        <w:t>deepcopy_atomic</w:t>
      </w:r>
      <w:proofErr w:type="spellEnd"/>
      <w:r w:rsidRPr="00AA2872">
        <w:rPr>
          <w:sz w:val="18"/>
          <w:szCs w:val="18"/>
        </w:rPr>
        <w:t>)</w:t>
      </w:r>
    </w:p>
    <w:p w14:paraId="70673362"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13.511    0.001   29.623    0.002 vc_preprocessing.py:105(</w:t>
      </w:r>
      <w:proofErr w:type="spellStart"/>
      <w:r w:rsidRPr="00AA2872">
        <w:rPr>
          <w:sz w:val="18"/>
          <w:szCs w:val="18"/>
        </w:rPr>
        <w:t>degree_two_reduction</w:t>
      </w:r>
      <w:proofErr w:type="spellEnd"/>
      <w:r w:rsidRPr="00AA2872">
        <w:rPr>
          <w:sz w:val="18"/>
          <w:szCs w:val="18"/>
        </w:rPr>
        <w:t>)</w:t>
      </w:r>
    </w:p>
    <w:p w14:paraId="422B1B28"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07813453   10.764    0.000   10.764    0.000 {method 'append' of 'list' objects}</w:t>
      </w:r>
    </w:p>
    <w:p w14:paraId="0ABD9E62"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09    9.233    0.000    9.233    0.000 {method '</w:t>
      </w:r>
      <w:proofErr w:type="spellStart"/>
      <w:r w:rsidRPr="00AA2872">
        <w:rPr>
          <w:sz w:val="18"/>
          <w:szCs w:val="18"/>
        </w:rPr>
        <w:t>get_edgelist</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2771C8B4"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49    8.626    0.000    8.724    0.000 __init__.py:144(__</w:t>
      </w:r>
      <w:proofErr w:type="spellStart"/>
      <w:r w:rsidRPr="00AA2872">
        <w:rPr>
          <w:sz w:val="18"/>
          <w:szCs w:val="18"/>
        </w:rPr>
        <w:t>init</w:t>
      </w:r>
      <w:proofErr w:type="spellEnd"/>
      <w:r w:rsidRPr="00AA2872">
        <w:rPr>
          <w:sz w:val="18"/>
          <w:szCs w:val="18"/>
        </w:rPr>
        <w:t>__)</w:t>
      </w:r>
    </w:p>
    <w:p w14:paraId="532D7695"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9    6.354    0.064    8.557    0.086 vc_io.py:5(</w:t>
      </w:r>
      <w:proofErr w:type="spellStart"/>
      <w:r w:rsidRPr="00AA2872">
        <w:rPr>
          <w:sz w:val="18"/>
          <w:szCs w:val="18"/>
        </w:rPr>
        <w:t>readgraph</w:t>
      </w:r>
      <w:proofErr w:type="spellEnd"/>
      <w:r w:rsidRPr="00AA2872">
        <w:rPr>
          <w:sz w:val="18"/>
          <w:szCs w:val="18"/>
        </w:rPr>
        <w:t>)</w:t>
      </w:r>
    </w:p>
    <w:p w14:paraId="122B2020"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506133    5.364    0.000    5.364    0.000 {method '</w:t>
      </w:r>
      <w:proofErr w:type="spellStart"/>
      <w:r w:rsidRPr="00AA2872">
        <w:rPr>
          <w:sz w:val="18"/>
          <w:szCs w:val="18"/>
        </w:rPr>
        <w:t>neighbor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1B7C37FB"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243438    3.075    0.000    3.075    0.000 {method '</w:t>
      </w:r>
      <w:proofErr w:type="spellStart"/>
      <w:r w:rsidRPr="00AA2872">
        <w:rPr>
          <w:sz w:val="18"/>
          <w:szCs w:val="18"/>
        </w:rPr>
        <w:t>get_eid</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077C4F2F"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2.558    0.000    7.495    0.000 vc_preprocessing.py:54(</w:t>
      </w:r>
      <w:proofErr w:type="spellStart"/>
      <w:r w:rsidRPr="00AA2872">
        <w:rPr>
          <w:sz w:val="18"/>
          <w:szCs w:val="18"/>
        </w:rPr>
        <w:t>popular_v_reduction</w:t>
      </w:r>
      <w:proofErr w:type="spellEnd"/>
      <w:r w:rsidRPr="00AA2872">
        <w:rPr>
          <w:sz w:val="18"/>
          <w:szCs w:val="18"/>
        </w:rPr>
        <w:t>)</w:t>
      </w:r>
    </w:p>
    <w:p w14:paraId="46F67DFD" w14:textId="77777777" w:rsidR="004A3171" w:rsidRPr="00AA2872" w:rsidRDefault="004A3171"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9581    2.480    0.000    7.576    0.000 vc_preprocessing.py:35(</w:t>
      </w:r>
      <w:proofErr w:type="spellStart"/>
      <w:r w:rsidRPr="00AA2872">
        <w:rPr>
          <w:sz w:val="18"/>
          <w:szCs w:val="18"/>
        </w:rPr>
        <w:t>isolated_v_reduction</w:t>
      </w:r>
      <w:proofErr w:type="spellEnd"/>
      <w:r w:rsidRPr="00AA2872">
        <w:rPr>
          <w:sz w:val="18"/>
          <w:szCs w:val="18"/>
        </w:rPr>
        <w:t>)</w:t>
      </w:r>
    </w:p>
    <w:p w14:paraId="794C2A6C" w14:textId="77777777" w:rsidR="004A3171" w:rsidRPr="00AA2872" w:rsidRDefault="004A3171" w:rsidP="001B6CC7">
      <w:pPr>
        <w:pStyle w:val="PlainText"/>
        <w:rPr>
          <w:sz w:val="18"/>
          <w:szCs w:val="18"/>
        </w:rPr>
      </w:pPr>
    </w:p>
    <w:p w14:paraId="7A04776D" w14:textId="77777777" w:rsidR="004A3171" w:rsidRPr="00AA2872" w:rsidRDefault="004A3171" w:rsidP="001B6CC7">
      <w:pPr>
        <w:pStyle w:val="PlainText"/>
        <w:rPr>
          <w:rFonts w:ascii="Garamond" w:hAnsi="Garamond"/>
          <w:i/>
          <w:iCs/>
          <w:sz w:val="20"/>
          <w:szCs w:val="20"/>
        </w:rPr>
      </w:pPr>
      <w:r w:rsidRPr="00AA2872">
        <w:rPr>
          <w:rFonts w:ascii="Garamond" w:hAnsi="Garamond"/>
          <w:i/>
          <w:iCs/>
          <w:sz w:val="20"/>
          <w:szCs w:val="20"/>
        </w:rPr>
        <w:t xml:space="preserve">Table 1. </w:t>
      </w:r>
      <w:proofErr w:type="gramStart"/>
      <w:r w:rsidRPr="00AA2872">
        <w:rPr>
          <w:rFonts w:ascii="Garamond" w:hAnsi="Garamond"/>
          <w:i/>
          <w:iCs/>
          <w:sz w:val="20"/>
          <w:szCs w:val="20"/>
        </w:rPr>
        <w:t>profiling</w:t>
      </w:r>
      <w:proofErr w:type="gramEnd"/>
      <w:r w:rsidRPr="00AA2872">
        <w:rPr>
          <w:rFonts w:ascii="Garamond" w:hAnsi="Garamond"/>
          <w:i/>
          <w:iCs/>
          <w:sz w:val="20"/>
          <w:szCs w:val="20"/>
        </w:rPr>
        <w:t xml:space="preserve"> of solver with </w:t>
      </w:r>
      <w:proofErr w:type="spellStart"/>
      <w:r w:rsidRPr="00AA2872">
        <w:rPr>
          <w:rFonts w:ascii="Garamond" w:hAnsi="Garamond"/>
          <w:i/>
          <w:iCs/>
          <w:sz w:val="20"/>
          <w:szCs w:val="20"/>
        </w:rPr>
        <w:t>cProfile</w:t>
      </w:r>
      <w:proofErr w:type="spellEnd"/>
      <w:r w:rsidRPr="00AA2872">
        <w:rPr>
          <w:rFonts w:ascii="Garamond" w:hAnsi="Garamond"/>
          <w:i/>
          <w:iCs/>
          <w:sz w:val="20"/>
          <w:szCs w:val="20"/>
        </w:rPr>
        <w:t xml:space="preserve"> over PACE benchmark tests</w:t>
      </w:r>
    </w:p>
    <w:p w14:paraId="18669D17" w14:textId="77777777" w:rsidR="004A3171" w:rsidRDefault="004A3171" w:rsidP="001B6CC7">
      <w:pPr>
        <w:pStyle w:val="CommentText"/>
      </w:pPr>
    </w:p>
  </w:comment>
  <w:comment w:id="27" w:author="Tymon Lucjan Solecki" w:date="2019-04-29T17:07:00Z" w:initials="TLS">
    <w:p w14:paraId="33A54503" w14:textId="77777777" w:rsidR="004A3171" w:rsidRDefault="004A3171" w:rsidP="001B6CC7">
      <w:pPr>
        <w:pStyle w:val="CommentText"/>
      </w:pPr>
      <w:r>
        <w:rPr>
          <w:rStyle w:val="CommentReference"/>
        </w:rPr>
        <w:annotationRef/>
      </w:r>
    </w:p>
  </w:comment>
  <w:comment w:id="34" w:author="Tymon Lucjan Solecki" w:date="2019-04-29T20:40:00Z" w:initials="TLS">
    <w:p w14:paraId="34F29547" w14:textId="6A00CEA8" w:rsidR="004A3171" w:rsidRDefault="004A3171" w:rsidP="00800157">
      <w:pPr>
        <w:pStyle w:val="CommentText"/>
      </w:pPr>
      <w:r>
        <w:rPr>
          <w:rStyle w:val="CommentReference"/>
        </w:rPr>
        <w:annotationRef/>
      </w:r>
      <w:r>
        <w:t>Formulat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1"/>
  <w15:commentEx w15:paraId="3242A196" w15:paraIdParent="454076D9" w15:done="1"/>
  <w15:commentEx w15:paraId="275C9C94" w15:done="1"/>
  <w15:commentEx w15:paraId="4C5BC38B" w15:done="1"/>
  <w15:commentEx w15:paraId="2D4A1710" w15:done="1"/>
  <w15:commentEx w15:paraId="5E95B9A8" w15:done="1"/>
  <w15:commentEx w15:paraId="2A5830F6" w15:done="0"/>
  <w15:commentEx w15:paraId="3CEACB73" w15:done="0"/>
  <w15:commentEx w15:paraId="18669D17" w15:done="1"/>
  <w15:commentEx w15:paraId="33A54503" w15:paraIdParent="18669D17" w15:done="1"/>
  <w15:commentEx w15:paraId="34F295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4A3171" w:rsidRDefault="004A3171" w:rsidP="00AA2872">
      <w:r>
        <w:separator/>
      </w:r>
    </w:p>
    <w:p w14:paraId="50A8ABE5" w14:textId="77777777" w:rsidR="004A3171" w:rsidRDefault="004A3171" w:rsidP="00AA2872"/>
  </w:endnote>
  <w:endnote w:type="continuationSeparator" w:id="0">
    <w:p w14:paraId="6A908E77" w14:textId="77777777" w:rsidR="004A3171" w:rsidRDefault="004A3171" w:rsidP="00AA2872">
      <w:r>
        <w:continuationSeparator/>
      </w:r>
    </w:p>
    <w:p w14:paraId="46B659E6" w14:textId="77777777" w:rsidR="004A3171" w:rsidRDefault="004A3171"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342295D6" w:rsidR="004A3171" w:rsidRDefault="004A3171" w:rsidP="0044697A">
        <w:pPr>
          <w:pStyle w:val="Footer"/>
          <w:jc w:val="center"/>
        </w:pPr>
        <w:r>
          <w:fldChar w:fldCharType="begin"/>
        </w:r>
        <w:r>
          <w:instrText xml:space="preserve"> PAGE   \* MERGEFORMAT </w:instrText>
        </w:r>
        <w:r>
          <w:fldChar w:fldCharType="separate"/>
        </w:r>
        <w:r w:rsidR="00825630">
          <w:rPr>
            <w:noProof/>
          </w:rPr>
          <w:t>17</w:t>
        </w:r>
        <w:r>
          <w:rPr>
            <w:noProof/>
          </w:rPr>
          <w:fldChar w:fldCharType="end"/>
        </w:r>
      </w:p>
    </w:sdtContent>
  </w:sdt>
  <w:p w14:paraId="6858B676" w14:textId="77777777" w:rsidR="004A3171" w:rsidRDefault="004A3171"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4A3171" w:rsidRDefault="004A3171" w:rsidP="00AA2872">
      <w:r>
        <w:separator/>
      </w:r>
    </w:p>
    <w:p w14:paraId="5D60C9D2" w14:textId="77777777" w:rsidR="004A3171" w:rsidRDefault="004A3171" w:rsidP="00AA2872"/>
  </w:footnote>
  <w:footnote w:type="continuationSeparator" w:id="0">
    <w:p w14:paraId="4B895559" w14:textId="77777777" w:rsidR="004A3171" w:rsidRDefault="004A3171" w:rsidP="00AA2872">
      <w:r>
        <w:continuationSeparator/>
      </w:r>
    </w:p>
    <w:p w14:paraId="6E9C1AE9" w14:textId="77777777" w:rsidR="004A3171" w:rsidRDefault="004A3171" w:rsidP="00AA2872"/>
  </w:footnote>
  <w:footnote w:id="1">
    <w:p w14:paraId="3C1DCC8A" w14:textId="77777777" w:rsidR="004A3171" w:rsidRDefault="004A3171" w:rsidP="00AA2872">
      <w:pPr>
        <w:pStyle w:val="FootnoteText"/>
        <w:jc w:val="left"/>
      </w:pPr>
      <w:r>
        <w:rPr>
          <w:rStyle w:val="FootnoteReference"/>
        </w:rPr>
        <w:footnoteRef/>
      </w:r>
      <w:r>
        <w:t xml:space="preserve"> </w:t>
      </w:r>
      <w:hyperlink r:id="rId1" w:history="1">
        <w:r w:rsidRPr="00D8587D">
          <w:rPr>
            <w:rStyle w:val="Hyperlink"/>
          </w:rPr>
          <w:t>https://graph-tool.skewed.de/</w:t>
        </w:r>
      </w:hyperlink>
      <w:r>
        <w:t xml:space="preserve">, </w:t>
      </w:r>
      <w:hyperlink r:id="rId2" w:history="1">
        <w:r w:rsidRPr="00D8587D">
          <w:rPr>
            <w:rStyle w:val="Hyperlink"/>
          </w:rPr>
          <w:t>https://www.boost.org/doc/libs/1_58_0/libs/graph/doc/</w:t>
        </w:r>
      </w:hyperlink>
      <w:r>
        <w:t xml:space="preserve">, </w:t>
      </w:r>
      <w:hyperlink r:id="rId3" w:history="1">
        <w:r w:rsidRPr="00D8587D">
          <w:rPr>
            <w:rStyle w:val="Hyperlink"/>
          </w:rPr>
          <w:t>https://igraph.org/redirect.html</w:t>
        </w:r>
      </w:hyperlink>
      <w:r>
        <w:t xml:space="preserve"> </w:t>
      </w:r>
    </w:p>
  </w:footnote>
  <w:footnote w:id="2">
    <w:p w14:paraId="51C64A46" w14:textId="796D52B3" w:rsidR="004A3171" w:rsidRDefault="004A3171" w:rsidP="00AA2872">
      <w:pPr>
        <w:pStyle w:val="FootnoteText"/>
      </w:pPr>
      <w:r>
        <w:rPr>
          <w:rStyle w:val="FootnoteReference"/>
        </w:rPr>
        <w:footnoteRef/>
      </w:r>
      <w:r>
        <w:t xml:space="preserve"> </w:t>
      </w:r>
      <w:hyperlink r:id="rId4" w:history="1">
        <w:r>
          <w:rPr>
            <w:rStyle w:val="Hyperlink"/>
          </w:rPr>
          <w:t>https://graph-tool.skewed.de/performance</w:t>
        </w:r>
      </w:hyperlink>
    </w:p>
  </w:footnote>
  <w:footnote w:id="3">
    <w:p w14:paraId="3A2EA5A0" w14:textId="77777777" w:rsidR="004A3171" w:rsidRDefault="004A3171" w:rsidP="001B6CC7">
      <w:pPr>
        <w:pStyle w:val="FootnoteText"/>
      </w:pPr>
      <w:r>
        <w:rPr>
          <w:rStyle w:val="FootnoteReference"/>
        </w:rPr>
        <w:footnoteRef/>
      </w:r>
      <w:r>
        <w:t xml:space="preserve"> </w:t>
      </w:r>
      <w:hyperlink r:id="rId5" w:history="1">
        <w:r>
          <w:rPr>
            <w:rStyle w:val="Hyperlink"/>
          </w:rPr>
          <w:t>https://docs.python.org/3/library/time.html</w:t>
        </w:r>
      </w:hyperlink>
    </w:p>
  </w:footnote>
  <w:footnote w:id="4">
    <w:p w14:paraId="66554CC5" w14:textId="77777777" w:rsidR="004A3171" w:rsidRDefault="004A3171" w:rsidP="001B6CC7">
      <w:pPr>
        <w:pStyle w:val="FootnoteText"/>
      </w:pPr>
      <w:r>
        <w:rPr>
          <w:rStyle w:val="FootnoteReference"/>
        </w:rPr>
        <w:footnoteRef/>
      </w:r>
      <w:r>
        <w:t xml:space="preserve"> </w:t>
      </w:r>
      <w:hyperlink r:id="rId6" w:history="1">
        <w:r>
          <w:rPr>
            <w:rStyle w:val="Hyperlink"/>
          </w:rPr>
          <w:t>https://docs.python.org/3.6/library/profile.html</w:t>
        </w:r>
      </w:hyperlink>
    </w:p>
  </w:footnote>
  <w:footnote w:id="5">
    <w:p w14:paraId="12BA2255" w14:textId="77777777" w:rsidR="004A3171" w:rsidRPr="0065313F" w:rsidRDefault="004A3171" w:rsidP="001B6CC7">
      <w:pPr>
        <w:pStyle w:val="FootnoteText"/>
        <w:jc w:val="left"/>
      </w:pPr>
      <w:r w:rsidRPr="0065313F">
        <w:rPr>
          <w:rStyle w:val="FootnoteReference"/>
        </w:rPr>
        <w:footnoteRef/>
      </w:r>
      <w:r w:rsidRPr="0065313F">
        <w:t xml:space="preserve"> </w:t>
      </w:r>
      <w:hyperlink r:id="rId7" w:history="1">
        <w:r w:rsidRPr="0065313F">
          <w:rPr>
            <w:rStyle w:val="Hyperlink"/>
            <w:color w:val="1155CC"/>
          </w:rPr>
          <w:t>https://lists.nongnu.org/archive/html/igraph-help/2010-03/msg00078.html</w:t>
        </w:r>
      </w:hyperlink>
      <w:r w:rsidRPr="0065313F">
        <w:t xml:space="preserve">, </w:t>
      </w:r>
      <w:hyperlink r:id="rId8" w:history="1">
        <w:r w:rsidRPr="0065313F">
          <w:rPr>
            <w:rStyle w:val="Hyperlink"/>
            <w:color w:val="1155CC"/>
            <w:shd w:val="clear" w:color="auto" w:fill="FFFFFF"/>
          </w:rPr>
          <w:t>https://stackoverflow.com/questions/20245234/delete-vertices-while-preserving-nodes-ids</w:t>
        </w:r>
      </w:hyperlink>
    </w:p>
  </w:footnote>
  <w:footnote w:id="6">
    <w:p w14:paraId="5660DF0B" w14:textId="5CD2B2C4" w:rsidR="004A3171" w:rsidRDefault="004A3171" w:rsidP="00D76D24">
      <w:pPr>
        <w:pStyle w:val="FootnoteText"/>
      </w:pPr>
      <w:r>
        <w:rPr>
          <w:rStyle w:val="FootnoteReference"/>
        </w:rPr>
        <w:footnoteRef/>
      </w:r>
      <w:r>
        <w:t xml:space="preserve"> </w:t>
      </w:r>
      <w:hyperlink r:id="rId9" w:history="1">
        <w:r>
          <w:rPr>
            <w:rStyle w:val="Hyperlink"/>
          </w:rPr>
          <w:t>https://lists.nongnu.org/archive/html/igraph-help/2014-05/msg00069.html</w:t>
        </w:r>
      </w:hyperlink>
    </w:p>
  </w:footnote>
  <w:footnote w:id="7">
    <w:p w14:paraId="09C3C1BE" w14:textId="77777777" w:rsidR="004A3171" w:rsidRDefault="004A3171" w:rsidP="001B6CC7">
      <w:pPr>
        <w:pStyle w:val="FootnoteText"/>
      </w:pPr>
      <w:r>
        <w:rPr>
          <w:rStyle w:val="FootnoteReference"/>
        </w:rPr>
        <w:footnoteRef/>
      </w:r>
      <w:r>
        <w:t xml:space="preserve"> </w:t>
      </w:r>
      <w:hyperlink r:id="rId10" w:history="1">
        <w:r>
          <w:rPr>
            <w:rStyle w:val="Hyperlink"/>
          </w:rPr>
          <w:t>https://ipython.readthedocs.io/en/stable/interactive/magics.html</w:t>
        </w:r>
      </w:hyperlink>
    </w:p>
  </w:footnote>
  <w:footnote w:id="8">
    <w:p w14:paraId="35EC459B" w14:textId="77777777" w:rsidR="004A3171" w:rsidRDefault="004A3171" w:rsidP="001B6CC7">
      <w:pPr>
        <w:pStyle w:val="FootnoteText"/>
      </w:pPr>
      <w:r>
        <w:rPr>
          <w:rStyle w:val="FootnoteReference"/>
        </w:rPr>
        <w:footnoteRef/>
      </w:r>
      <w:r>
        <w:t xml:space="preserve"> </w:t>
      </w:r>
      <w:hyperlink r:id="rId11" w:history="1">
        <w:r>
          <w:rPr>
            <w:rStyle w:val="Hyperlink"/>
          </w:rPr>
          <w:t>https://lists.nongnu.org/archive/html/igraph-help/2014-05/msg00069.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4A3171" w:rsidRDefault="004A3171"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0"/>
  </w:num>
  <w:num w:numId="5">
    <w:abstractNumId w:val="6"/>
  </w:num>
  <w:num w:numId="6">
    <w:abstractNumId w:val="13"/>
  </w:num>
  <w:num w:numId="7">
    <w:abstractNumId w:val="5"/>
  </w:num>
  <w:num w:numId="8">
    <w:abstractNumId w:val="11"/>
  </w:num>
  <w:num w:numId="9">
    <w:abstractNumId w:val="2"/>
  </w:num>
  <w:num w:numId="10">
    <w:abstractNumId w:val="7"/>
  </w:num>
  <w:num w:numId="11">
    <w:abstractNumId w:val="12"/>
  </w:num>
  <w:num w:numId="12">
    <w:abstractNumId w:val="3"/>
  </w:num>
  <w:num w:numId="13">
    <w:abstractNumId w:val="8"/>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EBF"/>
    <w:rsid w:val="00084670"/>
    <w:rsid w:val="000979E9"/>
    <w:rsid w:val="000A440F"/>
    <w:rsid w:val="000B1EC9"/>
    <w:rsid w:val="000B3213"/>
    <w:rsid w:val="000D0106"/>
    <w:rsid w:val="00110604"/>
    <w:rsid w:val="00113C61"/>
    <w:rsid w:val="001439F7"/>
    <w:rsid w:val="00145B6C"/>
    <w:rsid w:val="001562CF"/>
    <w:rsid w:val="00156769"/>
    <w:rsid w:val="00163F39"/>
    <w:rsid w:val="00166FC2"/>
    <w:rsid w:val="001672B7"/>
    <w:rsid w:val="00173634"/>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61F"/>
    <w:rsid w:val="00286B89"/>
    <w:rsid w:val="00291F77"/>
    <w:rsid w:val="002A0D52"/>
    <w:rsid w:val="002C579E"/>
    <w:rsid w:val="002D3074"/>
    <w:rsid w:val="002D6B61"/>
    <w:rsid w:val="00320B0E"/>
    <w:rsid w:val="00331758"/>
    <w:rsid w:val="00344802"/>
    <w:rsid w:val="00363BAA"/>
    <w:rsid w:val="003A1036"/>
    <w:rsid w:val="003A1C9D"/>
    <w:rsid w:val="003A4BBD"/>
    <w:rsid w:val="003A617B"/>
    <w:rsid w:val="003C4851"/>
    <w:rsid w:val="003C7078"/>
    <w:rsid w:val="003F3731"/>
    <w:rsid w:val="003F5E50"/>
    <w:rsid w:val="00436AB6"/>
    <w:rsid w:val="004407ED"/>
    <w:rsid w:val="0044608E"/>
    <w:rsid w:val="0044697A"/>
    <w:rsid w:val="00461F2C"/>
    <w:rsid w:val="00464BFF"/>
    <w:rsid w:val="00472A62"/>
    <w:rsid w:val="00487FFA"/>
    <w:rsid w:val="00491D98"/>
    <w:rsid w:val="004A02A3"/>
    <w:rsid w:val="004A3171"/>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63A6A"/>
    <w:rsid w:val="00782BD6"/>
    <w:rsid w:val="00790A85"/>
    <w:rsid w:val="007A760A"/>
    <w:rsid w:val="007B094B"/>
    <w:rsid w:val="007B4DB9"/>
    <w:rsid w:val="007E1E3D"/>
    <w:rsid w:val="00800157"/>
    <w:rsid w:val="008068AA"/>
    <w:rsid w:val="00811324"/>
    <w:rsid w:val="0081290A"/>
    <w:rsid w:val="008239B6"/>
    <w:rsid w:val="00825630"/>
    <w:rsid w:val="008307E9"/>
    <w:rsid w:val="00835770"/>
    <w:rsid w:val="008361E2"/>
    <w:rsid w:val="008419B4"/>
    <w:rsid w:val="008550BD"/>
    <w:rsid w:val="00857923"/>
    <w:rsid w:val="008710E6"/>
    <w:rsid w:val="00874F70"/>
    <w:rsid w:val="00880965"/>
    <w:rsid w:val="008838E6"/>
    <w:rsid w:val="00893613"/>
    <w:rsid w:val="00895FD6"/>
    <w:rsid w:val="008B5B76"/>
    <w:rsid w:val="008C5487"/>
    <w:rsid w:val="009038FC"/>
    <w:rsid w:val="0092449B"/>
    <w:rsid w:val="00941B15"/>
    <w:rsid w:val="00960C86"/>
    <w:rsid w:val="00962952"/>
    <w:rsid w:val="00967680"/>
    <w:rsid w:val="00975C81"/>
    <w:rsid w:val="00976E30"/>
    <w:rsid w:val="00992A2E"/>
    <w:rsid w:val="009B52DF"/>
    <w:rsid w:val="009C4C01"/>
    <w:rsid w:val="009D63EF"/>
    <w:rsid w:val="009D7F44"/>
    <w:rsid w:val="009E0591"/>
    <w:rsid w:val="009F0959"/>
    <w:rsid w:val="009F394B"/>
    <w:rsid w:val="009F39E5"/>
    <w:rsid w:val="009F4584"/>
    <w:rsid w:val="009F4C1F"/>
    <w:rsid w:val="009F5646"/>
    <w:rsid w:val="00A202E5"/>
    <w:rsid w:val="00A32F2A"/>
    <w:rsid w:val="00A45319"/>
    <w:rsid w:val="00A56C92"/>
    <w:rsid w:val="00A65B70"/>
    <w:rsid w:val="00A6621A"/>
    <w:rsid w:val="00A71A26"/>
    <w:rsid w:val="00A775F5"/>
    <w:rsid w:val="00A83D52"/>
    <w:rsid w:val="00A84A70"/>
    <w:rsid w:val="00A87F31"/>
    <w:rsid w:val="00AA2872"/>
    <w:rsid w:val="00AA5445"/>
    <w:rsid w:val="00AB7566"/>
    <w:rsid w:val="00AC1A1A"/>
    <w:rsid w:val="00AC4018"/>
    <w:rsid w:val="00AD2A1B"/>
    <w:rsid w:val="00B138D7"/>
    <w:rsid w:val="00B24474"/>
    <w:rsid w:val="00B33C35"/>
    <w:rsid w:val="00B35AF4"/>
    <w:rsid w:val="00B46056"/>
    <w:rsid w:val="00B51171"/>
    <w:rsid w:val="00B57C97"/>
    <w:rsid w:val="00B60060"/>
    <w:rsid w:val="00BA1DE6"/>
    <w:rsid w:val="00BA5A30"/>
    <w:rsid w:val="00BB711A"/>
    <w:rsid w:val="00BE4A34"/>
    <w:rsid w:val="00BF4B6D"/>
    <w:rsid w:val="00BF77E4"/>
    <w:rsid w:val="00C029B8"/>
    <w:rsid w:val="00C111F3"/>
    <w:rsid w:val="00C142DA"/>
    <w:rsid w:val="00C24FEC"/>
    <w:rsid w:val="00C332FE"/>
    <w:rsid w:val="00C5009C"/>
    <w:rsid w:val="00C7745E"/>
    <w:rsid w:val="00C8735C"/>
    <w:rsid w:val="00CA41DB"/>
    <w:rsid w:val="00CA4B42"/>
    <w:rsid w:val="00CB3EB0"/>
    <w:rsid w:val="00CC0D45"/>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C02EC"/>
    <w:rsid w:val="00DC11B6"/>
    <w:rsid w:val="00DC3539"/>
    <w:rsid w:val="00DD7910"/>
    <w:rsid w:val="00DF01D4"/>
    <w:rsid w:val="00E141E1"/>
    <w:rsid w:val="00E604C6"/>
    <w:rsid w:val="00E74DAF"/>
    <w:rsid w:val="00E77211"/>
    <w:rsid w:val="00E84103"/>
    <w:rsid w:val="00E90958"/>
    <w:rsid w:val="00E90B41"/>
    <w:rsid w:val="00EA0ACC"/>
    <w:rsid w:val="00EA605D"/>
    <w:rsid w:val="00EC67BD"/>
    <w:rsid w:val="00EC70FC"/>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1.bin"/><Relationship Id="rId18" Type="http://schemas.openxmlformats.org/officeDocument/2006/relationships/image" Target="media/image5.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oleObject" Target="embeddings/oleObject3.bin"/><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chart" Target="charts/chart2.xml"/><Relationship Id="rId28"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oleObject" Target="embeddings/oleObject4.bin"/><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chart" Target="charts/chart1.xml"/><Relationship Id="rId27" Type="http://schemas.microsoft.com/office/2011/relationships/people" Target="people.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20245234/delete-vertices-while-preserving-nodes-ids" TargetMode="External"/><Relationship Id="rId3" Type="http://schemas.openxmlformats.org/officeDocument/2006/relationships/hyperlink" Target="https://igraph.org/redirect.html" TargetMode="External"/><Relationship Id="rId7" Type="http://schemas.openxmlformats.org/officeDocument/2006/relationships/hyperlink" Target="https://lists.nongnu.org/archive/html/igraph-help/2010-03/msg00078.html" TargetMode="External"/><Relationship Id="rId2" Type="http://schemas.openxmlformats.org/officeDocument/2006/relationships/hyperlink" Target="https://www.boost.org/doc/libs/1_58_0/libs/graph/doc/" TargetMode="External"/><Relationship Id="rId1" Type="http://schemas.openxmlformats.org/officeDocument/2006/relationships/hyperlink" Target="https://graph-tool.skewed.de/" TargetMode="External"/><Relationship Id="rId6" Type="http://schemas.openxmlformats.org/officeDocument/2006/relationships/hyperlink" Target="https://docs.python.org/3.6/library/profile.html" TargetMode="External"/><Relationship Id="rId11" Type="http://schemas.openxmlformats.org/officeDocument/2006/relationships/hyperlink" Target="https://lists.nongnu.org/archive/html/igraph-help/2014-05/msg00069.html" TargetMode="External"/><Relationship Id="rId5" Type="http://schemas.openxmlformats.org/officeDocument/2006/relationships/hyperlink" Target="https://docs.python.org/3/library/time.html" TargetMode="External"/><Relationship Id="rId10" Type="http://schemas.openxmlformats.org/officeDocument/2006/relationships/hyperlink" Target="https://ipython.readthedocs.io/en/stable/interactive/magics.html" TargetMode="External"/><Relationship Id="rId4" Type="http://schemas.openxmlformats.org/officeDocument/2006/relationships/hyperlink" Target="https://graph-tool.skewed.de/performance" TargetMode="External"/><Relationship Id="rId9" Type="http://schemas.openxmlformats.org/officeDocument/2006/relationships/hyperlink" Target="https://lists.nongnu.org/archive/html/igraph-help/2014-05/msg00069.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D$53:$D$81</c:f>
              <c:numCache>
                <c:formatCode>General</c:formatCode>
                <c:ptCount val="29"/>
                <c:pt idx="3" formatCode="#,##0.000">
                  <c:v>0.36876057100016602</c:v>
                </c:pt>
                <c:pt idx="4" formatCode="#,##0.000">
                  <c:v>0.17515071500019899</c:v>
                </c:pt>
                <c:pt idx="5" formatCode="#,##0.000">
                  <c:v>0.163606378000622</c:v>
                </c:pt>
                <c:pt idx="6" formatCode="#,##0.000">
                  <c:v>0.12219150300006699</c:v>
                </c:pt>
                <c:pt idx="7" formatCode="#,##0.000">
                  <c:v>9.6180906000881805E-2</c:v>
                </c:pt>
                <c:pt idx="8" formatCode="#,##0.000">
                  <c:v>8.0001082000308005E-2</c:v>
                </c:pt>
                <c:pt idx="9" formatCode="#,##0.000">
                  <c:v>5.9798775999297497E-2</c:v>
                </c:pt>
                <c:pt idx="10" formatCode="#,##0.000">
                  <c:v>5.3921672999422299E-2</c:v>
                </c:pt>
                <c:pt idx="11" formatCode="#,##0.000">
                  <c:v>5.3007011998488403E-2</c:v>
                </c:pt>
                <c:pt idx="12" formatCode="#,##0.000">
                  <c:v>4.0353372000026803E-2</c:v>
                </c:pt>
                <c:pt idx="13" formatCode="#,##0.000">
                  <c:v>3.7223557999823201E-2</c:v>
                </c:pt>
                <c:pt idx="14" formatCode="#,##0.000">
                  <c:v>3.1654262998927103E-2</c:v>
                </c:pt>
                <c:pt idx="15" formatCode="#,##0.000">
                  <c:v>2.20607120008935E-2</c:v>
                </c:pt>
                <c:pt idx="16" formatCode="#,##0.000">
                  <c:v>1.87783509991277E-2</c:v>
                </c:pt>
                <c:pt idx="17" formatCode="#,##0.000">
                  <c:v>1.8008200000622299E-2</c:v>
                </c:pt>
                <c:pt idx="18" formatCode="#,##0.000">
                  <c:v>1.6914883999561401E-2</c:v>
                </c:pt>
                <c:pt idx="19" formatCode="#,##0.000">
                  <c:v>1.6682543000570101E-2</c:v>
                </c:pt>
                <c:pt idx="20" formatCode="#,##0.000">
                  <c:v>1.41694419999112E-2</c:v>
                </c:pt>
                <c:pt idx="21" formatCode="#,##0.000">
                  <c:v>1.3624336999782801E-2</c:v>
                </c:pt>
                <c:pt idx="22" formatCode="#,##0.000">
                  <c:v>1.20254140001634E-2</c:v>
                </c:pt>
                <c:pt idx="23" formatCode="#,##0.000">
                  <c:v>1.11614719990029E-2</c:v>
                </c:pt>
                <c:pt idx="24" formatCode="#,##0.000">
                  <c:v>7.00316000074963E-3</c:v>
                </c:pt>
                <c:pt idx="25" formatCode="#,##0.000">
                  <c:v>6.8512069992721003E-3</c:v>
                </c:pt>
                <c:pt idx="26" formatCode="#,##0.000">
                  <c:v>6.5306830001645704E-3</c:v>
                </c:pt>
                <c:pt idx="27" formatCode="#,##0.000">
                  <c:v>5.2837160001217801E-3</c:v>
                </c:pt>
                <c:pt idx="28" formatCode="#,##0.000">
                  <c:v>4.9924800005101098E-3</c:v>
                </c:pt>
              </c:numCache>
            </c:numRef>
          </c:val>
          <c:smooth val="0"/>
          <c:extLst>
            <c:ext xmlns:c16="http://schemas.microsoft.com/office/drawing/2014/chart" uri="{C3380CC4-5D6E-409C-BE32-E72D297353CC}">
              <c16:uniqueId val="{00000000-222B-4342-8F30-13D2B4D457F9}"/>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222B-4342-8F30-13D2B4D457F9}"/>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222B-4342-8F30-13D2B4D457F9}"/>
            </c:ext>
          </c:extLst>
        </c:ser>
        <c:dLbls>
          <c:showLegendKey val="0"/>
          <c:showVal val="0"/>
          <c:showCatName val="0"/>
          <c:showSerName val="0"/>
          <c:showPercent val="0"/>
          <c:showBubbleSize val="0"/>
        </c:dLbls>
        <c:marker val="1"/>
        <c:smooth val="0"/>
        <c:axId val="1092278477"/>
        <c:axId val="2070581784"/>
      </c:lineChart>
      <c:catAx>
        <c:axId val="1092278477"/>
        <c:scaling>
          <c:orientation val="minMax"/>
        </c:scaling>
        <c:delete val="1"/>
        <c:axPos val="b"/>
        <c:numFmt formatCode="General" sourceLinked="1"/>
        <c:majorTickMark val="none"/>
        <c:minorTickMark val="none"/>
        <c:tickLblPos val="nextTo"/>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performance comparison of intial and final program</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0982-41A6-9B83-CCA64AA98872}"/>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0982-41A6-9B83-CCA64AA98872}"/>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naive and local preprocessing runtime</a:t>
            </a:r>
            <a:r>
              <a:rPr lang="en-GB" baseline="0"/>
              <a:t> </a:t>
            </a:r>
            <a:r>
              <a:rPr lang="en-GB"/>
              <a:t>comparison</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naïve preprocessing</c:v>
          </c:tx>
          <c:spPr>
            <a:ln w="28575" cap="rnd">
              <a:solidFill>
                <a:schemeClr val="accent1"/>
              </a:solidFill>
              <a:round/>
            </a:ln>
            <a:effectLst/>
          </c:spPr>
          <c:marker>
            <c:symbol val="diamond"/>
            <c:size val="5"/>
            <c:spPr>
              <a:solidFill>
                <a:schemeClr val="accent1"/>
              </a:solidFill>
              <a:ln w="9525">
                <a:solidFill>
                  <a:schemeClr val="accent1"/>
                </a:solidFill>
              </a:ln>
              <a:effectLst/>
            </c:spPr>
          </c:marker>
          <c:val>
            <c:numRef>
              <c:f>Sheet5!$D$21:$D$102</c:f>
              <c:numCache>
                <c:formatCode>General</c:formatCode>
                <c:ptCount val="82"/>
                <c:pt idx="0">
                  <c:v>100.0969686</c:v>
                </c:pt>
                <c:pt idx="1">
                  <c:v>48.423502640000002</c:v>
                </c:pt>
                <c:pt idx="2">
                  <c:v>48.419627980000001</c:v>
                </c:pt>
                <c:pt idx="3">
                  <c:v>47.696092540000002</c:v>
                </c:pt>
                <c:pt idx="4">
                  <c:v>47.578338690000002</c:v>
                </c:pt>
                <c:pt idx="5">
                  <c:v>45.284827890000003</c:v>
                </c:pt>
                <c:pt idx="6">
                  <c:v>45.183375609999999</c:v>
                </c:pt>
                <c:pt idx="7">
                  <c:v>44.123244460000002</c:v>
                </c:pt>
                <c:pt idx="8">
                  <c:v>43.479061219999998</c:v>
                </c:pt>
                <c:pt idx="9">
                  <c:v>42.938205000000004</c:v>
                </c:pt>
                <c:pt idx="10">
                  <c:v>42.849225279999999</c:v>
                </c:pt>
                <c:pt idx="11">
                  <c:v>42.406832540000003</c:v>
                </c:pt>
                <c:pt idx="12">
                  <c:v>42.372281839999999</c:v>
                </c:pt>
                <c:pt idx="13">
                  <c:v>41.904256609999997</c:v>
                </c:pt>
                <c:pt idx="14">
                  <c:v>41.806008630000001</c:v>
                </c:pt>
                <c:pt idx="15">
                  <c:v>41.613733860000004</c:v>
                </c:pt>
                <c:pt idx="16">
                  <c:v>41.60700525</c:v>
                </c:pt>
                <c:pt idx="17">
                  <c:v>41.36304956</c:v>
                </c:pt>
                <c:pt idx="18">
                  <c:v>41.18061951</c:v>
                </c:pt>
                <c:pt idx="19">
                  <c:v>41.029181739999999</c:v>
                </c:pt>
                <c:pt idx="20">
                  <c:v>40.17975861</c:v>
                </c:pt>
                <c:pt idx="21">
                  <c:v>39.257789510000002</c:v>
                </c:pt>
                <c:pt idx="22">
                  <c:v>39.234801879999999</c:v>
                </c:pt>
                <c:pt idx="23">
                  <c:v>39.155814929999998</c:v>
                </c:pt>
                <c:pt idx="24">
                  <c:v>38.085592830000003</c:v>
                </c:pt>
                <c:pt idx="25">
                  <c:v>37.827465420000003</c:v>
                </c:pt>
                <c:pt idx="26">
                  <c:v>37.758170509999999</c:v>
                </c:pt>
                <c:pt idx="27">
                  <c:v>37.645511030000002</c:v>
                </c:pt>
                <c:pt idx="28">
                  <c:v>37.607209359999999</c:v>
                </c:pt>
                <c:pt idx="29">
                  <c:v>37.606033259999997</c:v>
                </c:pt>
                <c:pt idx="30">
                  <c:v>37.581688909999997</c:v>
                </c:pt>
                <c:pt idx="31">
                  <c:v>37.175519029999997</c:v>
                </c:pt>
                <c:pt idx="32">
                  <c:v>36.886823990000003</c:v>
                </c:pt>
                <c:pt idx="33">
                  <c:v>36.814984129999999</c:v>
                </c:pt>
                <c:pt idx="34">
                  <c:v>36.765056909999998</c:v>
                </c:pt>
                <c:pt idx="35">
                  <c:v>36.759046359999999</c:v>
                </c:pt>
                <c:pt idx="36">
                  <c:v>36.749414549999997</c:v>
                </c:pt>
                <c:pt idx="37">
                  <c:v>36.664957829999999</c:v>
                </c:pt>
                <c:pt idx="38">
                  <c:v>36.009423429999998</c:v>
                </c:pt>
                <c:pt idx="39">
                  <c:v>35.758867100000003</c:v>
                </c:pt>
                <c:pt idx="40">
                  <c:v>35.593374849999996</c:v>
                </c:pt>
                <c:pt idx="41">
                  <c:v>35.537754419999999</c:v>
                </c:pt>
                <c:pt idx="42">
                  <c:v>35.394691459999997</c:v>
                </c:pt>
                <c:pt idx="43">
                  <c:v>35.26428653</c:v>
                </c:pt>
                <c:pt idx="44">
                  <c:v>34.543180599999999</c:v>
                </c:pt>
                <c:pt idx="45">
                  <c:v>34.53093449</c:v>
                </c:pt>
                <c:pt idx="46">
                  <c:v>34.511115799999999</c:v>
                </c:pt>
                <c:pt idx="47">
                  <c:v>33.838471949999999</c:v>
                </c:pt>
                <c:pt idx="48">
                  <c:v>33.678637899999998</c:v>
                </c:pt>
                <c:pt idx="49">
                  <c:v>33.482528019999997</c:v>
                </c:pt>
                <c:pt idx="50">
                  <c:v>33.424627829999999</c:v>
                </c:pt>
                <c:pt idx="51">
                  <c:v>33.236878300000001</c:v>
                </c:pt>
                <c:pt idx="52">
                  <c:v>33.098129849999999</c:v>
                </c:pt>
                <c:pt idx="53">
                  <c:v>32.981989630000001</c:v>
                </c:pt>
                <c:pt idx="54">
                  <c:v>32.950027650000003</c:v>
                </c:pt>
                <c:pt idx="55">
                  <c:v>32.867998479999997</c:v>
                </c:pt>
                <c:pt idx="56">
                  <c:v>32.489665969999997</c:v>
                </c:pt>
                <c:pt idx="57">
                  <c:v>32.315486730000003</c:v>
                </c:pt>
                <c:pt idx="58">
                  <c:v>32.169736690000001</c:v>
                </c:pt>
                <c:pt idx="59">
                  <c:v>31.980336250000001</c:v>
                </c:pt>
                <c:pt idx="60">
                  <c:v>31.600213799999999</c:v>
                </c:pt>
                <c:pt idx="61">
                  <c:v>31.193394619999999</c:v>
                </c:pt>
                <c:pt idx="62">
                  <c:v>31.14276435</c:v>
                </c:pt>
                <c:pt idx="63">
                  <c:v>31.11385508</c:v>
                </c:pt>
                <c:pt idx="64">
                  <c:v>31.08916185</c:v>
                </c:pt>
                <c:pt idx="65">
                  <c:v>30.820945869999999</c:v>
                </c:pt>
                <c:pt idx="66">
                  <c:v>30.4207298</c:v>
                </c:pt>
                <c:pt idx="67">
                  <c:v>30.359236889999998</c:v>
                </c:pt>
                <c:pt idx="68">
                  <c:v>30.289265749999998</c:v>
                </c:pt>
                <c:pt idx="69">
                  <c:v>30.276876080000001</c:v>
                </c:pt>
                <c:pt idx="70">
                  <c:v>30.217792769999999</c:v>
                </c:pt>
                <c:pt idx="71">
                  <c:v>30.14744357</c:v>
                </c:pt>
                <c:pt idx="72">
                  <c:v>29.973485849999999</c:v>
                </c:pt>
                <c:pt idx="73">
                  <c:v>29.364858519999999</c:v>
                </c:pt>
                <c:pt idx="74">
                  <c:v>29.210188290000001</c:v>
                </c:pt>
                <c:pt idx="75">
                  <c:v>28.804848450000001</c:v>
                </c:pt>
                <c:pt idx="76">
                  <c:v>28.503252010000001</c:v>
                </c:pt>
                <c:pt idx="77">
                  <c:v>27.869286580000001</c:v>
                </c:pt>
                <c:pt idx="78">
                  <c:v>26.72440705</c:v>
                </c:pt>
                <c:pt idx="79">
                  <c:v>26.325494859999999</c:v>
                </c:pt>
                <c:pt idx="80">
                  <c:v>25.48087142</c:v>
                </c:pt>
                <c:pt idx="81">
                  <c:v>23.598412589999999</c:v>
                </c:pt>
              </c:numCache>
            </c:numRef>
          </c:val>
          <c:smooth val="0"/>
          <c:extLst>
            <c:ext xmlns:c16="http://schemas.microsoft.com/office/drawing/2014/chart" uri="{C3380CC4-5D6E-409C-BE32-E72D297353CC}">
              <c16:uniqueId val="{00000000-A921-46F5-9423-56A91ED4E1F4}"/>
            </c:ext>
          </c:extLst>
        </c:ser>
        <c:ser>
          <c:idx val="1"/>
          <c:order val="1"/>
          <c:tx>
            <c:v>local preprocessing</c:v>
          </c:tx>
          <c:spPr>
            <a:ln w="28575" cap="rnd">
              <a:solidFill>
                <a:schemeClr val="accent2"/>
              </a:solidFill>
              <a:round/>
            </a:ln>
            <a:effectLst/>
          </c:spPr>
          <c:marker>
            <c:symbol val="square"/>
            <c:size val="5"/>
            <c:spPr>
              <a:solidFill>
                <a:schemeClr val="accent2"/>
              </a:solidFill>
              <a:ln w="9525">
                <a:solidFill>
                  <a:schemeClr val="accent2"/>
                </a:solidFill>
              </a:ln>
              <a:effectLst/>
            </c:spPr>
          </c:marker>
          <c:val>
            <c:numRef>
              <c:f>Sheet5!$H$21:$H$102</c:f>
              <c:numCache>
                <c:formatCode>General</c:formatCode>
                <c:ptCount val="82"/>
                <c:pt idx="0">
                  <c:v>98.500974310000004</c:v>
                </c:pt>
                <c:pt idx="1">
                  <c:v>50.299555900000001</c:v>
                </c:pt>
                <c:pt idx="2">
                  <c:v>47.991547509999997</c:v>
                </c:pt>
                <c:pt idx="3">
                  <c:v>47.491853390000003</c:v>
                </c:pt>
                <c:pt idx="4">
                  <c:v>46.210838170000002</c:v>
                </c:pt>
                <c:pt idx="5">
                  <c:v>45.679186700000002</c:v>
                </c:pt>
                <c:pt idx="6">
                  <c:v>44.672394969999999</c:v>
                </c:pt>
                <c:pt idx="7">
                  <c:v>42.828430220000001</c:v>
                </c:pt>
                <c:pt idx="8">
                  <c:v>42.776557250000003</c:v>
                </c:pt>
                <c:pt idx="9">
                  <c:v>42.060653549999998</c:v>
                </c:pt>
                <c:pt idx="10">
                  <c:v>41.417686889999999</c:v>
                </c:pt>
                <c:pt idx="11">
                  <c:v>41.191041349999999</c:v>
                </c:pt>
                <c:pt idx="12">
                  <c:v>40.929481420000002</c:v>
                </c:pt>
                <c:pt idx="13">
                  <c:v>40.094712450000003</c:v>
                </c:pt>
                <c:pt idx="14">
                  <c:v>40.080705989999998</c:v>
                </c:pt>
                <c:pt idx="15">
                  <c:v>39.56153638</c:v>
                </c:pt>
                <c:pt idx="16">
                  <c:v>38.954006839999998</c:v>
                </c:pt>
                <c:pt idx="17">
                  <c:v>38.801733310000003</c:v>
                </c:pt>
                <c:pt idx="18">
                  <c:v>38.69182386</c:v>
                </c:pt>
                <c:pt idx="19">
                  <c:v>38.148738659999999</c:v>
                </c:pt>
                <c:pt idx="20">
                  <c:v>37.605570159999999</c:v>
                </c:pt>
                <c:pt idx="21">
                  <c:v>37.4562648</c:v>
                </c:pt>
                <c:pt idx="22">
                  <c:v>37.113970809999998</c:v>
                </c:pt>
                <c:pt idx="23">
                  <c:v>36.940938520000003</c:v>
                </c:pt>
                <c:pt idx="24">
                  <c:v>36.909203189999999</c:v>
                </c:pt>
                <c:pt idx="25">
                  <c:v>36.79780315</c:v>
                </c:pt>
                <c:pt idx="26">
                  <c:v>36.686136779999998</c:v>
                </c:pt>
                <c:pt idx="27">
                  <c:v>36.594706500000001</c:v>
                </c:pt>
                <c:pt idx="28">
                  <c:v>36.207688760000003</c:v>
                </c:pt>
                <c:pt idx="29">
                  <c:v>36.142551079999997</c:v>
                </c:pt>
                <c:pt idx="30">
                  <c:v>35.947443300000003</c:v>
                </c:pt>
                <c:pt idx="31">
                  <c:v>35.856190730000002</c:v>
                </c:pt>
                <c:pt idx="32">
                  <c:v>35.851335939999998</c:v>
                </c:pt>
                <c:pt idx="33">
                  <c:v>35.571313170000003</c:v>
                </c:pt>
                <c:pt idx="34">
                  <c:v>35.112854810000002</c:v>
                </c:pt>
                <c:pt idx="35">
                  <c:v>34.982576119999997</c:v>
                </c:pt>
                <c:pt idx="36">
                  <c:v>34.729046769999997</c:v>
                </c:pt>
                <c:pt idx="37">
                  <c:v>34.250319339999997</c:v>
                </c:pt>
                <c:pt idx="38">
                  <c:v>34.247104749999998</c:v>
                </c:pt>
                <c:pt idx="39">
                  <c:v>34.142183330000002</c:v>
                </c:pt>
                <c:pt idx="40">
                  <c:v>33.840241910000003</c:v>
                </c:pt>
                <c:pt idx="41">
                  <c:v>33.800893039999998</c:v>
                </c:pt>
                <c:pt idx="42">
                  <c:v>33.757218420000001</c:v>
                </c:pt>
                <c:pt idx="43">
                  <c:v>33.589378889999999</c:v>
                </c:pt>
                <c:pt idx="44">
                  <c:v>33.177436640000003</c:v>
                </c:pt>
                <c:pt idx="45">
                  <c:v>32.902327669999998</c:v>
                </c:pt>
                <c:pt idx="46">
                  <c:v>32.900882809999999</c:v>
                </c:pt>
                <c:pt idx="47">
                  <c:v>32.582121690000001</c:v>
                </c:pt>
                <c:pt idx="48">
                  <c:v>32.55751326</c:v>
                </c:pt>
                <c:pt idx="49">
                  <c:v>31.869696269999999</c:v>
                </c:pt>
                <c:pt idx="50">
                  <c:v>31.841411040000001</c:v>
                </c:pt>
                <c:pt idx="51">
                  <c:v>31.351364839999999</c:v>
                </c:pt>
                <c:pt idx="52">
                  <c:v>31.23272111</c:v>
                </c:pt>
                <c:pt idx="53">
                  <c:v>31.031842319999999</c:v>
                </c:pt>
                <c:pt idx="54">
                  <c:v>30.96497248</c:v>
                </c:pt>
                <c:pt idx="55">
                  <c:v>30.896488120000001</c:v>
                </c:pt>
                <c:pt idx="56">
                  <c:v>30.686674159999999</c:v>
                </c:pt>
                <c:pt idx="57">
                  <c:v>30.395130720000001</c:v>
                </c:pt>
                <c:pt idx="58">
                  <c:v>30.213620850000002</c:v>
                </c:pt>
                <c:pt idx="59">
                  <c:v>30.09818967</c:v>
                </c:pt>
                <c:pt idx="60">
                  <c:v>29.995139420000001</c:v>
                </c:pt>
                <c:pt idx="61">
                  <c:v>29.688949269999998</c:v>
                </c:pt>
                <c:pt idx="62">
                  <c:v>29.552952680000001</c:v>
                </c:pt>
                <c:pt idx="63">
                  <c:v>29.482355850000001</c:v>
                </c:pt>
                <c:pt idx="64">
                  <c:v>29.48002529</c:v>
                </c:pt>
                <c:pt idx="65">
                  <c:v>29.177163499999999</c:v>
                </c:pt>
                <c:pt idx="66">
                  <c:v>29.16482349</c:v>
                </c:pt>
                <c:pt idx="67">
                  <c:v>29.114221610000001</c:v>
                </c:pt>
                <c:pt idx="68">
                  <c:v>28.958481540000001</c:v>
                </c:pt>
                <c:pt idx="69">
                  <c:v>28.718742899999999</c:v>
                </c:pt>
                <c:pt idx="70">
                  <c:v>28.53083303</c:v>
                </c:pt>
                <c:pt idx="71">
                  <c:v>28.145125180000001</c:v>
                </c:pt>
                <c:pt idx="72">
                  <c:v>28.138753699999999</c:v>
                </c:pt>
                <c:pt idx="73">
                  <c:v>28.02355579</c:v>
                </c:pt>
                <c:pt idx="74">
                  <c:v>27.300998320000001</c:v>
                </c:pt>
                <c:pt idx="75">
                  <c:v>26.950381879999998</c:v>
                </c:pt>
                <c:pt idx="76">
                  <c:v>26.56748962</c:v>
                </c:pt>
                <c:pt idx="77">
                  <c:v>26.322765839999999</c:v>
                </c:pt>
                <c:pt idx="78">
                  <c:v>24.901131800000002</c:v>
                </c:pt>
                <c:pt idx="79">
                  <c:v>23.181936270000001</c:v>
                </c:pt>
                <c:pt idx="80">
                  <c:v>22.74177311</c:v>
                </c:pt>
                <c:pt idx="81">
                  <c:v>20.823900590000001</c:v>
                </c:pt>
              </c:numCache>
            </c:numRef>
          </c:val>
          <c:smooth val="0"/>
          <c:extLst>
            <c:ext xmlns:c16="http://schemas.microsoft.com/office/drawing/2014/chart" uri="{C3380CC4-5D6E-409C-BE32-E72D297353CC}">
              <c16:uniqueId val="{00000001-A921-46F5-9423-56A91ED4E1F4}"/>
            </c:ext>
          </c:extLst>
        </c:ser>
        <c:dLbls>
          <c:showLegendKey val="0"/>
          <c:showVal val="0"/>
          <c:showCatName val="0"/>
          <c:showSerName val="0"/>
          <c:showPercent val="0"/>
          <c:showBubbleSize val="0"/>
        </c:dLbls>
        <c:marker val="1"/>
        <c:smooth val="0"/>
        <c:axId val="604315392"/>
        <c:axId val="604322608"/>
      </c:lineChart>
      <c:catAx>
        <c:axId val="60431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322608"/>
        <c:crosses val="autoZero"/>
        <c:auto val="1"/>
        <c:lblAlgn val="ctr"/>
        <c:lblOffset val="100"/>
        <c:noMultiLvlLbl val="0"/>
      </c:catAx>
      <c:valAx>
        <c:axId val="6043226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43153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5326B4"/>
    <w:rsid w:val="0056080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6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D03426-87F5-44D6-B063-71C684E58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05</TotalTime>
  <Pages>31</Pages>
  <Words>8682</Words>
  <Characters>153473</Characters>
  <Application>Microsoft Office Word</Application>
  <DocSecurity>0</DocSecurity>
  <Lines>1278</Lines>
  <Paragraphs>323</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6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6</cp:revision>
  <dcterms:created xsi:type="dcterms:W3CDTF">2019-04-11T12:56:00Z</dcterms:created>
  <dcterms:modified xsi:type="dcterms:W3CDTF">2019-04-30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